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C2A7D" w14:textId="70911E5E" w:rsidR="006524C3" w:rsidRPr="00746EA0" w:rsidRDefault="003B7BAD" w:rsidP="00A10343">
      <w:pPr>
        <w:spacing w:line="480" w:lineRule="auto"/>
        <w:rPr>
          <w:b/>
          <w:bCs/>
          <w:color w:val="000000" w:themeColor="text1"/>
        </w:rPr>
      </w:pPr>
      <w:bookmarkStart w:id="0" w:name="_GoBack"/>
      <w:bookmarkEnd w:id="0"/>
      <w:r w:rsidRPr="00746EA0">
        <w:rPr>
          <w:b/>
          <w:bCs/>
          <w:color w:val="000000" w:themeColor="text1"/>
        </w:rPr>
        <w:t>FOOD ALLERGY ACROSS THE GLOBE</w:t>
      </w:r>
    </w:p>
    <w:p w14:paraId="0C123D07" w14:textId="77777777" w:rsidR="00E75775" w:rsidRPr="00746EA0" w:rsidRDefault="00E75775" w:rsidP="00A10343">
      <w:pPr>
        <w:spacing w:line="480" w:lineRule="auto"/>
        <w:rPr>
          <w:color w:val="000000" w:themeColor="text1"/>
        </w:rPr>
      </w:pPr>
    </w:p>
    <w:p w14:paraId="042B0BE4" w14:textId="1973D72B" w:rsidR="00841EA9" w:rsidRPr="00746EA0" w:rsidRDefault="000B163E" w:rsidP="00A10343">
      <w:pPr>
        <w:spacing w:line="480" w:lineRule="auto"/>
        <w:rPr>
          <w:color w:val="000000" w:themeColor="text1"/>
        </w:rPr>
      </w:pPr>
      <w:r w:rsidRPr="00746EA0">
        <w:rPr>
          <w:color w:val="000000" w:themeColor="text1"/>
        </w:rPr>
        <w:t>Vanitha Sampath</w:t>
      </w:r>
      <w:r w:rsidR="002F2867" w:rsidRPr="00746EA0">
        <w:rPr>
          <w:color w:val="000000" w:themeColor="text1"/>
          <w:vertAlign w:val="superscript"/>
        </w:rPr>
        <w:t>1</w:t>
      </w:r>
      <w:r w:rsidRPr="00746EA0">
        <w:rPr>
          <w:color w:val="000000" w:themeColor="text1"/>
        </w:rPr>
        <w:t xml:space="preserve">, PhD, </w:t>
      </w:r>
      <w:r w:rsidR="00B141D8" w:rsidRPr="00746EA0">
        <w:rPr>
          <w:color w:val="000000" w:themeColor="text1"/>
        </w:rPr>
        <w:t>Elissa M Abrams</w:t>
      </w:r>
      <w:r w:rsidR="002F2867" w:rsidRPr="00746EA0">
        <w:rPr>
          <w:color w:val="000000" w:themeColor="text1"/>
          <w:vertAlign w:val="superscript"/>
        </w:rPr>
        <w:t>2</w:t>
      </w:r>
      <w:r w:rsidR="0007204A" w:rsidRPr="00746EA0">
        <w:rPr>
          <w:color w:val="000000" w:themeColor="text1"/>
        </w:rPr>
        <w:t xml:space="preserve">, </w:t>
      </w:r>
      <w:r w:rsidR="00B141D8" w:rsidRPr="00746EA0">
        <w:rPr>
          <w:color w:val="000000" w:themeColor="text1"/>
        </w:rPr>
        <w:t>MD, MPH</w:t>
      </w:r>
      <w:r w:rsidR="0007204A" w:rsidRPr="00746EA0">
        <w:rPr>
          <w:color w:val="000000" w:themeColor="text1"/>
        </w:rPr>
        <w:t xml:space="preserve">, </w:t>
      </w:r>
      <w:r w:rsidR="00DF14DD" w:rsidRPr="00746EA0">
        <w:rPr>
          <w:color w:val="000000" w:themeColor="text1"/>
        </w:rPr>
        <w:t>Bahman Adlou, MS</w:t>
      </w:r>
      <w:r w:rsidR="00DF14DD" w:rsidRPr="00746EA0">
        <w:rPr>
          <w:color w:val="000000" w:themeColor="text1"/>
          <w:vertAlign w:val="superscript"/>
        </w:rPr>
        <w:t>1</w:t>
      </w:r>
      <w:r w:rsidR="00DF14DD" w:rsidRPr="00746EA0">
        <w:rPr>
          <w:color w:val="000000" w:themeColor="text1"/>
        </w:rPr>
        <w:t xml:space="preserve">, </w:t>
      </w:r>
      <w:r w:rsidR="0007204A" w:rsidRPr="00746EA0">
        <w:rPr>
          <w:color w:val="000000" w:themeColor="text1"/>
        </w:rPr>
        <w:t>Cezmi Akdis</w:t>
      </w:r>
      <w:r w:rsidR="002F2867" w:rsidRPr="00746EA0">
        <w:rPr>
          <w:color w:val="000000" w:themeColor="text1"/>
          <w:vertAlign w:val="superscript"/>
        </w:rPr>
        <w:t>3</w:t>
      </w:r>
      <w:r w:rsidR="0007204A" w:rsidRPr="00746EA0">
        <w:rPr>
          <w:color w:val="000000" w:themeColor="text1"/>
        </w:rPr>
        <w:t xml:space="preserve">, MD, </w:t>
      </w:r>
      <w:r w:rsidR="00B72581" w:rsidRPr="00746EA0">
        <w:rPr>
          <w:color w:val="000000" w:themeColor="text1"/>
        </w:rPr>
        <w:t>Mübeccel Akdis</w:t>
      </w:r>
      <w:r w:rsidR="00B72581" w:rsidRPr="00746EA0">
        <w:rPr>
          <w:color w:val="000000" w:themeColor="text1"/>
          <w:vertAlign w:val="superscript"/>
        </w:rPr>
        <w:t>3</w:t>
      </w:r>
      <w:r w:rsidR="00B72581" w:rsidRPr="00746EA0">
        <w:rPr>
          <w:color w:val="000000" w:themeColor="text1"/>
        </w:rPr>
        <w:t xml:space="preserve">, MD, PhD, </w:t>
      </w:r>
      <w:r w:rsidR="0007204A" w:rsidRPr="00746EA0">
        <w:rPr>
          <w:color w:val="000000" w:themeColor="text1"/>
        </w:rPr>
        <w:t xml:space="preserve">Helen </w:t>
      </w:r>
      <w:r w:rsidR="002C2357" w:rsidRPr="00746EA0">
        <w:rPr>
          <w:color w:val="000000" w:themeColor="text1"/>
        </w:rPr>
        <w:t xml:space="preserve">A </w:t>
      </w:r>
      <w:r w:rsidR="0007204A" w:rsidRPr="00746EA0">
        <w:rPr>
          <w:color w:val="000000" w:themeColor="text1"/>
        </w:rPr>
        <w:t>Brough</w:t>
      </w:r>
      <w:r w:rsidR="00A011AD" w:rsidRPr="00746EA0">
        <w:rPr>
          <w:color w:val="000000" w:themeColor="text1"/>
          <w:vertAlign w:val="superscript"/>
        </w:rPr>
        <w:t>4</w:t>
      </w:r>
      <w:r w:rsidR="00A011AD" w:rsidRPr="00746EA0">
        <w:rPr>
          <w:color w:val="000000" w:themeColor="text1"/>
        </w:rPr>
        <w:t>,</w:t>
      </w:r>
      <w:r w:rsidR="0007204A" w:rsidRPr="00746EA0">
        <w:rPr>
          <w:color w:val="000000" w:themeColor="text1"/>
        </w:rPr>
        <w:t xml:space="preserve"> </w:t>
      </w:r>
      <w:r w:rsidR="004B3CB0" w:rsidRPr="00746EA0">
        <w:rPr>
          <w:color w:val="000000" w:themeColor="text1"/>
        </w:rPr>
        <w:t>PhD, MBBS, FRCPCH</w:t>
      </w:r>
      <w:r w:rsidR="0007204A" w:rsidRPr="00746EA0">
        <w:rPr>
          <w:color w:val="000000" w:themeColor="text1"/>
        </w:rPr>
        <w:t>, Susan Chan</w:t>
      </w:r>
      <w:r w:rsidR="00F31D15" w:rsidRPr="00746EA0">
        <w:rPr>
          <w:color w:val="000000" w:themeColor="text1"/>
          <w:vertAlign w:val="superscript"/>
        </w:rPr>
        <w:t>4</w:t>
      </w:r>
      <w:r w:rsidR="0007204A" w:rsidRPr="00746EA0">
        <w:rPr>
          <w:color w:val="000000" w:themeColor="text1"/>
        </w:rPr>
        <w:t>, MBBS, MD, Pantipa Chatchatee</w:t>
      </w:r>
      <w:r w:rsidR="00F31D15" w:rsidRPr="00746EA0">
        <w:rPr>
          <w:color w:val="000000" w:themeColor="text1"/>
          <w:vertAlign w:val="superscript"/>
        </w:rPr>
        <w:t>5</w:t>
      </w:r>
      <w:r w:rsidR="0007204A" w:rsidRPr="00746EA0">
        <w:rPr>
          <w:color w:val="000000" w:themeColor="text1"/>
        </w:rPr>
        <w:t xml:space="preserve">, MD, </w:t>
      </w:r>
      <w:r w:rsidR="00DF14DD" w:rsidRPr="00746EA0">
        <w:rPr>
          <w:color w:val="000000" w:themeColor="text1"/>
        </w:rPr>
        <w:t>R. Sharon Chinthrajah, MD</w:t>
      </w:r>
      <w:r w:rsidR="00DF14DD" w:rsidRPr="00746EA0">
        <w:rPr>
          <w:color w:val="000000" w:themeColor="text1"/>
          <w:vertAlign w:val="superscript"/>
        </w:rPr>
        <w:t>1</w:t>
      </w:r>
      <w:r w:rsidR="00DF14DD" w:rsidRPr="00746EA0">
        <w:rPr>
          <w:color w:val="000000" w:themeColor="text1"/>
        </w:rPr>
        <w:t xml:space="preserve">, </w:t>
      </w:r>
      <w:r w:rsidR="0007204A" w:rsidRPr="00746EA0">
        <w:rPr>
          <w:color w:val="000000" w:themeColor="text1"/>
        </w:rPr>
        <w:t>Renata Rodrigues Cocco</w:t>
      </w:r>
      <w:r w:rsidR="00F31D15" w:rsidRPr="00746EA0">
        <w:rPr>
          <w:color w:val="000000" w:themeColor="text1"/>
          <w:vertAlign w:val="superscript"/>
        </w:rPr>
        <w:t>6</w:t>
      </w:r>
      <w:r w:rsidR="0007204A" w:rsidRPr="00746EA0">
        <w:rPr>
          <w:color w:val="000000" w:themeColor="text1"/>
        </w:rPr>
        <w:t>, MD, PhD</w:t>
      </w:r>
      <w:r w:rsidR="005200F0" w:rsidRPr="00746EA0">
        <w:rPr>
          <w:color w:val="000000" w:themeColor="text1"/>
        </w:rPr>
        <w:t>, Antoine Deschildre</w:t>
      </w:r>
      <w:r w:rsidR="00F31D15" w:rsidRPr="00746EA0">
        <w:rPr>
          <w:color w:val="000000" w:themeColor="text1"/>
          <w:vertAlign w:val="superscript"/>
        </w:rPr>
        <w:t>7</w:t>
      </w:r>
      <w:r w:rsidR="005200F0" w:rsidRPr="00746EA0">
        <w:rPr>
          <w:color w:val="000000" w:themeColor="text1"/>
        </w:rPr>
        <w:t xml:space="preserve">, MD, </w:t>
      </w:r>
      <w:r w:rsidR="003C35EC" w:rsidRPr="00746EA0">
        <w:rPr>
          <w:color w:val="000000" w:themeColor="text1"/>
        </w:rPr>
        <w:t>Philippe Eigenmann</w:t>
      </w:r>
      <w:r w:rsidR="00F31D15" w:rsidRPr="00746EA0">
        <w:rPr>
          <w:color w:val="000000" w:themeColor="text1"/>
          <w:vertAlign w:val="superscript"/>
        </w:rPr>
        <w:t>8</w:t>
      </w:r>
      <w:r w:rsidR="003C35EC" w:rsidRPr="00746EA0">
        <w:rPr>
          <w:color w:val="000000" w:themeColor="text1"/>
        </w:rPr>
        <w:t>, MD, Cesar Galvan</w:t>
      </w:r>
      <w:r w:rsidR="00F31D15" w:rsidRPr="00746EA0">
        <w:rPr>
          <w:color w:val="000000" w:themeColor="text1"/>
          <w:vertAlign w:val="superscript"/>
        </w:rPr>
        <w:t>9</w:t>
      </w:r>
      <w:r w:rsidR="003C35EC" w:rsidRPr="00746EA0">
        <w:rPr>
          <w:color w:val="000000" w:themeColor="text1"/>
        </w:rPr>
        <w:t xml:space="preserve">, </w:t>
      </w:r>
      <w:r w:rsidR="006049B1" w:rsidRPr="00746EA0">
        <w:rPr>
          <w:color w:val="000000" w:themeColor="text1"/>
        </w:rPr>
        <w:t>MD</w:t>
      </w:r>
      <w:r w:rsidR="003C35EC" w:rsidRPr="00746EA0">
        <w:rPr>
          <w:color w:val="000000" w:themeColor="text1"/>
        </w:rPr>
        <w:t>, Ruchi Gupta</w:t>
      </w:r>
      <w:r w:rsidR="003C35EC" w:rsidRPr="00746EA0">
        <w:rPr>
          <w:color w:val="000000" w:themeColor="text1"/>
          <w:vertAlign w:val="superscript"/>
        </w:rPr>
        <w:t>1</w:t>
      </w:r>
      <w:r w:rsidR="00F31D15" w:rsidRPr="00746EA0">
        <w:rPr>
          <w:color w:val="000000" w:themeColor="text1"/>
          <w:vertAlign w:val="superscript"/>
        </w:rPr>
        <w:t>0</w:t>
      </w:r>
      <w:r w:rsidR="003C35EC" w:rsidRPr="00746EA0">
        <w:rPr>
          <w:color w:val="000000" w:themeColor="text1"/>
        </w:rPr>
        <w:t xml:space="preserve">, </w:t>
      </w:r>
      <w:r w:rsidR="006049B1" w:rsidRPr="00746EA0">
        <w:rPr>
          <w:color w:val="000000" w:themeColor="text1"/>
        </w:rPr>
        <w:t>MD, MPH</w:t>
      </w:r>
      <w:r w:rsidR="003C35EC" w:rsidRPr="00746EA0">
        <w:rPr>
          <w:color w:val="000000" w:themeColor="text1"/>
        </w:rPr>
        <w:t xml:space="preserve">, </w:t>
      </w:r>
      <w:r w:rsidR="00841EA9" w:rsidRPr="00746EA0">
        <w:rPr>
          <w:color w:val="000000" w:themeColor="text1"/>
        </w:rPr>
        <w:t>Elham Hossny</w:t>
      </w:r>
      <w:r w:rsidR="009E4687" w:rsidRPr="00746EA0">
        <w:rPr>
          <w:color w:val="000000" w:themeColor="text1"/>
          <w:vertAlign w:val="superscript"/>
        </w:rPr>
        <w:t>1</w:t>
      </w:r>
      <w:r w:rsidR="00733E2B" w:rsidRPr="00746EA0">
        <w:rPr>
          <w:color w:val="000000" w:themeColor="text1"/>
          <w:vertAlign w:val="superscript"/>
        </w:rPr>
        <w:t>1</w:t>
      </w:r>
      <w:r w:rsidR="00841EA9" w:rsidRPr="00746EA0">
        <w:rPr>
          <w:color w:val="000000" w:themeColor="text1"/>
        </w:rPr>
        <w:t>, MD, PhD, Jennifer J Koplin</w:t>
      </w:r>
      <w:r w:rsidR="00294DA5" w:rsidRPr="00746EA0">
        <w:rPr>
          <w:color w:val="000000" w:themeColor="text1"/>
          <w:vertAlign w:val="superscript"/>
        </w:rPr>
        <w:t>1</w:t>
      </w:r>
      <w:r w:rsidR="00733E2B" w:rsidRPr="00746EA0">
        <w:rPr>
          <w:color w:val="000000" w:themeColor="text1"/>
          <w:vertAlign w:val="superscript"/>
        </w:rPr>
        <w:t>2</w:t>
      </w:r>
      <w:r w:rsidR="00841EA9" w:rsidRPr="00746EA0">
        <w:rPr>
          <w:color w:val="000000" w:themeColor="text1"/>
        </w:rPr>
        <w:t xml:space="preserve">, PhD, </w:t>
      </w:r>
      <w:r w:rsidR="00294DA5" w:rsidRPr="00746EA0">
        <w:rPr>
          <w:color w:val="000000" w:themeColor="text1"/>
        </w:rPr>
        <w:t>Gideon</w:t>
      </w:r>
      <w:r w:rsidR="007C66AF" w:rsidRPr="00746EA0">
        <w:rPr>
          <w:color w:val="000000" w:themeColor="text1"/>
        </w:rPr>
        <w:t xml:space="preserve"> </w:t>
      </w:r>
      <w:r w:rsidR="00294DA5" w:rsidRPr="00746EA0">
        <w:rPr>
          <w:color w:val="000000" w:themeColor="text1"/>
        </w:rPr>
        <w:t>Lack</w:t>
      </w:r>
      <w:r w:rsidR="00F31D15" w:rsidRPr="00746EA0">
        <w:rPr>
          <w:color w:val="000000" w:themeColor="text1"/>
          <w:vertAlign w:val="superscript"/>
        </w:rPr>
        <w:t>4</w:t>
      </w:r>
      <w:r w:rsidR="00294DA5" w:rsidRPr="00746EA0">
        <w:rPr>
          <w:color w:val="000000" w:themeColor="text1"/>
        </w:rPr>
        <w:t>, MBBCH, FRCPCH, MD</w:t>
      </w:r>
      <w:r w:rsidR="00F8780D" w:rsidRPr="00746EA0">
        <w:rPr>
          <w:color w:val="000000" w:themeColor="text1"/>
        </w:rPr>
        <w:t>, Michael Levin</w:t>
      </w:r>
      <w:r w:rsidR="00F8780D" w:rsidRPr="00746EA0">
        <w:rPr>
          <w:color w:val="000000" w:themeColor="text1"/>
          <w:vertAlign w:val="superscript"/>
        </w:rPr>
        <w:t>1</w:t>
      </w:r>
      <w:r w:rsidR="00733E2B" w:rsidRPr="00746EA0">
        <w:rPr>
          <w:color w:val="000000" w:themeColor="text1"/>
          <w:vertAlign w:val="superscript"/>
        </w:rPr>
        <w:t>3</w:t>
      </w:r>
      <w:r w:rsidR="00F8780D" w:rsidRPr="00746EA0">
        <w:rPr>
          <w:color w:val="000000" w:themeColor="text1"/>
        </w:rPr>
        <w:t>, M</w:t>
      </w:r>
      <w:r w:rsidR="00E14362" w:rsidRPr="00746EA0">
        <w:rPr>
          <w:color w:val="000000" w:themeColor="text1"/>
        </w:rPr>
        <w:t>BBS</w:t>
      </w:r>
      <w:r w:rsidR="00F8780D" w:rsidRPr="00746EA0">
        <w:rPr>
          <w:color w:val="000000" w:themeColor="text1"/>
        </w:rPr>
        <w:t xml:space="preserve">, </w:t>
      </w:r>
      <w:r w:rsidR="00CE74A4" w:rsidRPr="00746EA0">
        <w:rPr>
          <w:color w:val="000000" w:themeColor="text1"/>
        </w:rPr>
        <w:t xml:space="preserve">Lynette P </w:t>
      </w:r>
      <w:r w:rsidR="006E7626" w:rsidRPr="00746EA0">
        <w:rPr>
          <w:color w:val="000000" w:themeColor="text1"/>
        </w:rPr>
        <w:t>Shek</w:t>
      </w:r>
      <w:r w:rsidR="006E7626" w:rsidRPr="00746EA0">
        <w:rPr>
          <w:color w:val="000000" w:themeColor="text1"/>
          <w:vertAlign w:val="superscript"/>
        </w:rPr>
        <w:t>1</w:t>
      </w:r>
      <w:r w:rsidR="00733E2B" w:rsidRPr="00746EA0">
        <w:rPr>
          <w:color w:val="000000" w:themeColor="text1"/>
          <w:vertAlign w:val="superscript"/>
        </w:rPr>
        <w:t>4</w:t>
      </w:r>
      <w:r w:rsidR="006E7626" w:rsidRPr="00746EA0">
        <w:rPr>
          <w:color w:val="000000" w:themeColor="text1"/>
        </w:rPr>
        <w:t>, MBBS, FRCPCH,</w:t>
      </w:r>
      <w:r w:rsidR="00D26FEB" w:rsidRPr="00746EA0">
        <w:rPr>
          <w:color w:val="000000" w:themeColor="text1"/>
        </w:rPr>
        <w:t xml:space="preserve"> Mika Makela</w:t>
      </w:r>
      <w:r w:rsidR="00D26FEB" w:rsidRPr="00746EA0">
        <w:rPr>
          <w:color w:val="000000" w:themeColor="text1"/>
          <w:vertAlign w:val="superscript"/>
        </w:rPr>
        <w:t>1</w:t>
      </w:r>
      <w:r w:rsidR="00733E2B" w:rsidRPr="00746EA0">
        <w:rPr>
          <w:color w:val="000000" w:themeColor="text1"/>
          <w:vertAlign w:val="superscript"/>
        </w:rPr>
        <w:t>5</w:t>
      </w:r>
      <w:r w:rsidR="00D26FEB" w:rsidRPr="00746EA0">
        <w:rPr>
          <w:color w:val="000000" w:themeColor="text1"/>
        </w:rPr>
        <w:t xml:space="preserve">, </w:t>
      </w:r>
      <w:r w:rsidR="00EB7061" w:rsidRPr="00746EA0">
        <w:rPr>
          <w:color w:val="000000" w:themeColor="text1"/>
        </w:rPr>
        <w:t>MD, PhD</w:t>
      </w:r>
      <w:r w:rsidR="00D26FEB" w:rsidRPr="00746EA0">
        <w:rPr>
          <w:color w:val="000000" w:themeColor="text1"/>
        </w:rPr>
        <w:t xml:space="preserve">, </w:t>
      </w:r>
      <w:r w:rsidR="00733E2B" w:rsidRPr="00746EA0">
        <w:rPr>
          <w:color w:val="000000" w:themeColor="text1"/>
        </w:rPr>
        <w:t>David Mendoza-Hernandez</w:t>
      </w:r>
      <w:r w:rsidR="00733E2B" w:rsidRPr="00746EA0">
        <w:rPr>
          <w:color w:val="000000" w:themeColor="text1"/>
          <w:vertAlign w:val="superscript"/>
        </w:rPr>
        <w:t>16</w:t>
      </w:r>
      <w:r w:rsidR="00733E2B" w:rsidRPr="00746EA0">
        <w:rPr>
          <w:color w:val="000000" w:themeColor="text1"/>
        </w:rPr>
        <w:t xml:space="preserve">, MD, </w:t>
      </w:r>
      <w:r w:rsidR="008304D6" w:rsidRPr="00746EA0">
        <w:rPr>
          <w:color w:val="000000" w:themeColor="text1"/>
        </w:rPr>
        <w:t>Antonella Muraro</w:t>
      </w:r>
      <w:r w:rsidR="008304D6" w:rsidRPr="00746EA0">
        <w:rPr>
          <w:color w:val="000000" w:themeColor="text1"/>
          <w:vertAlign w:val="superscript"/>
        </w:rPr>
        <w:t>1</w:t>
      </w:r>
      <w:r w:rsidR="007C66AF" w:rsidRPr="00746EA0">
        <w:rPr>
          <w:color w:val="000000" w:themeColor="text1"/>
          <w:vertAlign w:val="superscript"/>
        </w:rPr>
        <w:t>7</w:t>
      </w:r>
      <w:r w:rsidR="008304D6" w:rsidRPr="00746EA0">
        <w:rPr>
          <w:color w:val="000000" w:themeColor="text1"/>
        </w:rPr>
        <w:t xml:space="preserve">, MD, PhD, </w:t>
      </w:r>
      <w:r w:rsidR="00342BFA" w:rsidRPr="00746EA0">
        <w:rPr>
          <w:color w:val="000000" w:themeColor="text1"/>
        </w:rPr>
        <w:t>Niko</w:t>
      </w:r>
      <w:r w:rsidR="009F461B" w:rsidRPr="00746EA0">
        <w:rPr>
          <w:color w:val="000000" w:themeColor="text1"/>
        </w:rPr>
        <w:t>lo</w:t>
      </w:r>
      <w:r w:rsidR="00342BFA" w:rsidRPr="00746EA0">
        <w:rPr>
          <w:color w:val="000000" w:themeColor="text1"/>
        </w:rPr>
        <w:t>s</w:t>
      </w:r>
      <w:r w:rsidR="009F461B" w:rsidRPr="00746EA0">
        <w:rPr>
          <w:color w:val="000000" w:themeColor="text1"/>
        </w:rPr>
        <w:t xml:space="preserve"> G.</w:t>
      </w:r>
      <w:r w:rsidR="00342BFA" w:rsidRPr="00746EA0">
        <w:rPr>
          <w:color w:val="000000" w:themeColor="text1"/>
        </w:rPr>
        <w:t xml:space="preserve"> Papadooulos</w:t>
      </w:r>
      <w:r w:rsidR="00F31D15" w:rsidRPr="00746EA0">
        <w:rPr>
          <w:color w:val="000000" w:themeColor="text1"/>
          <w:vertAlign w:val="superscript"/>
        </w:rPr>
        <w:t>1</w:t>
      </w:r>
      <w:r w:rsidR="007C66AF" w:rsidRPr="00746EA0">
        <w:rPr>
          <w:color w:val="000000" w:themeColor="text1"/>
          <w:vertAlign w:val="superscript"/>
        </w:rPr>
        <w:t>8</w:t>
      </w:r>
      <w:r w:rsidR="00342BFA" w:rsidRPr="00746EA0">
        <w:rPr>
          <w:color w:val="000000" w:themeColor="text1"/>
        </w:rPr>
        <w:t>, MD,</w:t>
      </w:r>
      <w:r w:rsidR="00977140" w:rsidRPr="00746EA0">
        <w:rPr>
          <w:color w:val="000000" w:themeColor="text1"/>
        </w:rPr>
        <w:t xml:space="preserve"> </w:t>
      </w:r>
      <w:r w:rsidR="009F461B" w:rsidRPr="00746EA0">
        <w:rPr>
          <w:color w:val="000000" w:themeColor="text1"/>
        </w:rPr>
        <w:t xml:space="preserve">PhD, FRCP, </w:t>
      </w:r>
      <w:r w:rsidR="00977140" w:rsidRPr="00746EA0">
        <w:rPr>
          <w:color w:val="000000" w:themeColor="text1"/>
        </w:rPr>
        <w:t>Ruby Pawankar</w:t>
      </w:r>
      <w:r w:rsidR="007C66AF" w:rsidRPr="00746EA0">
        <w:rPr>
          <w:color w:val="000000" w:themeColor="text1"/>
          <w:vertAlign w:val="superscript"/>
        </w:rPr>
        <w:t>19</w:t>
      </w:r>
      <w:r w:rsidR="00977140" w:rsidRPr="00746EA0">
        <w:rPr>
          <w:color w:val="000000" w:themeColor="text1"/>
        </w:rPr>
        <w:t>, MD,</w:t>
      </w:r>
      <w:r w:rsidR="0087391A" w:rsidRPr="00746EA0">
        <w:rPr>
          <w:color w:val="000000" w:themeColor="text1"/>
        </w:rPr>
        <w:t xml:space="preserve"> </w:t>
      </w:r>
      <w:r w:rsidR="006049B1" w:rsidRPr="00746EA0">
        <w:rPr>
          <w:color w:val="000000" w:themeColor="text1"/>
        </w:rPr>
        <w:t xml:space="preserve">PhD, </w:t>
      </w:r>
      <w:r w:rsidR="0087391A" w:rsidRPr="00746EA0">
        <w:rPr>
          <w:color w:val="000000" w:themeColor="text1"/>
        </w:rPr>
        <w:t xml:space="preserve">Kirsten </w:t>
      </w:r>
      <w:r w:rsidR="002331EA" w:rsidRPr="00746EA0">
        <w:rPr>
          <w:color w:val="000000" w:themeColor="text1"/>
        </w:rPr>
        <w:t xml:space="preserve">P </w:t>
      </w:r>
      <w:r w:rsidR="0087391A" w:rsidRPr="00746EA0">
        <w:rPr>
          <w:color w:val="000000" w:themeColor="text1"/>
        </w:rPr>
        <w:t>Perrett</w:t>
      </w:r>
      <w:r w:rsidR="00F72192" w:rsidRPr="00746EA0">
        <w:rPr>
          <w:color w:val="000000" w:themeColor="text1"/>
          <w:vertAlign w:val="superscript"/>
        </w:rPr>
        <w:t>1</w:t>
      </w:r>
      <w:r w:rsidR="00733E2B" w:rsidRPr="00746EA0">
        <w:rPr>
          <w:color w:val="000000" w:themeColor="text1"/>
          <w:vertAlign w:val="superscript"/>
        </w:rPr>
        <w:t>2</w:t>
      </w:r>
      <w:r w:rsidR="0087391A" w:rsidRPr="00746EA0">
        <w:rPr>
          <w:color w:val="000000" w:themeColor="text1"/>
        </w:rPr>
        <w:t xml:space="preserve">, </w:t>
      </w:r>
      <w:r w:rsidR="006049B1" w:rsidRPr="00746EA0">
        <w:rPr>
          <w:color w:val="000000" w:themeColor="text1"/>
        </w:rPr>
        <w:t>MBBS FRACP PhD</w:t>
      </w:r>
      <w:r w:rsidR="0087391A" w:rsidRPr="00746EA0">
        <w:rPr>
          <w:color w:val="000000" w:themeColor="text1"/>
        </w:rPr>
        <w:t>, Graham Roberts</w:t>
      </w:r>
      <w:r w:rsidR="0087391A" w:rsidRPr="00746EA0">
        <w:rPr>
          <w:color w:val="000000" w:themeColor="text1"/>
          <w:vertAlign w:val="superscript"/>
        </w:rPr>
        <w:t>2</w:t>
      </w:r>
      <w:r w:rsidR="00F72192" w:rsidRPr="00746EA0">
        <w:rPr>
          <w:color w:val="000000" w:themeColor="text1"/>
          <w:vertAlign w:val="superscript"/>
        </w:rPr>
        <w:t>0</w:t>
      </w:r>
      <w:r w:rsidR="0087391A" w:rsidRPr="00746EA0">
        <w:rPr>
          <w:color w:val="000000" w:themeColor="text1"/>
        </w:rPr>
        <w:t>, DM, FRCPCH,</w:t>
      </w:r>
      <w:r w:rsidR="006E0C88" w:rsidRPr="00746EA0">
        <w:rPr>
          <w:color w:val="000000" w:themeColor="text1"/>
        </w:rPr>
        <w:t xml:space="preserve"> Cansin Sackesen</w:t>
      </w:r>
      <w:r w:rsidR="006E0C88" w:rsidRPr="00746EA0">
        <w:rPr>
          <w:color w:val="000000" w:themeColor="text1"/>
          <w:vertAlign w:val="superscript"/>
        </w:rPr>
        <w:t>2</w:t>
      </w:r>
      <w:r w:rsidR="00F72192" w:rsidRPr="00746EA0">
        <w:rPr>
          <w:color w:val="000000" w:themeColor="text1"/>
          <w:vertAlign w:val="superscript"/>
        </w:rPr>
        <w:t>1</w:t>
      </w:r>
      <w:r w:rsidR="006E0C88" w:rsidRPr="00746EA0">
        <w:rPr>
          <w:color w:val="000000" w:themeColor="text1"/>
        </w:rPr>
        <w:t xml:space="preserve">, </w:t>
      </w:r>
      <w:r w:rsidR="006049B1" w:rsidRPr="00746EA0">
        <w:rPr>
          <w:color w:val="000000" w:themeColor="text1"/>
        </w:rPr>
        <w:t>MD</w:t>
      </w:r>
      <w:r w:rsidR="006E0C88" w:rsidRPr="00746EA0">
        <w:rPr>
          <w:color w:val="000000" w:themeColor="text1"/>
        </w:rPr>
        <w:t xml:space="preserve">, </w:t>
      </w:r>
      <w:r w:rsidR="0051619E" w:rsidRPr="00746EA0">
        <w:rPr>
          <w:color w:val="000000" w:themeColor="text1"/>
        </w:rPr>
        <w:t>Hugh Sampson</w:t>
      </w:r>
      <w:r w:rsidR="0051619E" w:rsidRPr="00746EA0">
        <w:rPr>
          <w:color w:val="000000" w:themeColor="text1"/>
          <w:vertAlign w:val="superscript"/>
        </w:rPr>
        <w:t>2</w:t>
      </w:r>
      <w:r w:rsidR="00F72192" w:rsidRPr="00746EA0">
        <w:rPr>
          <w:color w:val="000000" w:themeColor="text1"/>
          <w:vertAlign w:val="superscript"/>
        </w:rPr>
        <w:t>2</w:t>
      </w:r>
      <w:r w:rsidR="0051619E" w:rsidRPr="00746EA0">
        <w:rPr>
          <w:color w:val="000000" w:themeColor="text1"/>
        </w:rPr>
        <w:t xml:space="preserve">, MD, </w:t>
      </w:r>
      <w:r w:rsidR="006C49C3" w:rsidRPr="00746EA0">
        <w:rPr>
          <w:color w:val="000000" w:themeColor="text1"/>
        </w:rPr>
        <w:t xml:space="preserve">Mimi </w:t>
      </w:r>
      <w:r w:rsidR="0009441E" w:rsidRPr="00746EA0">
        <w:rPr>
          <w:color w:val="000000" w:themeColor="text1"/>
        </w:rPr>
        <w:t xml:space="preserve">LK </w:t>
      </w:r>
      <w:r w:rsidR="006C49C3" w:rsidRPr="00746EA0">
        <w:rPr>
          <w:color w:val="000000" w:themeColor="text1"/>
        </w:rPr>
        <w:t>Tang</w:t>
      </w:r>
      <w:r w:rsidR="00F72192" w:rsidRPr="00746EA0">
        <w:rPr>
          <w:color w:val="000000" w:themeColor="text1"/>
          <w:vertAlign w:val="superscript"/>
        </w:rPr>
        <w:t>1</w:t>
      </w:r>
      <w:r w:rsidR="00733E2B" w:rsidRPr="00746EA0">
        <w:rPr>
          <w:color w:val="000000" w:themeColor="text1"/>
          <w:vertAlign w:val="superscript"/>
        </w:rPr>
        <w:t>2</w:t>
      </w:r>
      <w:r w:rsidR="006C49C3" w:rsidRPr="00746EA0">
        <w:rPr>
          <w:color w:val="000000" w:themeColor="text1"/>
        </w:rPr>
        <w:t xml:space="preserve">, </w:t>
      </w:r>
      <w:r w:rsidR="00B9510F" w:rsidRPr="00746EA0">
        <w:rPr>
          <w:color w:val="000000" w:themeColor="text1"/>
        </w:rPr>
        <w:t>MBBS, PhD, FRACP, FRCPA</w:t>
      </w:r>
      <w:r w:rsidR="006C49C3" w:rsidRPr="00746EA0">
        <w:rPr>
          <w:color w:val="000000" w:themeColor="text1"/>
        </w:rPr>
        <w:t xml:space="preserve">, </w:t>
      </w:r>
      <w:r w:rsidR="004D206E" w:rsidRPr="00746EA0">
        <w:rPr>
          <w:color w:val="000000" w:themeColor="text1"/>
        </w:rPr>
        <w:t>Alkis Togias</w:t>
      </w:r>
      <w:r w:rsidR="004D206E" w:rsidRPr="00746EA0">
        <w:rPr>
          <w:color w:val="000000" w:themeColor="text1"/>
          <w:vertAlign w:val="superscript"/>
        </w:rPr>
        <w:t>2</w:t>
      </w:r>
      <w:r w:rsidR="00F72192" w:rsidRPr="00746EA0">
        <w:rPr>
          <w:color w:val="000000" w:themeColor="text1"/>
          <w:vertAlign w:val="superscript"/>
        </w:rPr>
        <w:t>3</w:t>
      </w:r>
      <w:r w:rsidR="004D206E" w:rsidRPr="00746EA0">
        <w:rPr>
          <w:color w:val="000000" w:themeColor="text1"/>
        </w:rPr>
        <w:t>, MD, Carina Venter</w:t>
      </w:r>
      <w:r w:rsidR="004D206E" w:rsidRPr="00746EA0">
        <w:rPr>
          <w:color w:val="000000" w:themeColor="text1"/>
          <w:vertAlign w:val="superscript"/>
        </w:rPr>
        <w:t>2</w:t>
      </w:r>
      <w:r w:rsidR="00F72192" w:rsidRPr="00746EA0">
        <w:rPr>
          <w:color w:val="000000" w:themeColor="text1"/>
          <w:vertAlign w:val="superscript"/>
        </w:rPr>
        <w:t>4</w:t>
      </w:r>
      <w:r w:rsidR="004D206E" w:rsidRPr="00746EA0">
        <w:rPr>
          <w:color w:val="000000" w:themeColor="text1"/>
        </w:rPr>
        <w:t>, PhD RD, Christopher Michael Warren</w:t>
      </w:r>
      <w:r w:rsidR="006F554B" w:rsidRPr="00746EA0">
        <w:rPr>
          <w:color w:val="000000" w:themeColor="text1"/>
          <w:vertAlign w:val="superscript"/>
        </w:rPr>
        <w:t>10</w:t>
      </w:r>
      <w:r w:rsidR="004D206E" w:rsidRPr="00746EA0">
        <w:rPr>
          <w:color w:val="000000" w:themeColor="text1"/>
        </w:rPr>
        <w:t xml:space="preserve">, PhD, Lisa </w:t>
      </w:r>
      <w:r w:rsidR="00A13BAC" w:rsidRPr="00746EA0">
        <w:rPr>
          <w:color w:val="000000" w:themeColor="text1"/>
        </w:rPr>
        <w:t xml:space="preserve">M </w:t>
      </w:r>
      <w:r w:rsidR="004D206E" w:rsidRPr="00746EA0">
        <w:rPr>
          <w:color w:val="000000" w:themeColor="text1"/>
        </w:rPr>
        <w:t>Wheatley</w:t>
      </w:r>
      <w:r w:rsidR="002331EA" w:rsidRPr="00746EA0">
        <w:rPr>
          <w:color w:val="000000" w:themeColor="text1"/>
          <w:vertAlign w:val="superscript"/>
        </w:rPr>
        <w:t>2</w:t>
      </w:r>
      <w:r w:rsidR="00F72192" w:rsidRPr="00746EA0">
        <w:rPr>
          <w:color w:val="000000" w:themeColor="text1"/>
          <w:vertAlign w:val="superscript"/>
        </w:rPr>
        <w:t>3</w:t>
      </w:r>
      <w:r w:rsidR="004D206E" w:rsidRPr="00746EA0">
        <w:rPr>
          <w:color w:val="000000" w:themeColor="text1"/>
        </w:rPr>
        <w:t xml:space="preserve">, MD, MPH, </w:t>
      </w:r>
      <w:r w:rsidRPr="00746EA0">
        <w:rPr>
          <w:color w:val="000000" w:themeColor="text1"/>
          <w:lang w:val="en-HK"/>
        </w:rPr>
        <w:t>Gary WK Wong</w:t>
      </w:r>
      <w:r w:rsidR="00122B2D" w:rsidRPr="00746EA0">
        <w:rPr>
          <w:color w:val="000000" w:themeColor="text1"/>
          <w:vertAlign w:val="superscript"/>
        </w:rPr>
        <w:t>2</w:t>
      </w:r>
      <w:r w:rsidR="00F72192" w:rsidRPr="00746EA0">
        <w:rPr>
          <w:color w:val="000000" w:themeColor="text1"/>
          <w:vertAlign w:val="superscript"/>
        </w:rPr>
        <w:t>5</w:t>
      </w:r>
      <w:r w:rsidRPr="00746EA0">
        <w:rPr>
          <w:color w:val="000000" w:themeColor="text1"/>
          <w:lang w:val="en-HK"/>
        </w:rPr>
        <w:t xml:space="preserve">, </w:t>
      </w:r>
      <w:r w:rsidRPr="00746EA0">
        <w:rPr>
          <w:color w:val="000000" w:themeColor="text1"/>
        </w:rPr>
        <w:t>MD, FRCPC, Kirsten Beyer</w:t>
      </w:r>
      <w:r w:rsidR="00704020" w:rsidRPr="00746EA0">
        <w:rPr>
          <w:color w:val="000000" w:themeColor="text1"/>
          <w:vertAlign w:val="superscript"/>
        </w:rPr>
        <w:t>2</w:t>
      </w:r>
      <w:r w:rsidR="00F72192" w:rsidRPr="00746EA0">
        <w:rPr>
          <w:color w:val="000000" w:themeColor="text1"/>
          <w:vertAlign w:val="superscript"/>
        </w:rPr>
        <w:t>6</w:t>
      </w:r>
      <w:r w:rsidRPr="00746EA0">
        <w:rPr>
          <w:color w:val="000000" w:themeColor="text1"/>
        </w:rPr>
        <w:t>, MD</w:t>
      </w:r>
      <w:r w:rsidR="00CD1918" w:rsidRPr="00746EA0">
        <w:rPr>
          <w:color w:val="000000" w:themeColor="text1"/>
        </w:rPr>
        <w:t>*</w:t>
      </w:r>
      <w:r w:rsidRPr="00746EA0">
        <w:rPr>
          <w:color w:val="000000" w:themeColor="text1"/>
        </w:rPr>
        <w:t>, Kari Nadeau</w:t>
      </w:r>
      <w:r w:rsidR="002F2867" w:rsidRPr="00746EA0">
        <w:rPr>
          <w:color w:val="000000" w:themeColor="text1"/>
          <w:vertAlign w:val="superscript"/>
        </w:rPr>
        <w:t>1</w:t>
      </w:r>
      <w:r w:rsidRPr="00746EA0">
        <w:rPr>
          <w:color w:val="000000" w:themeColor="text1"/>
        </w:rPr>
        <w:t>, MD, PhD</w:t>
      </w:r>
      <w:r w:rsidR="00CD1918" w:rsidRPr="00746EA0">
        <w:rPr>
          <w:color w:val="000000" w:themeColor="text1"/>
        </w:rPr>
        <w:t>*</w:t>
      </w:r>
      <w:r w:rsidR="004963A3" w:rsidRPr="00746EA0">
        <w:rPr>
          <w:color w:val="000000" w:themeColor="text1"/>
        </w:rPr>
        <w:t>, Harald Renz, MD, PhD</w:t>
      </w:r>
      <w:r w:rsidR="002176C9" w:rsidRPr="00746EA0">
        <w:rPr>
          <w:color w:val="000000" w:themeColor="text1"/>
        </w:rPr>
        <w:t>*</w:t>
      </w:r>
      <w:r w:rsidR="00704020" w:rsidRPr="00746EA0">
        <w:rPr>
          <w:color w:val="000000" w:themeColor="text1"/>
          <w:vertAlign w:val="superscript"/>
        </w:rPr>
        <w:t>2</w:t>
      </w:r>
      <w:r w:rsidR="00F72192" w:rsidRPr="00746EA0">
        <w:rPr>
          <w:color w:val="000000" w:themeColor="text1"/>
          <w:vertAlign w:val="superscript"/>
        </w:rPr>
        <w:t>7</w:t>
      </w:r>
      <w:r w:rsidR="002E5259" w:rsidRPr="00746EA0">
        <w:rPr>
          <w:color w:val="000000" w:themeColor="text1"/>
          <w:vertAlign w:val="superscript"/>
        </w:rPr>
        <w:t>,</w:t>
      </w:r>
      <w:r w:rsidR="006F554B" w:rsidRPr="00746EA0">
        <w:rPr>
          <w:color w:val="000000" w:themeColor="text1"/>
          <w:vertAlign w:val="superscript"/>
        </w:rPr>
        <w:t>2</w:t>
      </w:r>
      <w:r w:rsidR="00F72192" w:rsidRPr="00746EA0">
        <w:rPr>
          <w:color w:val="000000" w:themeColor="text1"/>
          <w:vertAlign w:val="superscript"/>
        </w:rPr>
        <w:t>8</w:t>
      </w:r>
    </w:p>
    <w:p w14:paraId="0C237C06" w14:textId="6CF50D65" w:rsidR="003C35EC" w:rsidRPr="00746EA0" w:rsidRDefault="003C35EC" w:rsidP="00A10343">
      <w:pPr>
        <w:spacing w:line="480" w:lineRule="auto"/>
        <w:rPr>
          <w:color w:val="000000" w:themeColor="text1"/>
        </w:rPr>
      </w:pPr>
    </w:p>
    <w:p w14:paraId="100FBC47" w14:textId="66F1D911" w:rsidR="002176C9" w:rsidRPr="00746EA0" w:rsidRDefault="00D7416D" w:rsidP="00A10343">
      <w:pPr>
        <w:spacing w:line="480" w:lineRule="auto"/>
        <w:rPr>
          <w:color w:val="000000" w:themeColor="text1"/>
        </w:rPr>
      </w:pPr>
      <w:r w:rsidRPr="00746EA0">
        <w:rPr>
          <w:color w:val="000000" w:themeColor="text1"/>
        </w:rPr>
        <w:t xml:space="preserve">*: </w:t>
      </w:r>
      <w:r w:rsidR="002176C9" w:rsidRPr="00746EA0">
        <w:rPr>
          <w:color w:val="000000" w:themeColor="text1"/>
        </w:rPr>
        <w:t>Co-senior authors</w:t>
      </w:r>
    </w:p>
    <w:p w14:paraId="439DA3C5" w14:textId="0B446884" w:rsidR="002F2867" w:rsidRPr="00746EA0" w:rsidRDefault="0007204A" w:rsidP="00A10343">
      <w:pPr>
        <w:spacing w:line="480" w:lineRule="auto"/>
        <w:rPr>
          <w:color w:val="000000" w:themeColor="text1"/>
          <w:shd w:val="clear" w:color="auto" w:fill="FFFFFF"/>
        </w:rPr>
      </w:pPr>
      <w:r w:rsidRPr="00746EA0">
        <w:rPr>
          <w:color w:val="000000" w:themeColor="text1"/>
          <w:vertAlign w:val="superscript"/>
        </w:rPr>
        <w:t>1</w:t>
      </w:r>
      <w:r w:rsidR="002F2867" w:rsidRPr="00746EA0">
        <w:rPr>
          <w:color w:val="000000" w:themeColor="text1"/>
          <w:shd w:val="clear" w:color="auto" w:fill="FFFFFF"/>
        </w:rPr>
        <w:t>Sean N. Parker Center for Allergy and Asthma Research at Stanford University and Division of Pulmonary and Critical Care Medicine, Department of Medicine, Stanford University, Stanford, CA, USA</w:t>
      </w:r>
      <w:r w:rsidR="00D7416D" w:rsidRPr="00746EA0">
        <w:rPr>
          <w:color w:val="000000" w:themeColor="text1"/>
          <w:shd w:val="clear" w:color="auto" w:fill="FFFFFF"/>
        </w:rPr>
        <w:t>.</w:t>
      </w:r>
    </w:p>
    <w:p w14:paraId="147051CF" w14:textId="59BD1729" w:rsidR="00B141D8" w:rsidRPr="00746EA0" w:rsidRDefault="002F2867" w:rsidP="00A10343">
      <w:pPr>
        <w:spacing w:line="480" w:lineRule="auto"/>
        <w:rPr>
          <w:color w:val="000000" w:themeColor="text1"/>
        </w:rPr>
      </w:pPr>
      <w:r w:rsidRPr="00746EA0">
        <w:rPr>
          <w:color w:val="000000" w:themeColor="text1"/>
          <w:shd w:val="clear" w:color="auto" w:fill="FFFFFF"/>
          <w:vertAlign w:val="superscript"/>
        </w:rPr>
        <w:t>2</w:t>
      </w:r>
      <w:r w:rsidRPr="00746EA0">
        <w:rPr>
          <w:color w:val="000000" w:themeColor="text1"/>
          <w:shd w:val="clear" w:color="auto" w:fill="FFFFFF"/>
        </w:rPr>
        <w:t>Department of Paediatrics, Section of Allergy and Clinical Immunology, University of Manitoba, Winnipeg, MB R2A 5L9 Canada; Department of Paediatrics, Division of Allergy and Immunology, University of British Columbia, Vancouver, BC, Canada</w:t>
      </w:r>
      <w:r w:rsidR="00D7416D" w:rsidRPr="00746EA0">
        <w:rPr>
          <w:color w:val="000000" w:themeColor="text1"/>
          <w:shd w:val="clear" w:color="auto" w:fill="FFFFFF"/>
        </w:rPr>
        <w:t>.</w:t>
      </w:r>
    </w:p>
    <w:p w14:paraId="2ED2CC8A" w14:textId="73FAFD2F" w:rsidR="002F2867" w:rsidRPr="00746EA0" w:rsidRDefault="002F2867" w:rsidP="00A10343">
      <w:pPr>
        <w:spacing w:line="480" w:lineRule="auto"/>
        <w:rPr>
          <w:color w:val="000000" w:themeColor="text1"/>
        </w:rPr>
      </w:pPr>
      <w:r w:rsidRPr="00746EA0">
        <w:rPr>
          <w:color w:val="000000" w:themeColor="text1"/>
          <w:vertAlign w:val="superscript"/>
        </w:rPr>
        <w:lastRenderedPageBreak/>
        <w:t>3</w:t>
      </w:r>
      <w:r w:rsidRPr="00746EA0">
        <w:rPr>
          <w:color w:val="000000" w:themeColor="text1"/>
        </w:rPr>
        <w:t>Swiss Institute of Allergy and Asthma Research (SIAF), University of Zurich, Davos, Switzerland</w:t>
      </w:r>
      <w:r w:rsidR="00D7416D" w:rsidRPr="00746EA0">
        <w:rPr>
          <w:color w:val="000000" w:themeColor="text1"/>
        </w:rPr>
        <w:t>.</w:t>
      </w:r>
    </w:p>
    <w:p w14:paraId="276ACBA4" w14:textId="7ECFFA58" w:rsidR="00B141D8" w:rsidRPr="00746EA0" w:rsidRDefault="002F2867" w:rsidP="00A10343">
      <w:pPr>
        <w:spacing w:line="480" w:lineRule="auto"/>
        <w:rPr>
          <w:color w:val="000000" w:themeColor="text1"/>
        </w:rPr>
      </w:pPr>
      <w:r w:rsidRPr="00746EA0">
        <w:rPr>
          <w:color w:val="000000" w:themeColor="text1"/>
          <w:vertAlign w:val="superscript"/>
        </w:rPr>
        <w:t>4</w:t>
      </w:r>
      <w:r w:rsidR="00A011AD" w:rsidRPr="00746EA0">
        <w:rPr>
          <w:color w:val="000000" w:themeColor="text1"/>
        </w:rPr>
        <w:t>Department Women and Children's Health (Pediatric Allergy), School of Life Course Sciences, Faculty of Life Sciences and Medicine and Peter Gorer Department of Immunobiology, School of Immunology and Microbial Sciences, King's College London, London, United Kingdom, and Children's Allergy Service and Evelina Children's Hospital, Guy's and St</w:t>
      </w:r>
      <w:r w:rsidR="00DE7184" w:rsidRPr="00746EA0">
        <w:rPr>
          <w:color w:val="000000" w:themeColor="text1"/>
        </w:rPr>
        <w:t>.</w:t>
      </w:r>
      <w:r w:rsidR="00A011AD" w:rsidRPr="00746EA0">
        <w:rPr>
          <w:color w:val="000000" w:themeColor="text1"/>
        </w:rPr>
        <w:t xml:space="preserve"> Thomas's NHS Foundation Trust, Westminster Bridge Rd, London, United Kingdom.</w:t>
      </w:r>
    </w:p>
    <w:p w14:paraId="23A552BA" w14:textId="48CA9A84" w:rsidR="001C1042" w:rsidRPr="00746EA0" w:rsidRDefault="00F31D15" w:rsidP="00A10343">
      <w:pPr>
        <w:spacing w:line="480" w:lineRule="auto"/>
        <w:rPr>
          <w:color w:val="000000" w:themeColor="text1"/>
        </w:rPr>
      </w:pPr>
      <w:r w:rsidRPr="00746EA0">
        <w:rPr>
          <w:color w:val="000000" w:themeColor="text1"/>
          <w:vertAlign w:val="superscript"/>
        </w:rPr>
        <w:t>5</w:t>
      </w:r>
      <w:r w:rsidR="001C1042" w:rsidRPr="00746EA0">
        <w:rPr>
          <w:color w:val="000000" w:themeColor="text1"/>
        </w:rPr>
        <w:t>Pediatric Allergy and Clinical Immunology Research Unit, Division of Allergy and Immunology, Department of Pediatrics, Faculty of Medicine, Chulalongkorn University, King Chulalongkorn Memorial Hospital, The Thai Red Cross Society, Bangkok, Thailand</w:t>
      </w:r>
      <w:r w:rsidR="00D7416D" w:rsidRPr="00746EA0">
        <w:rPr>
          <w:color w:val="000000" w:themeColor="text1"/>
        </w:rPr>
        <w:t>.</w:t>
      </w:r>
    </w:p>
    <w:p w14:paraId="2080A683" w14:textId="1F96A806" w:rsidR="0007204A" w:rsidRPr="00746EA0" w:rsidRDefault="00F31D15" w:rsidP="00A10343">
      <w:pPr>
        <w:spacing w:line="480" w:lineRule="auto"/>
        <w:rPr>
          <w:color w:val="000000" w:themeColor="text1"/>
        </w:rPr>
      </w:pPr>
      <w:r w:rsidRPr="00746EA0">
        <w:rPr>
          <w:color w:val="000000" w:themeColor="text1"/>
          <w:vertAlign w:val="superscript"/>
        </w:rPr>
        <w:t>6</w:t>
      </w:r>
      <w:r w:rsidR="0007204A" w:rsidRPr="00746EA0">
        <w:rPr>
          <w:color w:val="000000" w:themeColor="text1"/>
        </w:rPr>
        <w:t>Albert Einstein Medical School, São Paulo, Brazil.</w:t>
      </w:r>
    </w:p>
    <w:p w14:paraId="444C7942" w14:textId="71B8C17F" w:rsidR="003C35EC" w:rsidRPr="00746EA0" w:rsidRDefault="00F31D15" w:rsidP="00A10343">
      <w:pPr>
        <w:spacing w:line="480" w:lineRule="auto"/>
        <w:rPr>
          <w:color w:val="000000" w:themeColor="text1"/>
        </w:rPr>
      </w:pPr>
      <w:r w:rsidRPr="00746EA0">
        <w:rPr>
          <w:color w:val="000000" w:themeColor="text1"/>
          <w:vertAlign w:val="superscript"/>
        </w:rPr>
        <w:t>7</w:t>
      </w:r>
      <w:r w:rsidR="005200F0" w:rsidRPr="00746EA0">
        <w:rPr>
          <w:color w:val="000000" w:themeColor="text1"/>
        </w:rPr>
        <w:t>CHU Lille, Univ Lille, Pediatric Pulmonology and Allergy Unit, Hôpital Jeanne de Flandre, 59000 Lille, France</w:t>
      </w:r>
      <w:r w:rsidR="00D7416D" w:rsidRPr="00746EA0">
        <w:rPr>
          <w:color w:val="000000" w:themeColor="text1"/>
        </w:rPr>
        <w:t>.</w:t>
      </w:r>
    </w:p>
    <w:p w14:paraId="5051334D" w14:textId="57E424BD" w:rsidR="003C35EC" w:rsidRPr="00746EA0" w:rsidRDefault="00F31D15" w:rsidP="00A10343">
      <w:pPr>
        <w:spacing w:line="480" w:lineRule="auto"/>
        <w:rPr>
          <w:color w:val="000000" w:themeColor="text1"/>
        </w:rPr>
      </w:pPr>
      <w:r w:rsidRPr="00746EA0">
        <w:rPr>
          <w:color w:val="000000" w:themeColor="text1"/>
          <w:vertAlign w:val="superscript"/>
        </w:rPr>
        <w:t>8</w:t>
      </w:r>
      <w:r w:rsidR="00B141D8" w:rsidRPr="00746EA0">
        <w:rPr>
          <w:color w:val="000000" w:themeColor="text1"/>
        </w:rPr>
        <w:t>University Hospitals of Geneva and University of Geneva, Switzerland</w:t>
      </w:r>
      <w:r w:rsidR="00D7416D" w:rsidRPr="00746EA0">
        <w:rPr>
          <w:color w:val="000000" w:themeColor="text1"/>
        </w:rPr>
        <w:t>.</w:t>
      </w:r>
    </w:p>
    <w:p w14:paraId="52660ECE" w14:textId="66624D63" w:rsidR="00B141D8" w:rsidRPr="00746EA0" w:rsidRDefault="00F31D15" w:rsidP="00A10343">
      <w:pPr>
        <w:spacing w:line="480" w:lineRule="auto"/>
        <w:rPr>
          <w:color w:val="000000" w:themeColor="text1"/>
        </w:rPr>
      </w:pPr>
      <w:r w:rsidRPr="00746EA0">
        <w:rPr>
          <w:color w:val="000000" w:themeColor="text1"/>
          <w:vertAlign w:val="superscript"/>
        </w:rPr>
        <w:t>9</w:t>
      </w:r>
      <w:r w:rsidR="005C2B56" w:rsidRPr="00746EA0">
        <w:rPr>
          <w:color w:val="000000" w:themeColor="text1"/>
        </w:rPr>
        <w:t xml:space="preserve">National Institute of Children Health, National Reference Center of Allergy, Asthma and Immunology, </w:t>
      </w:r>
      <w:r w:rsidR="00D60C29" w:rsidRPr="00746EA0">
        <w:rPr>
          <w:color w:val="000000" w:themeColor="text1"/>
        </w:rPr>
        <w:t xml:space="preserve">and International Clinic, B&amp;D Health Clinic, </w:t>
      </w:r>
      <w:r w:rsidR="005C2B56" w:rsidRPr="00746EA0">
        <w:rPr>
          <w:color w:val="000000" w:themeColor="text1"/>
        </w:rPr>
        <w:t>Lima, Peru.</w:t>
      </w:r>
    </w:p>
    <w:p w14:paraId="61437F56" w14:textId="643FA9ED" w:rsidR="003C35EC" w:rsidRPr="00746EA0" w:rsidRDefault="003C35EC" w:rsidP="00A10343">
      <w:pPr>
        <w:spacing w:line="480" w:lineRule="auto"/>
        <w:rPr>
          <w:color w:val="000000" w:themeColor="text1"/>
        </w:rPr>
      </w:pPr>
      <w:r w:rsidRPr="00746EA0">
        <w:rPr>
          <w:color w:val="000000" w:themeColor="text1"/>
          <w:vertAlign w:val="superscript"/>
        </w:rPr>
        <w:t>1</w:t>
      </w:r>
      <w:r w:rsidR="00F31D15" w:rsidRPr="00746EA0">
        <w:rPr>
          <w:color w:val="000000" w:themeColor="text1"/>
          <w:vertAlign w:val="superscript"/>
        </w:rPr>
        <w:t>0</w:t>
      </w:r>
      <w:r w:rsidRPr="00746EA0">
        <w:rPr>
          <w:color w:val="000000" w:themeColor="text1"/>
        </w:rPr>
        <w:t>Center for Food Allergy and Asthma Research, Northwestern University Feinberg School of Medicine, Chicago, Illinois, USA; Ann &amp; Robert H. Lurie Children's Hospital of Chicago, Chicago, Illinois, USA</w:t>
      </w:r>
      <w:r w:rsidR="00D7416D" w:rsidRPr="00746EA0">
        <w:rPr>
          <w:color w:val="000000" w:themeColor="text1"/>
        </w:rPr>
        <w:t>.</w:t>
      </w:r>
    </w:p>
    <w:p w14:paraId="6E3EFC4E" w14:textId="5C8929A1" w:rsidR="00B141D8" w:rsidRPr="00746EA0" w:rsidRDefault="00841EA9" w:rsidP="00A10343">
      <w:pPr>
        <w:spacing w:line="480" w:lineRule="auto"/>
        <w:rPr>
          <w:color w:val="000000" w:themeColor="text1"/>
        </w:rPr>
      </w:pPr>
      <w:r w:rsidRPr="00746EA0">
        <w:rPr>
          <w:color w:val="000000" w:themeColor="text1"/>
          <w:vertAlign w:val="superscript"/>
        </w:rPr>
        <w:t>1</w:t>
      </w:r>
      <w:r w:rsidR="00E31D90" w:rsidRPr="00746EA0">
        <w:rPr>
          <w:color w:val="000000" w:themeColor="text1"/>
          <w:vertAlign w:val="superscript"/>
        </w:rPr>
        <w:t>1</w:t>
      </w:r>
      <w:r w:rsidR="009E4687" w:rsidRPr="00746EA0">
        <w:rPr>
          <w:color w:val="000000" w:themeColor="text1"/>
        </w:rPr>
        <w:t>Pediatric Allergy, Immunology and Rheumatology Unit, Children’s Hospital, Ain Shams University, Cairo, Egypt</w:t>
      </w:r>
      <w:r w:rsidR="00D7416D" w:rsidRPr="00746EA0">
        <w:rPr>
          <w:color w:val="000000" w:themeColor="text1"/>
        </w:rPr>
        <w:t>.</w:t>
      </w:r>
    </w:p>
    <w:p w14:paraId="422E9DAC" w14:textId="150EE03B" w:rsidR="00B141D8" w:rsidRPr="00746EA0" w:rsidRDefault="00841EA9" w:rsidP="00A10343">
      <w:pPr>
        <w:spacing w:line="480" w:lineRule="auto"/>
        <w:rPr>
          <w:color w:val="000000" w:themeColor="text1"/>
        </w:rPr>
      </w:pPr>
      <w:r w:rsidRPr="00746EA0">
        <w:rPr>
          <w:color w:val="000000" w:themeColor="text1"/>
          <w:vertAlign w:val="superscript"/>
        </w:rPr>
        <w:t>1</w:t>
      </w:r>
      <w:r w:rsidR="00E31D90" w:rsidRPr="00746EA0">
        <w:rPr>
          <w:color w:val="000000" w:themeColor="text1"/>
          <w:vertAlign w:val="superscript"/>
        </w:rPr>
        <w:t>2</w:t>
      </w:r>
      <w:r w:rsidR="00B141D8" w:rsidRPr="00746EA0">
        <w:rPr>
          <w:color w:val="000000" w:themeColor="text1"/>
        </w:rPr>
        <w:t>Murdoch Children’s Research Institute and Department of Paediatrics, University of Melbourne, Melbourne, Australia</w:t>
      </w:r>
      <w:r w:rsidRPr="00746EA0">
        <w:rPr>
          <w:color w:val="000000" w:themeColor="text1"/>
        </w:rPr>
        <w:t>.</w:t>
      </w:r>
    </w:p>
    <w:p w14:paraId="12A6F4D8" w14:textId="76BCE9A2" w:rsidR="00B141D8" w:rsidRPr="00746EA0" w:rsidRDefault="006E7626" w:rsidP="00A10343">
      <w:pPr>
        <w:spacing w:line="480" w:lineRule="auto"/>
        <w:rPr>
          <w:color w:val="000000" w:themeColor="text1"/>
        </w:rPr>
      </w:pPr>
      <w:r w:rsidRPr="00746EA0">
        <w:rPr>
          <w:color w:val="000000" w:themeColor="text1"/>
          <w:vertAlign w:val="superscript"/>
        </w:rPr>
        <w:lastRenderedPageBreak/>
        <w:t>1</w:t>
      </w:r>
      <w:r w:rsidR="00E31D90" w:rsidRPr="00746EA0">
        <w:rPr>
          <w:color w:val="000000" w:themeColor="text1"/>
          <w:vertAlign w:val="superscript"/>
        </w:rPr>
        <w:t>3</w:t>
      </w:r>
      <w:r w:rsidR="00B141D8" w:rsidRPr="00746EA0">
        <w:rPr>
          <w:color w:val="000000" w:themeColor="text1"/>
        </w:rPr>
        <w:t>Division of Paediatric Allergy, Department of Paediatrics, University of Cape Town, Cape Town, South Africa; inVIVO Planetary Health Group of the Worldwide Universities Network (WUN)</w:t>
      </w:r>
      <w:r w:rsidR="00D7416D" w:rsidRPr="00746EA0">
        <w:rPr>
          <w:color w:val="000000" w:themeColor="text1"/>
        </w:rPr>
        <w:t>.</w:t>
      </w:r>
    </w:p>
    <w:p w14:paraId="580A2EAA" w14:textId="485BE084" w:rsidR="008F420C" w:rsidRPr="00746EA0" w:rsidRDefault="006E7626" w:rsidP="00A10343">
      <w:pPr>
        <w:spacing w:line="480" w:lineRule="auto"/>
        <w:rPr>
          <w:color w:val="000000" w:themeColor="text1"/>
        </w:rPr>
      </w:pPr>
      <w:r w:rsidRPr="00746EA0">
        <w:rPr>
          <w:color w:val="000000" w:themeColor="text1"/>
          <w:vertAlign w:val="superscript"/>
        </w:rPr>
        <w:t>1</w:t>
      </w:r>
      <w:r w:rsidR="00E31D90" w:rsidRPr="00746EA0">
        <w:rPr>
          <w:color w:val="000000" w:themeColor="text1"/>
          <w:vertAlign w:val="superscript"/>
        </w:rPr>
        <w:t>4</w:t>
      </w:r>
      <w:r w:rsidR="008F420C" w:rsidRPr="00746EA0">
        <w:rPr>
          <w:color w:val="000000" w:themeColor="text1"/>
        </w:rPr>
        <w:t>Department of Paediatrics, National University of Singapore</w:t>
      </w:r>
      <w:r w:rsidR="00E14362" w:rsidRPr="00746EA0">
        <w:rPr>
          <w:color w:val="000000" w:themeColor="text1"/>
        </w:rPr>
        <w:t>, Singapore</w:t>
      </w:r>
      <w:r w:rsidR="00E1605F" w:rsidRPr="00746EA0">
        <w:rPr>
          <w:color w:val="000000" w:themeColor="text1"/>
        </w:rPr>
        <w:t>.</w:t>
      </w:r>
    </w:p>
    <w:p w14:paraId="25F120B4" w14:textId="07C0FAC1" w:rsidR="00B141D8" w:rsidRPr="00746EA0" w:rsidRDefault="00D26FEB" w:rsidP="00A10343">
      <w:pPr>
        <w:spacing w:line="480" w:lineRule="auto"/>
        <w:rPr>
          <w:color w:val="000000" w:themeColor="text1"/>
        </w:rPr>
      </w:pPr>
      <w:r w:rsidRPr="00746EA0">
        <w:rPr>
          <w:color w:val="000000" w:themeColor="text1"/>
          <w:vertAlign w:val="superscript"/>
        </w:rPr>
        <w:t>1</w:t>
      </w:r>
      <w:r w:rsidR="00E31D90" w:rsidRPr="00746EA0">
        <w:rPr>
          <w:color w:val="000000" w:themeColor="text1"/>
          <w:vertAlign w:val="superscript"/>
        </w:rPr>
        <w:t>5</w:t>
      </w:r>
      <w:r w:rsidR="00387A40" w:rsidRPr="00746EA0">
        <w:rPr>
          <w:color w:val="000000" w:themeColor="text1"/>
        </w:rPr>
        <w:t>Skin and Allergy Hospital, Helsinki University Hospital and University of Helsinki, Finland</w:t>
      </w:r>
      <w:r w:rsidR="00D7416D" w:rsidRPr="00746EA0">
        <w:rPr>
          <w:color w:val="000000" w:themeColor="text1"/>
        </w:rPr>
        <w:t>.</w:t>
      </w:r>
    </w:p>
    <w:p w14:paraId="1E7990EA" w14:textId="11606694" w:rsidR="00733E2B" w:rsidRPr="00746EA0" w:rsidRDefault="00733E2B" w:rsidP="00A10343">
      <w:pPr>
        <w:spacing w:line="480" w:lineRule="auto"/>
        <w:rPr>
          <w:color w:val="000000" w:themeColor="text1"/>
        </w:rPr>
      </w:pPr>
      <w:r w:rsidRPr="00746EA0">
        <w:rPr>
          <w:color w:val="000000" w:themeColor="text1"/>
          <w:vertAlign w:val="superscript"/>
        </w:rPr>
        <w:t>1</w:t>
      </w:r>
      <w:r w:rsidR="00E31D90" w:rsidRPr="00746EA0">
        <w:rPr>
          <w:color w:val="000000" w:themeColor="text1"/>
          <w:vertAlign w:val="superscript"/>
        </w:rPr>
        <w:t>6</w:t>
      </w:r>
      <w:r w:rsidRPr="00746EA0">
        <w:rPr>
          <w:color w:val="000000" w:themeColor="text1"/>
        </w:rPr>
        <w:t>Allergy Service, Instituto Nacional de Pediatria, Mexico City, Mexico</w:t>
      </w:r>
    </w:p>
    <w:p w14:paraId="4FCA5A74" w14:textId="070ABFEE" w:rsidR="00B141D8" w:rsidRPr="00746EA0" w:rsidRDefault="00D26FEB" w:rsidP="00A10343">
      <w:pPr>
        <w:spacing w:line="480" w:lineRule="auto"/>
        <w:rPr>
          <w:color w:val="000000" w:themeColor="text1"/>
        </w:rPr>
      </w:pPr>
      <w:r w:rsidRPr="00746EA0">
        <w:rPr>
          <w:color w:val="000000" w:themeColor="text1"/>
          <w:shd w:val="clear" w:color="auto" w:fill="FFFFFF"/>
          <w:vertAlign w:val="superscript"/>
        </w:rPr>
        <w:t>1</w:t>
      </w:r>
      <w:r w:rsidR="00DC6479" w:rsidRPr="00746EA0">
        <w:rPr>
          <w:color w:val="000000" w:themeColor="text1"/>
          <w:shd w:val="clear" w:color="auto" w:fill="FFFFFF"/>
          <w:vertAlign w:val="superscript"/>
        </w:rPr>
        <w:t>7</w:t>
      </w:r>
      <w:r w:rsidR="00B141D8" w:rsidRPr="00746EA0">
        <w:rPr>
          <w:color w:val="000000" w:themeColor="text1"/>
          <w:shd w:val="clear" w:color="auto" w:fill="FFFFFF"/>
        </w:rPr>
        <w:t>Food Allergy Centre, Dep</w:t>
      </w:r>
      <w:r w:rsidR="008304D6" w:rsidRPr="00746EA0">
        <w:rPr>
          <w:color w:val="000000" w:themeColor="text1"/>
          <w:shd w:val="clear" w:color="auto" w:fill="FFFFFF"/>
        </w:rPr>
        <w:t xml:space="preserve">artment </w:t>
      </w:r>
      <w:r w:rsidR="00B141D8" w:rsidRPr="00746EA0">
        <w:rPr>
          <w:color w:val="000000" w:themeColor="text1"/>
          <w:shd w:val="clear" w:color="auto" w:fill="FFFFFF"/>
        </w:rPr>
        <w:t>of Woman and Child Health, Padua University hospital, Padua, Italy</w:t>
      </w:r>
      <w:r w:rsidR="00D7416D" w:rsidRPr="00746EA0">
        <w:rPr>
          <w:color w:val="000000" w:themeColor="text1"/>
          <w:shd w:val="clear" w:color="auto" w:fill="FFFFFF"/>
        </w:rPr>
        <w:t>.</w:t>
      </w:r>
    </w:p>
    <w:p w14:paraId="2AEE90E6" w14:textId="4271CC67" w:rsidR="00B141D8" w:rsidRPr="00746EA0" w:rsidRDefault="00F31D15" w:rsidP="00A10343">
      <w:pPr>
        <w:spacing w:line="480" w:lineRule="auto"/>
        <w:rPr>
          <w:color w:val="000000" w:themeColor="text1"/>
        </w:rPr>
      </w:pPr>
      <w:r w:rsidRPr="00746EA0">
        <w:rPr>
          <w:color w:val="000000" w:themeColor="text1"/>
          <w:vertAlign w:val="superscript"/>
        </w:rPr>
        <w:t>1</w:t>
      </w:r>
      <w:r w:rsidR="00DC6479" w:rsidRPr="00746EA0">
        <w:rPr>
          <w:color w:val="000000" w:themeColor="text1"/>
          <w:vertAlign w:val="superscript"/>
        </w:rPr>
        <w:t>8</w:t>
      </w:r>
      <w:r w:rsidR="00B141D8" w:rsidRPr="00746EA0">
        <w:rPr>
          <w:color w:val="000000" w:themeColor="text1"/>
        </w:rPr>
        <w:t>Allergy Department, National and Kapodistrian University of Athens, Athens, Greece and Division of Infection, Immunity and Respiratory Medicine, University of Manchester, Manchester, UK.</w:t>
      </w:r>
    </w:p>
    <w:p w14:paraId="1423A9F5" w14:textId="07BB8296" w:rsidR="00B141D8" w:rsidRPr="00746EA0" w:rsidRDefault="00DC6479" w:rsidP="00A10343">
      <w:pPr>
        <w:spacing w:line="480" w:lineRule="auto"/>
        <w:rPr>
          <w:color w:val="000000" w:themeColor="text1"/>
        </w:rPr>
      </w:pPr>
      <w:r w:rsidRPr="00746EA0">
        <w:rPr>
          <w:color w:val="000000" w:themeColor="text1"/>
          <w:vertAlign w:val="superscript"/>
        </w:rPr>
        <w:t>19</w:t>
      </w:r>
      <w:r w:rsidR="00B141D8" w:rsidRPr="00746EA0">
        <w:rPr>
          <w:color w:val="000000" w:themeColor="text1"/>
        </w:rPr>
        <w:t>Department of Pediatrics, Nippon Medical School, 1-1-5, Sendagi, Bunkyo-ku, Tokyo 113-8603, Japan</w:t>
      </w:r>
      <w:r w:rsidR="00D7416D" w:rsidRPr="00746EA0">
        <w:rPr>
          <w:color w:val="000000" w:themeColor="text1"/>
        </w:rPr>
        <w:t>.</w:t>
      </w:r>
    </w:p>
    <w:p w14:paraId="774D4889" w14:textId="29112DC7" w:rsidR="00B141D8" w:rsidRPr="00746EA0" w:rsidRDefault="0087391A"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0</w:t>
      </w:r>
      <w:r w:rsidR="00630865" w:rsidRPr="00746EA0">
        <w:rPr>
          <w:color w:val="000000" w:themeColor="text1"/>
        </w:rPr>
        <w:t>Clinical and E</w:t>
      </w:r>
      <w:r w:rsidR="00B141D8" w:rsidRPr="00746EA0">
        <w:rPr>
          <w:color w:val="000000" w:themeColor="text1"/>
        </w:rPr>
        <w:t>xperimental Sciences &amp; Human Development in Health, Faculty of Medicine, University of Southampton, Southampton, United Kingdom; NIHR Southampton Biomedical Research Centre, University Hospital Southampton NHS Foundation Hospital, Southampton, United Kingdom</w:t>
      </w:r>
      <w:r w:rsidR="00630865" w:rsidRPr="00746EA0">
        <w:rPr>
          <w:color w:val="000000" w:themeColor="text1"/>
        </w:rPr>
        <w:t>; and David Hide Asthma and Allergy Research Centre, St Mary’ Hospital, Isle of Wight, United Kingdom</w:t>
      </w:r>
      <w:r w:rsidR="00B141D8" w:rsidRPr="00746EA0">
        <w:rPr>
          <w:color w:val="000000" w:themeColor="text1"/>
        </w:rPr>
        <w:t>.</w:t>
      </w:r>
    </w:p>
    <w:p w14:paraId="03F1C26C" w14:textId="1315E344" w:rsidR="00B141D8" w:rsidRPr="00746EA0" w:rsidRDefault="006E0C88"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1</w:t>
      </w:r>
      <w:r w:rsidR="00B141D8" w:rsidRPr="00746EA0">
        <w:rPr>
          <w:color w:val="000000" w:themeColor="text1"/>
        </w:rPr>
        <w:t>D</w:t>
      </w:r>
      <w:r w:rsidR="006753B1" w:rsidRPr="00746EA0">
        <w:rPr>
          <w:color w:val="000000" w:themeColor="text1"/>
        </w:rPr>
        <w:t>ivision</w:t>
      </w:r>
      <w:r w:rsidR="00B141D8" w:rsidRPr="00746EA0">
        <w:rPr>
          <w:color w:val="000000" w:themeColor="text1"/>
        </w:rPr>
        <w:t xml:space="preserve"> of Pediatric Allergy, </w:t>
      </w:r>
      <w:r w:rsidR="006753B1" w:rsidRPr="00746EA0">
        <w:rPr>
          <w:color w:val="000000" w:themeColor="text1"/>
        </w:rPr>
        <w:t xml:space="preserve">Department of Pediatrics, </w:t>
      </w:r>
      <w:r w:rsidR="00B141D8" w:rsidRPr="00746EA0">
        <w:rPr>
          <w:color w:val="000000" w:themeColor="text1"/>
        </w:rPr>
        <w:t>Koc University School of Medicine, Istanbul, Turkey</w:t>
      </w:r>
      <w:r w:rsidR="00D7416D" w:rsidRPr="00746EA0">
        <w:rPr>
          <w:color w:val="000000" w:themeColor="text1"/>
        </w:rPr>
        <w:t>.</w:t>
      </w:r>
    </w:p>
    <w:p w14:paraId="680AFF1E" w14:textId="49BC757A" w:rsidR="00B141D8" w:rsidRPr="00746EA0" w:rsidRDefault="0051619E"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2</w:t>
      </w:r>
      <w:r w:rsidR="00B141D8" w:rsidRPr="00746EA0">
        <w:rPr>
          <w:color w:val="000000" w:themeColor="text1"/>
        </w:rPr>
        <w:t>The Elliot and Roslyn Jaffe Food Allergy Institute, Division of Allergy and Immunology, Kravis Children's Hospital, Department of Pediatrics, Icahn School of Medicine at Mount Sinai, New York, NY</w:t>
      </w:r>
      <w:r w:rsidR="00D7416D" w:rsidRPr="00746EA0">
        <w:rPr>
          <w:color w:val="000000" w:themeColor="text1"/>
        </w:rPr>
        <w:t>, USA.</w:t>
      </w:r>
    </w:p>
    <w:p w14:paraId="0E9ABA1C" w14:textId="5DF3B7FD" w:rsidR="00B141D8" w:rsidRPr="00746EA0" w:rsidRDefault="004D206E" w:rsidP="00A10343">
      <w:pPr>
        <w:spacing w:line="480" w:lineRule="auto"/>
        <w:rPr>
          <w:color w:val="000000" w:themeColor="text1"/>
        </w:rPr>
      </w:pPr>
      <w:r w:rsidRPr="00746EA0">
        <w:rPr>
          <w:color w:val="000000" w:themeColor="text1"/>
          <w:vertAlign w:val="superscript"/>
        </w:rPr>
        <w:lastRenderedPageBreak/>
        <w:t>2</w:t>
      </w:r>
      <w:r w:rsidR="00F72192" w:rsidRPr="00746EA0">
        <w:rPr>
          <w:color w:val="000000" w:themeColor="text1"/>
          <w:vertAlign w:val="superscript"/>
        </w:rPr>
        <w:t>3</w:t>
      </w:r>
      <w:r w:rsidR="00B141D8" w:rsidRPr="00746EA0">
        <w:rPr>
          <w:color w:val="000000" w:themeColor="text1"/>
        </w:rPr>
        <w:t>Division of Allergy, Immunology and Transplantation, National Institute of Allergy and Infectious Diseases, National Institutes of Health, Bethesda, MD, USA</w:t>
      </w:r>
      <w:r w:rsidR="00D7416D" w:rsidRPr="00746EA0">
        <w:rPr>
          <w:color w:val="000000" w:themeColor="text1"/>
        </w:rPr>
        <w:t>.</w:t>
      </w:r>
    </w:p>
    <w:p w14:paraId="0A9E01AD" w14:textId="69E6499D" w:rsidR="00B141D8" w:rsidRPr="00746EA0" w:rsidRDefault="004D206E"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4</w:t>
      </w:r>
      <w:r w:rsidR="0027120C" w:rsidRPr="00746EA0">
        <w:rPr>
          <w:color w:val="000000" w:themeColor="text1"/>
        </w:rPr>
        <w:t>Pediatric Allergy and Immunology, University of Colorado/Childrens Hospital Colorado</w:t>
      </w:r>
    </w:p>
    <w:p w14:paraId="79EB4CC2" w14:textId="42A2EAAB" w:rsidR="00B141D8" w:rsidRPr="00746EA0" w:rsidRDefault="00F31D15"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5</w:t>
      </w:r>
      <w:r w:rsidR="00B141D8" w:rsidRPr="00746EA0">
        <w:rPr>
          <w:color w:val="000000" w:themeColor="text1"/>
        </w:rPr>
        <w:t>Department of Pediatrics, Chinese University of Hong Kong</w:t>
      </w:r>
      <w:r w:rsidR="006049B1" w:rsidRPr="00746EA0">
        <w:rPr>
          <w:color w:val="000000" w:themeColor="text1"/>
        </w:rPr>
        <w:t>, Hong Kong</w:t>
      </w:r>
      <w:r w:rsidR="00D7416D" w:rsidRPr="00746EA0">
        <w:rPr>
          <w:color w:val="000000" w:themeColor="text1"/>
        </w:rPr>
        <w:t>.</w:t>
      </w:r>
    </w:p>
    <w:p w14:paraId="079D8233" w14:textId="7F118BC4" w:rsidR="000B163E" w:rsidRPr="00746EA0" w:rsidRDefault="00DC6479"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6</w:t>
      </w:r>
      <w:r w:rsidR="002F2867" w:rsidRPr="00746EA0">
        <w:rPr>
          <w:color w:val="000000" w:themeColor="text1"/>
        </w:rPr>
        <w:t>Department of Pediatric Respiratory Medicine, Immunology and Critical Care Medicine, Charite Universitatsmedizin Berlin, Berlin, Germany</w:t>
      </w:r>
      <w:r w:rsidR="00D7416D" w:rsidRPr="00746EA0">
        <w:rPr>
          <w:color w:val="000000" w:themeColor="text1"/>
        </w:rPr>
        <w:t>.</w:t>
      </w:r>
    </w:p>
    <w:p w14:paraId="06978303" w14:textId="5F2BE2C0" w:rsidR="002A313F" w:rsidRPr="00746EA0" w:rsidRDefault="00DC6479"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7</w:t>
      </w:r>
      <w:r w:rsidR="002A313F" w:rsidRPr="00746EA0">
        <w:rPr>
          <w:color w:val="000000" w:themeColor="text1"/>
        </w:rPr>
        <w:t>Institute of Laboratory Medicine, Philipps University Marburg, Member of the German Center for Lung Research (DZL), Member of Universities Giessen and Marburg Lung Center (UGMLC), Marburg, Germany</w:t>
      </w:r>
      <w:r w:rsidR="00D7416D" w:rsidRPr="00746EA0">
        <w:rPr>
          <w:color w:val="000000" w:themeColor="text1"/>
        </w:rPr>
        <w:t>.</w:t>
      </w:r>
    </w:p>
    <w:p w14:paraId="639A76AB" w14:textId="31A6C607" w:rsidR="002A313F" w:rsidRPr="00746EA0" w:rsidRDefault="006F554B" w:rsidP="00A10343">
      <w:pPr>
        <w:spacing w:line="480" w:lineRule="auto"/>
        <w:rPr>
          <w:color w:val="000000" w:themeColor="text1"/>
        </w:rPr>
      </w:pPr>
      <w:r w:rsidRPr="00746EA0">
        <w:rPr>
          <w:color w:val="000000" w:themeColor="text1"/>
          <w:vertAlign w:val="superscript"/>
        </w:rPr>
        <w:t>2</w:t>
      </w:r>
      <w:r w:rsidR="00F72192" w:rsidRPr="00746EA0">
        <w:rPr>
          <w:color w:val="000000" w:themeColor="text1"/>
          <w:vertAlign w:val="superscript"/>
        </w:rPr>
        <w:t>8</w:t>
      </w:r>
      <w:r w:rsidR="002A313F" w:rsidRPr="00746EA0">
        <w:rPr>
          <w:color w:val="000000" w:themeColor="text1"/>
        </w:rPr>
        <w:t>Department of Clinical Immunology and Allergology, Laboratory of Immunopathology, Sechenov University, Moscow, Russia</w:t>
      </w:r>
      <w:r w:rsidR="00D7416D" w:rsidRPr="00746EA0">
        <w:rPr>
          <w:color w:val="000000" w:themeColor="text1"/>
        </w:rPr>
        <w:t>.</w:t>
      </w:r>
    </w:p>
    <w:p w14:paraId="01574952" w14:textId="77777777" w:rsidR="002B6BB4" w:rsidRPr="00746EA0" w:rsidRDefault="002B6BB4" w:rsidP="00A10343">
      <w:pPr>
        <w:spacing w:line="480" w:lineRule="auto"/>
        <w:rPr>
          <w:color w:val="000000" w:themeColor="text1"/>
        </w:rPr>
      </w:pPr>
    </w:p>
    <w:p w14:paraId="437526B0" w14:textId="2A184D39" w:rsidR="00342BFA" w:rsidRPr="00746EA0" w:rsidRDefault="001F0CC6" w:rsidP="00A10343">
      <w:pPr>
        <w:spacing w:line="480" w:lineRule="auto"/>
        <w:rPr>
          <w:bCs/>
          <w:color w:val="000000" w:themeColor="text1"/>
        </w:rPr>
      </w:pPr>
      <w:r w:rsidRPr="00746EA0">
        <w:rPr>
          <w:color w:val="000000" w:themeColor="text1"/>
        </w:rPr>
        <w:t xml:space="preserve">Corresponding author: </w:t>
      </w:r>
      <w:r w:rsidRPr="00746EA0">
        <w:rPr>
          <w:bCs/>
          <w:color w:val="000000" w:themeColor="text1"/>
        </w:rPr>
        <w:t xml:space="preserve">Kari C. Nadeau, MD, PhD, Director, Sean N. Parker Center for Allergy and Asthma Research at Stanford University, 240 Pasteur Dr. BMI Rm.1755, Palo Alto, CA 94304, USA. E-mail: </w:t>
      </w:r>
      <w:hyperlink r:id="rId8" w:history="1">
        <w:r w:rsidR="00B141D8" w:rsidRPr="00746EA0">
          <w:rPr>
            <w:rStyle w:val="Hyperlink"/>
            <w:bCs/>
            <w:color w:val="000000" w:themeColor="text1"/>
            <w:u w:val="none"/>
          </w:rPr>
          <w:t>knadeau@stanford.edu</w:t>
        </w:r>
      </w:hyperlink>
      <w:r w:rsidRPr="00746EA0">
        <w:rPr>
          <w:bCs/>
          <w:color w:val="000000" w:themeColor="text1"/>
        </w:rPr>
        <w:t>.</w:t>
      </w:r>
    </w:p>
    <w:p w14:paraId="6247B038" w14:textId="77777777" w:rsidR="00B141D8" w:rsidRPr="00746EA0" w:rsidRDefault="00B141D8" w:rsidP="00A10343">
      <w:pPr>
        <w:spacing w:line="480" w:lineRule="auto"/>
        <w:rPr>
          <w:b/>
          <w:bCs/>
          <w:color w:val="000000" w:themeColor="text1"/>
        </w:rPr>
      </w:pPr>
    </w:p>
    <w:p w14:paraId="17A36131" w14:textId="26A9852D" w:rsidR="00C61431" w:rsidRPr="00746EA0" w:rsidRDefault="00B141D8" w:rsidP="00A10343">
      <w:pPr>
        <w:spacing w:line="480" w:lineRule="auto"/>
        <w:rPr>
          <w:b/>
          <w:bCs/>
          <w:color w:val="000000" w:themeColor="text1"/>
        </w:rPr>
      </w:pPr>
      <w:r w:rsidRPr="00746EA0">
        <w:rPr>
          <w:b/>
          <w:bCs/>
          <w:color w:val="000000" w:themeColor="text1"/>
        </w:rPr>
        <w:t>CONFLICT OF INTEREST STATEMENT:</w:t>
      </w:r>
    </w:p>
    <w:p w14:paraId="27EFED1E" w14:textId="219B7314" w:rsidR="0009491C" w:rsidRPr="00746EA0" w:rsidRDefault="00943475" w:rsidP="00A10343">
      <w:pPr>
        <w:spacing w:line="480" w:lineRule="auto"/>
      </w:pPr>
      <w:r w:rsidRPr="00746EA0">
        <w:rPr>
          <w:color w:val="000000" w:themeColor="text1"/>
        </w:rPr>
        <w:t>Dr. Abrams is an employee of the Public Health Agency of Canada (PHAC)</w:t>
      </w:r>
      <w:r w:rsidR="00D941CC" w:rsidRPr="00746EA0">
        <w:rPr>
          <w:color w:val="000000" w:themeColor="text1"/>
        </w:rPr>
        <w:t xml:space="preserve">; </w:t>
      </w:r>
      <w:r w:rsidR="0009491C" w:rsidRPr="00746EA0">
        <w:rPr>
          <w:color w:val="000000" w:themeColor="text1"/>
        </w:rPr>
        <w:t xml:space="preserve">Dr. </w:t>
      </w:r>
      <w:r w:rsidRPr="00746EA0">
        <w:rPr>
          <w:color w:val="000000" w:themeColor="text1"/>
        </w:rPr>
        <w:t>Cezmi Akdis reports grants from Swiss National Science Foundation, EU CURE, Novartis Research Institutes (Basel Switzerland), is Chair of the EAACI Guidelines on Environmental Science in Allergic diseases and Asthma and Editor-in-Chief of Allergy</w:t>
      </w:r>
      <w:r w:rsidR="00D941CC" w:rsidRPr="00746EA0">
        <w:rPr>
          <w:color w:val="000000" w:themeColor="text1"/>
        </w:rPr>
        <w:t xml:space="preserve">; </w:t>
      </w:r>
      <w:r w:rsidR="0009491C" w:rsidRPr="00746EA0">
        <w:rPr>
          <w:color w:val="000000" w:themeColor="text1"/>
        </w:rPr>
        <w:t xml:space="preserve">Dr. </w:t>
      </w:r>
      <w:r w:rsidR="009705AD" w:rsidRPr="00746EA0">
        <w:rPr>
          <w:color w:val="000000" w:themeColor="text1"/>
        </w:rPr>
        <w:t>Mübeccel Akdis</w:t>
      </w:r>
      <w:r w:rsidR="0009491C" w:rsidRPr="00746EA0">
        <w:rPr>
          <w:color w:val="000000" w:themeColor="text1"/>
        </w:rPr>
        <w:t xml:space="preserve"> reports grants from Swiss National Science Foundation, EU CURE, Novartis Research Institutes (Basel Switzerland)</w:t>
      </w:r>
      <w:r w:rsidR="00D941CC" w:rsidRPr="00746EA0">
        <w:rPr>
          <w:color w:val="000000" w:themeColor="text1"/>
        </w:rPr>
        <w:t xml:space="preserve">; </w:t>
      </w:r>
      <w:r w:rsidR="009705AD" w:rsidRPr="00746EA0">
        <w:rPr>
          <w:color w:val="000000" w:themeColor="text1"/>
        </w:rPr>
        <w:t xml:space="preserve">Dr. Helen Brough reports receiving research grants from the National Institutes of </w:t>
      </w:r>
      <w:r w:rsidR="009705AD" w:rsidRPr="00746EA0">
        <w:rPr>
          <w:color w:val="000000" w:themeColor="text1"/>
        </w:rPr>
        <w:lastRenderedPageBreak/>
        <w:t>Health (NIH), Aimmune and DBV Technologies and speaker fees from DBV Technologies and Sanofi</w:t>
      </w:r>
      <w:r w:rsidR="001A4848" w:rsidRPr="00746EA0">
        <w:rPr>
          <w:color w:val="000000" w:themeColor="text1"/>
        </w:rPr>
        <w:t>; Pediatric Section Chair, European Academy of Allergy and Clinical Immunology and President Elect Royal Society of Medicine</w:t>
      </w:r>
      <w:r w:rsidR="00D941CC" w:rsidRPr="00746EA0">
        <w:rPr>
          <w:color w:val="000000" w:themeColor="text1"/>
        </w:rPr>
        <w:t xml:space="preserve">; </w:t>
      </w:r>
      <w:r w:rsidR="00527D2D" w:rsidRPr="00746EA0">
        <w:rPr>
          <w:color w:val="000000" w:themeColor="text1"/>
        </w:rPr>
        <w:t xml:space="preserve">Dr. </w:t>
      </w:r>
      <w:r w:rsidR="009705AD" w:rsidRPr="00746EA0">
        <w:rPr>
          <w:color w:val="000000" w:themeColor="text1"/>
        </w:rPr>
        <w:t>Chan</w:t>
      </w:r>
      <w:r w:rsidR="00527D2D" w:rsidRPr="00746EA0">
        <w:rPr>
          <w:color w:val="000000" w:themeColor="text1"/>
        </w:rPr>
        <w:t xml:space="preserve"> reports grants from the NIH and Aimmune and has received medical device from Primus</w:t>
      </w:r>
      <w:r w:rsidR="00D941CC" w:rsidRPr="00746EA0">
        <w:rPr>
          <w:color w:val="000000" w:themeColor="text1"/>
        </w:rPr>
        <w:t xml:space="preserve">; </w:t>
      </w:r>
      <w:r w:rsidR="00285394" w:rsidRPr="00746EA0">
        <w:rPr>
          <w:color w:val="000000" w:themeColor="text1"/>
        </w:rPr>
        <w:t>Dr. Chinthrajah reports grants from NIAID, CoFAR, Aimmune, DBV Technologies, Astellas, Regeneron, Stanford Maternal and Child Health Research Institute (MCHRI), and FARE. She is an Advisory Board Member at Alladapt Therapeutics, Novartis, Genentech, Sanofi, Allergenis, and Nutricia</w:t>
      </w:r>
      <w:r w:rsidR="00D941CC" w:rsidRPr="00746EA0">
        <w:rPr>
          <w:color w:val="000000" w:themeColor="text1"/>
        </w:rPr>
        <w:t xml:space="preserve">; </w:t>
      </w:r>
      <w:r w:rsidR="00885715" w:rsidRPr="00746EA0">
        <w:rPr>
          <w:color w:val="000000" w:themeColor="text1"/>
        </w:rPr>
        <w:t xml:space="preserve">Dr. </w:t>
      </w:r>
      <w:r w:rsidR="009705AD" w:rsidRPr="00746EA0">
        <w:rPr>
          <w:color w:val="000000" w:themeColor="text1"/>
        </w:rPr>
        <w:t>Deschildre</w:t>
      </w:r>
      <w:r w:rsidR="00885715" w:rsidRPr="00746EA0">
        <w:rPr>
          <w:color w:val="000000" w:themeColor="text1"/>
        </w:rPr>
        <w:t xml:space="preserve"> receives consulting fees</w:t>
      </w:r>
      <w:r w:rsidR="00716329" w:rsidRPr="00746EA0">
        <w:rPr>
          <w:color w:val="000000" w:themeColor="text1"/>
        </w:rPr>
        <w:t xml:space="preserve">, honoraria , or support for attending meetings/travel </w:t>
      </w:r>
      <w:r w:rsidR="00885715" w:rsidRPr="00746EA0">
        <w:rPr>
          <w:color w:val="000000" w:themeColor="text1"/>
        </w:rPr>
        <w:t>from Aimmune therapeutics, DBV technologies, Nestlé Health Science, Nutricia, Novartis</w:t>
      </w:r>
      <w:r w:rsidR="00716329" w:rsidRPr="00746EA0">
        <w:rPr>
          <w:color w:val="000000" w:themeColor="text1"/>
        </w:rPr>
        <w:t>, AstraZeneca</w:t>
      </w:r>
      <w:r w:rsidR="00885715" w:rsidRPr="00746EA0">
        <w:rPr>
          <w:color w:val="000000" w:themeColor="text1"/>
        </w:rPr>
        <w:t xml:space="preserve">; </w:t>
      </w:r>
      <w:r w:rsidR="006536C2" w:rsidRPr="00746EA0">
        <w:rPr>
          <w:color w:val="000000" w:themeColor="text1"/>
        </w:rPr>
        <w:t xml:space="preserve">Participation on a Data Safety Monitoring Board or Advisory Board at Aimmune and Novartis; </w:t>
      </w:r>
      <w:r w:rsidR="00885715" w:rsidRPr="00746EA0">
        <w:rPr>
          <w:color w:val="000000" w:themeColor="text1"/>
        </w:rPr>
        <w:t>leadership role at SFA (société Française d’Allergologie) (ongoing), and SP2A (Société Pédiatrique de Pneumologie et Allergologie) (stopped in 2019) and past president of the CICBAA</w:t>
      </w:r>
      <w:r w:rsidR="00D941CC" w:rsidRPr="00746EA0">
        <w:rPr>
          <w:color w:val="000000" w:themeColor="text1"/>
        </w:rPr>
        <w:t xml:space="preserve">; </w:t>
      </w:r>
      <w:r w:rsidR="003B4486" w:rsidRPr="00746EA0">
        <w:rPr>
          <w:color w:val="000000" w:themeColor="text1"/>
        </w:rPr>
        <w:t xml:space="preserve">Dr. </w:t>
      </w:r>
      <w:r w:rsidR="009705AD" w:rsidRPr="00746EA0">
        <w:rPr>
          <w:color w:val="000000" w:themeColor="text1"/>
        </w:rPr>
        <w:t>Eigenmann</w:t>
      </w:r>
      <w:r w:rsidR="003B4486" w:rsidRPr="00746EA0">
        <w:rPr>
          <w:color w:val="000000" w:themeColor="text1"/>
        </w:rPr>
        <w:t xml:space="preserve"> receives grants, consulting fees, </w:t>
      </w:r>
      <w:r w:rsidR="009D260F" w:rsidRPr="00746EA0">
        <w:rPr>
          <w:color w:val="000000" w:themeColor="text1"/>
        </w:rPr>
        <w:t xml:space="preserve">speaking fees, </w:t>
      </w:r>
      <w:r w:rsidR="003B4486" w:rsidRPr="00746EA0">
        <w:rPr>
          <w:color w:val="000000" w:themeColor="text1"/>
        </w:rPr>
        <w:t xml:space="preserve">honorarium, </w:t>
      </w:r>
      <w:r w:rsidR="009D260F" w:rsidRPr="00746EA0">
        <w:rPr>
          <w:color w:val="000000" w:themeColor="text1"/>
        </w:rPr>
        <w:t xml:space="preserve">royalties, stock options, </w:t>
      </w:r>
      <w:r w:rsidR="00625DC3" w:rsidRPr="00746EA0">
        <w:rPr>
          <w:color w:val="000000" w:themeColor="text1"/>
        </w:rPr>
        <w:t xml:space="preserve">or </w:t>
      </w:r>
      <w:r w:rsidR="003B4486" w:rsidRPr="00746EA0">
        <w:rPr>
          <w:color w:val="000000" w:themeColor="text1"/>
        </w:rPr>
        <w:t>travel support for Ulrich Muller Gierock Foundation</w:t>
      </w:r>
      <w:r w:rsidR="00A50B68" w:rsidRPr="00746EA0">
        <w:rPr>
          <w:color w:val="000000" w:themeColor="text1"/>
        </w:rPr>
        <w:t>,</w:t>
      </w:r>
      <w:r w:rsidR="00E613AA" w:rsidRPr="00746EA0">
        <w:rPr>
          <w:color w:val="000000" w:themeColor="text1"/>
        </w:rPr>
        <w:t xml:space="preserve"> ThermoFisher Scientific</w:t>
      </w:r>
      <w:r w:rsidR="009D260F" w:rsidRPr="00746EA0">
        <w:rPr>
          <w:color w:val="000000" w:themeColor="text1"/>
        </w:rPr>
        <w:t>, DBV technologies, Nestle, Danone, Novartis, Abbott, Alexia, University Hospitals of Geneva, ALK, , UpToDate, Elsevier, EAACI</w:t>
      </w:r>
      <w:r w:rsidR="00D941CC" w:rsidRPr="00746EA0">
        <w:rPr>
          <w:color w:val="000000" w:themeColor="text1"/>
        </w:rPr>
        <w:t xml:space="preserve">; </w:t>
      </w:r>
      <w:r w:rsidR="000E02CA" w:rsidRPr="00746EA0">
        <w:rPr>
          <w:color w:val="000000" w:themeColor="text1"/>
        </w:rPr>
        <w:t xml:space="preserve">Dr. </w:t>
      </w:r>
      <w:r w:rsidR="009705AD" w:rsidRPr="00746EA0">
        <w:rPr>
          <w:color w:val="000000" w:themeColor="text1"/>
        </w:rPr>
        <w:t>Galvan</w:t>
      </w:r>
      <w:r w:rsidR="000E02CA" w:rsidRPr="00746EA0">
        <w:rPr>
          <w:color w:val="000000" w:themeColor="text1"/>
        </w:rPr>
        <w:t xml:space="preserve"> reports payment from Reckitt Benckiser Mead Johnson</w:t>
      </w:r>
      <w:r w:rsidR="00D941CC" w:rsidRPr="00746EA0">
        <w:rPr>
          <w:color w:val="000000" w:themeColor="text1"/>
        </w:rPr>
        <w:t xml:space="preserve">; </w:t>
      </w:r>
      <w:r w:rsidR="009D260F" w:rsidRPr="00746EA0">
        <w:rPr>
          <w:color w:val="000000" w:themeColor="text1"/>
        </w:rPr>
        <w:t xml:space="preserve">Dr. </w:t>
      </w:r>
      <w:r w:rsidR="009705AD" w:rsidRPr="00746EA0">
        <w:rPr>
          <w:color w:val="000000" w:themeColor="text1"/>
        </w:rPr>
        <w:t>Mendoza-Hernandez</w:t>
      </w:r>
      <w:r w:rsidR="009D260F" w:rsidRPr="00746EA0">
        <w:rPr>
          <w:color w:val="000000" w:themeColor="text1"/>
        </w:rPr>
        <w:t xml:space="preserve"> reports payment or honoraria from Nestlé and Thermo Fisher Scientific</w:t>
      </w:r>
      <w:r w:rsidR="00D941CC" w:rsidRPr="00746EA0">
        <w:rPr>
          <w:color w:val="000000" w:themeColor="text1"/>
        </w:rPr>
        <w:t xml:space="preserve">; </w:t>
      </w:r>
      <w:r w:rsidR="009705AD" w:rsidRPr="00746EA0">
        <w:rPr>
          <w:color w:val="000000" w:themeColor="text1"/>
        </w:rPr>
        <w:t>Jennifer J Koplin</w:t>
      </w:r>
      <w:r w:rsidR="00F12913" w:rsidRPr="00746EA0">
        <w:rPr>
          <w:color w:val="000000" w:themeColor="text1"/>
        </w:rPr>
        <w:t xml:space="preserve"> reports grants from National Health and Medical Research Council of Australia</w:t>
      </w:r>
      <w:r w:rsidR="00D941CC" w:rsidRPr="00746EA0">
        <w:rPr>
          <w:color w:val="000000" w:themeColor="text1"/>
        </w:rPr>
        <w:t xml:space="preserve">; </w:t>
      </w:r>
      <w:r w:rsidR="009705AD" w:rsidRPr="00746EA0">
        <w:rPr>
          <w:color w:val="000000" w:themeColor="text1"/>
        </w:rPr>
        <w:t>Gideon Lack</w:t>
      </w:r>
      <w:r w:rsidR="00CE39CC" w:rsidRPr="00746EA0">
        <w:rPr>
          <w:color w:val="000000" w:themeColor="text1"/>
        </w:rPr>
        <w:t xml:space="preserve"> receives grants from NIAID, NIH, FARE, MRC &amp; Asthma UK Centre, UK Dept of Health through NIHR, National Peanut Board (NPB), The Davis Foundation, UK Food Standards Agency, Medical Research Council</w:t>
      </w:r>
      <w:r w:rsidR="00924AD6" w:rsidRPr="00746EA0">
        <w:rPr>
          <w:color w:val="000000" w:themeColor="text1"/>
        </w:rPr>
        <w:t>; consulting fees, payment</w:t>
      </w:r>
      <w:r w:rsidR="00005F1E" w:rsidRPr="00746EA0">
        <w:rPr>
          <w:color w:val="000000" w:themeColor="text1"/>
        </w:rPr>
        <w:t>,</w:t>
      </w:r>
      <w:r w:rsidR="00924AD6" w:rsidRPr="00746EA0">
        <w:rPr>
          <w:color w:val="000000" w:themeColor="text1"/>
        </w:rPr>
        <w:t xml:space="preserve"> honorarium</w:t>
      </w:r>
      <w:r w:rsidR="00005F1E" w:rsidRPr="00746EA0">
        <w:rPr>
          <w:color w:val="000000" w:themeColor="text1"/>
        </w:rPr>
        <w:t>, or travel support</w:t>
      </w:r>
      <w:r w:rsidR="00924AD6" w:rsidRPr="00746EA0">
        <w:rPr>
          <w:color w:val="000000" w:themeColor="text1"/>
        </w:rPr>
        <w:t xml:space="preserve"> from Novartis, Sanofi-Genyzme, Regeneron, ALK-Abello, Lurie Children's Hospital, ALK Abello, Northwestern University Feinberg School of Medicine</w:t>
      </w:r>
      <w:r w:rsidR="00005F1E" w:rsidRPr="00746EA0">
        <w:rPr>
          <w:color w:val="000000" w:themeColor="text1"/>
        </w:rPr>
        <w:t xml:space="preserve">, DBV </w:t>
      </w:r>
      <w:r w:rsidR="00005F1E" w:rsidRPr="00746EA0">
        <w:rPr>
          <w:color w:val="000000" w:themeColor="text1"/>
        </w:rPr>
        <w:lastRenderedPageBreak/>
        <w:t>Technologies, AAAAI, Nestle</w:t>
      </w:r>
      <w:r w:rsidR="00976A7F" w:rsidRPr="00746EA0">
        <w:rPr>
          <w:color w:val="000000" w:themeColor="text1"/>
        </w:rPr>
        <w:t>; on Scientific Advisory Board on DBV Technologies, Lurie Children’s Hospital, ALK Abello, Novartis</w:t>
      </w:r>
      <w:r w:rsidR="00577C08" w:rsidRPr="00746EA0">
        <w:rPr>
          <w:color w:val="000000" w:themeColor="text1"/>
        </w:rPr>
        <w:t>; Stock or stock options for DBV Technologies and Mighty Mission Me</w:t>
      </w:r>
      <w:r w:rsidR="00D941CC" w:rsidRPr="00746EA0">
        <w:rPr>
          <w:color w:val="000000" w:themeColor="text1"/>
        </w:rPr>
        <w:t xml:space="preserve">; </w:t>
      </w:r>
      <w:r w:rsidR="0070631E" w:rsidRPr="00746EA0">
        <w:t>Dr. Muraro discloses speaker’s fee from Mylan, Viatris, Aimmune, DVB Technologies, Nestlè Health Institute, Nestlè Purina, and Nutricia</w:t>
      </w:r>
      <w:r w:rsidR="00D941CC" w:rsidRPr="00746EA0">
        <w:t xml:space="preserve">; </w:t>
      </w:r>
      <w:r w:rsidR="001648B4" w:rsidRPr="00746EA0">
        <w:t>Dr.</w:t>
      </w:r>
      <w:r w:rsidR="009705AD" w:rsidRPr="00746EA0">
        <w:t xml:space="preserve"> Papadooulos</w:t>
      </w:r>
      <w:r w:rsidR="001648B4" w:rsidRPr="00746EA0">
        <w:t xml:space="preserve"> reports grants from Gerolymatos International SA, Capricare; payment or honoraria from HAL, Menarini/Faes Farma, MSD, Biomay, Novartis, Nutricia, Sanofi, Boehringer Ingelheim, Mylan/Meda, Asit Biotech; and participant on Advisory Board at HAL, Menarini/Faes Farma, Novartis, Nutricia, GSK, AstraZeneca, Mylan/Meda</w:t>
      </w:r>
      <w:r w:rsidR="00D941CC" w:rsidRPr="00746EA0">
        <w:t xml:space="preserve">; </w:t>
      </w:r>
      <w:r w:rsidR="009556BA" w:rsidRPr="00746EA0">
        <w:t>Dr.</w:t>
      </w:r>
      <w:r w:rsidR="009705AD" w:rsidRPr="00746EA0">
        <w:t xml:space="preserve"> Perrett</w:t>
      </w:r>
      <w:r w:rsidR="009556BA" w:rsidRPr="00746EA0">
        <w:t xml:space="preserve"> reports grants from Melbourne Children’s Clinician-Scientist Fellowship, research grants from the National Health and Medical Research Council, Immune Tolerance Network, DBV Technologies and GSK. Consulting fees from Aravax, Chair of the scientific</w:t>
      </w:r>
      <w:r w:rsidR="0064454C" w:rsidRPr="00746EA0">
        <w:t xml:space="preserve"> </w:t>
      </w:r>
      <w:r w:rsidR="009556BA" w:rsidRPr="00746EA0">
        <w:t>advisory board for AllergyPal</w:t>
      </w:r>
      <w:r w:rsidR="00D941CC" w:rsidRPr="00746EA0">
        <w:t xml:space="preserve">; </w:t>
      </w:r>
      <w:r w:rsidR="00884A51" w:rsidRPr="00746EA0">
        <w:t xml:space="preserve">Dr. </w:t>
      </w:r>
      <w:r w:rsidR="009705AD" w:rsidRPr="00746EA0">
        <w:t>Roberts</w:t>
      </w:r>
      <w:r w:rsidR="00910C55" w:rsidRPr="00746EA0">
        <w:t xml:space="preserve"> reports grants from United Kingdom Food Standards Agency to assess the epidemiology of food allergy and is a member of the EAACI Food Allergy Guideline Group</w:t>
      </w:r>
      <w:r w:rsidR="00D941CC" w:rsidRPr="00746EA0">
        <w:t xml:space="preserve">; </w:t>
      </w:r>
      <w:r w:rsidR="00884A51" w:rsidRPr="00746EA0">
        <w:t xml:space="preserve">Dr. </w:t>
      </w:r>
      <w:r w:rsidR="009705AD" w:rsidRPr="00746EA0">
        <w:t>Sackesen</w:t>
      </w:r>
      <w:r w:rsidR="00884A51" w:rsidRPr="00746EA0">
        <w:t xml:space="preserve"> reports payment, honoraria, or travel support from Abbott Company, Nutricia,</w:t>
      </w:r>
      <w:r w:rsidR="00B00B39" w:rsidRPr="00746EA0">
        <w:t xml:space="preserve"> is</w:t>
      </w:r>
      <w:r w:rsidR="00884A51" w:rsidRPr="00746EA0">
        <w:t xml:space="preserve"> the head of a food allergy group at the Turkish Society of Allergy and Clinical Immunology</w:t>
      </w:r>
      <w:r w:rsidR="00B00B39" w:rsidRPr="00746EA0">
        <w:t>; and has patents planned for a twice baked cow’s milk product as a hypoallergenic milk food</w:t>
      </w:r>
      <w:r w:rsidR="00D941CC" w:rsidRPr="00746EA0">
        <w:t xml:space="preserve">; </w:t>
      </w:r>
      <w:r w:rsidR="00625DC3" w:rsidRPr="00746EA0">
        <w:t xml:space="preserve">Dr. </w:t>
      </w:r>
      <w:r w:rsidR="009705AD" w:rsidRPr="00746EA0">
        <w:t>Sampson</w:t>
      </w:r>
      <w:r w:rsidR="00625DC3" w:rsidRPr="00746EA0">
        <w:t xml:space="preserve"> reports grants, consulting fees, stock options, travel support from NIAID; NIH, Elsevier,</w:t>
      </w:r>
      <w:r w:rsidR="00B00B39" w:rsidRPr="00746EA0">
        <w:t xml:space="preserve"> </w:t>
      </w:r>
      <w:r w:rsidR="00625DC3" w:rsidRPr="00746EA0">
        <w:t>DBV Technologies, N-Fold LLC, Siolta Therapeutics, DBV Technologies</w:t>
      </w:r>
      <w:r w:rsidR="00D941CC" w:rsidRPr="00746EA0">
        <w:t xml:space="preserve">; </w:t>
      </w:r>
      <w:r w:rsidR="005A5EB1" w:rsidRPr="00746EA0">
        <w:t xml:space="preserve">Dr. </w:t>
      </w:r>
      <w:r w:rsidR="009705AD" w:rsidRPr="00746EA0">
        <w:t>Tang</w:t>
      </w:r>
      <w:r w:rsidR="005A5EB1" w:rsidRPr="00746EA0">
        <w:t xml:space="preserve"> </w:t>
      </w:r>
      <w:r w:rsidR="00BF2453" w:rsidRPr="00746EA0">
        <w:t xml:space="preserve">reports </w:t>
      </w:r>
      <w:r w:rsidR="005A5EB1" w:rsidRPr="00746EA0">
        <w:t>grants, drugs received, contracts, travel support., leadership or fiduciary role, stocks or stock options, or consulting fees from NHMRC (Australia) , Prota Therapeutics Pty Ltd, Murdoch Children’s Research Institute</w:t>
      </w:r>
      <w:r w:rsidR="00B00B39" w:rsidRPr="00746EA0">
        <w:t>,</w:t>
      </w:r>
      <w:r w:rsidR="005A5EB1" w:rsidRPr="00746EA0">
        <w:t xml:space="preserve"> Pfizer, Prota Therapeutics, EAAACI, Asia Pacific Association of Allergy, Asthma and Clinical Immunology (APAAACI), American Academy of Allergy Asthma and Immunology (AAAAI), International Union of Immunological Societies (IUIS), Australasian Society of Clinical </w:t>
      </w:r>
      <w:r w:rsidR="005A5EB1" w:rsidRPr="00746EA0">
        <w:lastRenderedPageBreak/>
        <w:t>Immunology and Allergy (ASCIA), Anaphylaxis Australia Incorporated, Melbourne Academic Centre for Health, World Allergy Organization, Member of International Expert Panel on Guidelines for Food Allergy in Schools, Health World Ltd; patents include A method of including tolerance to an antigen and allergy treatment</w:t>
      </w:r>
      <w:r w:rsidR="002D7378" w:rsidRPr="00746EA0">
        <w:t>; an employee of Prota Therapeutics</w:t>
      </w:r>
      <w:r w:rsidR="00D941CC" w:rsidRPr="00746EA0">
        <w:t xml:space="preserve">; </w:t>
      </w:r>
      <w:r w:rsidR="008152F0" w:rsidRPr="00746EA0">
        <w:t xml:space="preserve">Dr. </w:t>
      </w:r>
      <w:r w:rsidR="009705AD" w:rsidRPr="00746EA0">
        <w:t>Togias</w:t>
      </w:r>
      <w:r w:rsidR="008152F0" w:rsidRPr="00746EA0">
        <w:t xml:space="preserve"> is a paid employee of the US Federal Government that funds food allergy research in the US and across the globe</w:t>
      </w:r>
      <w:r w:rsidR="00D941CC" w:rsidRPr="00746EA0">
        <w:t xml:space="preserve">; </w:t>
      </w:r>
      <w:r w:rsidR="00C55325" w:rsidRPr="00746EA0">
        <w:t xml:space="preserve">Dr. </w:t>
      </w:r>
      <w:r w:rsidR="009705AD" w:rsidRPr="00746EA0">
        <w:t>Venter</w:t>
      </w:r>
      <w:r w:rsidR="00C55325" w:rsidRPr="00746EA0">
        <w:t xml:space="preserve"> reports </w:t>
      </w:r>
      <w:r w:rsidR="002D7378" w:rsidRPr="00746EA0">
        <w:t xml:space="preserve">grants, </w:t>
      </w:r>
      <w:r w:rsidR="00C55325" w:rsidRPr="00746EA0">
        <w:t>payment or honoraria from Danone, NNI, Reckitt Benckiser, Abbott, Before Brands, Sifter, Else Nutrition and leadership or fiduciary role at American Academy of Asthma,Allergy and Immmunology; European Academy of Asthma, Allergy and Immunology,Food Allergy Research and Education</w:t>
      </w:r>
      <w:r w:rsidR="00D941CC" w:rsidRPr="00746EA0">
        <w:t xml:space="preserve">; </w:t>
      </w:r>
      <w:r w:rsidR="00D74DFA" w:rsidRPr="00746EA0">
        <w:t xml:space="preserve">Dr. </w:t>
      </w:r>
      <w:r w:rsidR="009705AD" w:rsidRPr="00746EA0">
        <w:t>Warren</w:t>
      </w:r>
      <w:r w:rsidR="00D74DFA" w:rsidRPr="00746EA0">
        <w:t xml:space="preserve"> reports grants from NIAID and FARE</w:t>
      </w:r>
      <w:r w:rsidR="00D941CC" w:rsidRPr="00746EA0">
        <w:t xml:space="preserve">; </w:t>
      </w:r>
      <w:r w:rsidR="00EA7EEE" w:rsidRPr="00746EA0">
        <w:t xml:space="preserve">Dr. Beyer received support (grants, consulting or speaker fees) from Aimmune Therapeutics, ALK, DBV, Bencard, Nestle; Novartis, Allergopharma; was on advisory board or data safety monitoring board </w:t>
      </w:r>
      <w:r w:rsidR="001A4848" w:rsidRPr="00746EA0">
        <w:t xml:space="preserve">(DSMB) </w:t>
      </w:r>
      <w:r w:rsidR="00EA7EEE" w:rsidRPr="00746EA0">
        <w:t>of Aimmune Therapeutics, Bencard, DBV, Nestle, and Novartis; Leadership or fiduciary role at AGATE (Anaphylaxis Training and Education), GPA (German Society for Pediatric Allergology &amp; Environmental Medicine), DGKJ (German Society for Allergology &amp; Clinical Immunology), DAAB (German Allergy and Asthma Association)</w:t>
      </w:r>
      <w:r w:rsidR="00D941CC" w:rsidRPr="00746EA0">
        <w:t xml:space="preserve">; </w:t>
      </w:r>
      <w:r w:rsidR="000632E8" w:rsidRPr="00746EA0">
        <w:t>Dr. Nadeau reports grants from National Institute of Allergy and Infectious Diseases (NIAID), National Heart, Lung, and Blood Institute (NHLBI), National Institute of Environmental Health Sciences (NIEHS), and Food Allergy Research &amp; Education (FARE); Director of World Allergy Organization (WAO) , Advisor at Cour Pharma, Consultant for Excellergy, Red tree ventures, and Phylaxis, Co-founder of Before Brands, Alladapt, Latitude, and IgGenix; and National Scientific Committee member at Immune Tolerance Network (ITN), and National Institutes of Health (NIH) clinical research centers, outside the submitted work; patents include, “Mixed allergen composition and methods for using the same”, “Granulocyte-</w:t>
      </w:r>
      <w:r w:rsidR="000632E8" w:rsidRPr="00746EA0">
        <w:lastRenderedPageBreak/>
        <w:t>based methods for detecting and monitoring immune system disorders”, “Methods and Assays for Detecting and Quantifying Pure Subpopulations of White Blood Cells in Immune System Disorders,” and “Methods of isolating allergen-specific antibodies from humans and uses thereof”</w:t>
      </w:r>
      <w:r w:rsidR="00D941CC" w:rsidRPr="00746EA0">
        <w:t xml:space="preserve">; </w:t>
      </w:r>
      <w:r w:rsidR="00910C55" w:rsidRPr="00746EA0">
        <w:t xml:space="preserve">Dr. </w:t>
      </w:r>
      <w:r w:rsidR="009705AD" w:rsidRPr="00746EA0">
        <w:t>Renz</w:t>
      </w:r>
      <w:r w:rsidR="00910C55" w:rsidRPr="00746EA0">
        <w:t xml:space="preserve"> reports grants from Deutsche Zentrum für Lungenforschung (DZL, German Lung Center, no. 82DZL00502) and Deutsche Forschungsgemeinschaft (DFG)-funded SFB 1021</w:t>
      </w:r>
      <w:r w:rsidR="00D941CC" w:rsidRPr="00746EA0">
        <w:t xml:space="preserve">; </w:t>
      </w:r>
      <w:r w:rsidR="0009491C" w:rsidRPr="00746EA0">
        <w:t xml:space="preserve">Drs. </w:t>
      </w:r>
      <w:r w:rsidR="00527D2D" w:rsidRPr="00746EA0">
        <w:t>Chatchatee</w:t>
      </w:r>
      <w:r w:rsidR="00285394" w:rsidRPr="00746EA0">
        <w:t>, Cocco</w:t>
      </w:r>
      <w:r w:rsidR="00541D43" w:rsidRPr="00746EA0">
        <w:t xml:space="preserve">, </w:t>
      </w:r>
      <w:r w:rsidR="00E9221D" w:rsidRPr="00746EA0">
        <w:t xml:space="preserve">Gupta, </w:t>
      </w:r>
      <w:r w:rsidR="00541D43" w:rsidRPr="00746EA0">
        <w:t>Hossny</w:t>
      </w:r>
      <w:r w:rsidR="00421C16" w:rsidRPr="00746EA0">
        <w:t>, Levin</w:t>
      </w:r>
      <w:r w:rsidR="009556BA" w:rsidRPr="00746EA0">
        <w:t xml:space="preserve">, </w:t>
      </w:r>
      <w:r w:rsidR="00E9221D" w:rsidRPr="00746EA0">
        <w:t xml:space="preserve">Makela, </w:t>
      </w:r>
      <w:r w:rsidR="009556BA" w:rsidRPr="00746EA0">
        <w:t xml:space="preserve">Pawankar, </w:t>
      </w:r>
      <w:r w:rsidR="00E9221D" w:rsidRPr="00746EA0">
        <w:t xml:space="preserve">Sampath, </w:t>
      </w:r>
      <w:r w:rsidR="001362AC" w:rsidRPr="00746EA0">
        <w:t>Shek,</w:t>
      </w:r>
      <w:r w:rsidR="0009491C" w:rsidRPr="00746EA0">
        <w:t xml:space="preserve"> </w:t>
      </w:r>
      <w:r w:rsidR="00113BFB" w:rsidRPr="00746EA0">
        <w:t xml:space="preserve">Wheatley, Wong and </w:t>
      </w:r>
      <w:r w:rsidR="0009491C" w:rsidRPr="00746EA0">
        <w:t>Bahman Adlou report no COI.</w:t>
      </w:r>
    </w:p>
    <w:p w14:paraId="46399892" w14:textId="2A9EFCC5" w:rsidR="00B141D8" w:rsidRPr="00746EA0" w:rsidRDefault="00B141D8" w:rsidP="00A10343">
      <w:pPr>
        <w:spacing w:line="480" w:lineRule="auto"/>
        <w:rPr>
          <w:bCs/>
          <w:color w:val="000000" w:themeColor="text1"/>
        </w:rPr>
      </w:pPr>
    </w:p>
    <w:p w14:paraId="1D1EF61B" w14:textId="77777777" w:rsidR="00B141D8" w:rsidRPr="00746EA0" w:rsidRDefault="00B141D8" w:rsidP="00A10343">
      <w:pPr>
        <w:spacing w:line="480" w:lineRule="auto"/>
        <w:rPr>
          <w:b/>
          <w:bCs/>
          <w:color w:val="000000" w:themeColor="text1"/>
        </w:rPr>
      </w:pPr>
      <w:r w:rsidRPr="00746EA0">
        <w:rPr>
          <w:b/>
          <w:bCs/>
          <w:color w:val="000000" w:themeColor="text1"/>
        </w:rPr>
        <w:t>DISCLAIMER</w:t>
      </w:r>
    </w:p>
    <w:p w14:paraId="76CF9966" w14:textId="7C25DB26" w:rsidR="00E1062B" w:rsidRPr="00746EA0" w:rsidRDefault="00B141D8" w:rsidP="00A10343">
      <w:pPr>
        <w:spacing w:line="480" w:lineRule="auto"/>
        <w:rPr>
          <w:color w:val="000000" w:themeColor="text1"/>
        </w:rPr>
      </w:pPr>
      <w:r w:rsidRPr="00746EA0">
        <w:rPr>
          <w:color w:val="000000" w:themeColor="text1"/>
        </w:rPr>
        <w:t>Dr</w:t>
      </w:r>
      <w:r w:rsidR="00A13BAC" w:rsidRPr="00746EA0">
        <w:rPr>
          <w:color w:val="000000" w:themeColor="text1"/>
        </w:rPr>
        <w:t>s</w:t>
      </w:r>
      <w:r w:rsidRPr="00746EA0">
        <w:rPr>
          <w:color w:val="000000" w:themeColor="text1"/>
        </w:rPr>
        <w:t xml:space="preserve">. </w:t>
      </w:r>
      <w:r w:rsidR="00A13BAC" w:rsidRPr="00746EA0">
        <w:rPr>
          <w:color w:val="000000" w:themeColor="text1"/>
        </w:rPr>
        <w:t xml:space="preserve">Wheatley and </w:t>
      </w:r>
      <w:r w:rsidRPr="00746EA0">
        <w:rPr>
          <w:color w:val="000000" w:themeColor="text1"/>
        </w:rPr>
        <w:t>Togias’ authorship of this report does not constitute endorsement by the US National Institute of Allergy and Infectious Disease or by any other United States government agency.</w:t>
      </w:r>
      <w:r w:rsidR="008940FD" w:rsidRPr="00746EA0">
        <w:rPr>
          <w:color w:val="000000" w:themeColor="text1"/>
        </w:rPr>
        <w:t xml:space="preserve"> </w:t>
      </w:r>
      <w:r w:rsidR="00B832AF" w:rsidRPr="00746EA0">
        <w:rPr>
          <w:color w:val="000000" w:themeColor="text1"/>
        </w:rPr>
        <w:t>Dr. Abrams is an employee of the Public Health Agency of Canada (PHAC). The views expressed in the manuscript are Dr. Abrams and not that of PHAC.</w:t>
      </w:r>
      <w:r w:rsidR="00943475" w:rsidRPr="00746EA0">
        <w:rPr>
          <w:color w:val="000000" w:themeColor="text1"/>
        </w:rPr>
        <w:t xml:space="preserve"> </w:t>
      </w:r>
    </w:p>
    <w:p w14:paraId="53552F06" w14:textId="113253DF" w:rsidR="004B3CAE" w:rsidRPr="00746EA0" w:rsidRDefault="004B3CAE" w:rsidP="00A10343">
      <w:pPr>
        <w:spacing w:line="480" w:lineRule="auto"/>
        <w:rPr>
          <w:color w:val="000000" w:themeColor="text1"/>
        </w:rPr>
      </w:pPr>
    </w:p>
    <w:p w14:paraId="7AF2EB82" w14:textId="0269EA1D" w:rsidR="00746EA0" w:rsidRPr="00746EA0" w:rsidRDefault="00746EA0" w:rsidP="00A10343">
      <w:pPr>
        <w:spacing w:line="480" w:lineRule="auto"/>
        <w:rPr>
          <w:b/>
          <w:bCs/>
          <w:color w:val="000000" w:themeColor="text1"/>
        </w:rPr>
      </w:pPr>
      <w:r w:rsidRPr="00746EA0">
        <w:rPr>
          <w:b/>
          <w:bCs/>
          <w:color w:val="000000" w:themeColor="text1"/>
        </w:rPr>
        <w:t xml:space="preserve">Word count: </w:t>
      </w:r>
      <w:r>
        <w:rPr>
          <w:b/>
          <w:bCs/>
          <w:color w:val="000000" w:themeColor="text1"/>
        </w:rPr>
        <w:t>6548</w:t>
      </w:r>
    </w:p>
    <w:p w14:paraId="40E8349B" w14:textId="77777777" w:rsidR="00746EA0" w:rsidRPr="00746EA0" w:rsidRDefault="00746EA0" w:rsidP="00A10343">
      <w:pPr>
        <w:spacing w:line="480" w:lineRule="auto"/>
        <w:rPr>
          <w:b/>
          <w:bCs/>
          <w:color w:val="000000" w:themeColor="text1"/>
        </w:rPr>
      </w:pPr>
    </w:p>
    <w:p w14:paraId="52C84A48" w14:textId="3DB76D48" w:rsidR="004B3CAE" w:rsidRPr="00746EA0" w:rsidRDefault="004B3CAE" w:rsidP="00A10343">
      <w:pPr>
        <w:spacing w:line="480" w:lineRule="auto"/>
        <w:rPr>
          <w:color w:val="000000" w:themeColor="text1"/>
        </w:rPr>
      </w:pPr>
      <w:r w:rsidRPr="00746EA0">
        <w:rPr>
          <w:b/>
          <w:bCs/>
          <w:color w:val="000000" w:themeColor="text1"/>
        </w:rPr>
        <w:t>Keywords:</w:t>
      </w:r>
      <w:r w:rsidRPr="00746EA0">
        <w:rPr>
          <w:color w:val="000000" w:themeColor="text1"/>
        </w:rPr>
        <w:t xml:space="preserve"> food allergy, guidelines. prevention, treatment, epidemiology</w:t>
      </w:r>
    </w:p>
    <w:p w14:paraId="49F186B2" w14:textId="5F5E13D6" w:rsidR="00656419" w:rsidRPr="00746EA0" w:rsidRDefault="007E106C" w:rsidP="00A10343">
      <w:pPr>
        <w:spacing w:line="480" w:lineRule="auto"/>
        <w:rPr>
          <w:color w:val="000000" w:themeColor="text1"/>
        </w:rPr>
        <w:sectPr w:rsidR="00656419" w:rsidRPr="00746EA0" w:rsidSect="00D941C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pPr>
      <w:r w:rsidRPr="00746EA0">
        <w:rPr>
          <w:color w:val="000000" w:themeColor="text1"/>
        </w:rPr>
        <w:br w:type="page"/>
      </w:r>
    </w:p>
    <w:p w14:paraId="2F419DF4" w14:textId="14F6FCCC" w:rsidR="00312766" w:rsidRPr="00746EA0" w:rsidRDefault="00312766" w:rsidP="00A10343">
      <w:pPr>
        <w:spacing w:line="480" w:lineRule="auto"/>
        <w:rPr>
          <w:b/>
          <w:bCs/>
          <w:color w:val="000000" w:themeColor="text1"/>
        </w:rPr>
      </w:pPr>
      <w:r w:rsidRPr="00746EA0">
        <w:rPr>
          <w:b/>
          <w:bCs/>
          <w:color w:val="000000" w:themeColor="text1"/>
        </w:rPr>
        <w:lastRenderedPageBreak/>
        <w:t>ABSTRACT</w:t>
      </w:r>
    </w:p>
    <w:p w14:paraId="56954B61" w14:textId="08D7C7CB" w:rsidR="007F7337" w:rsidRPr="00746EA0" w:rsidRDefault="007B1E31" w:rsidP="00A10343">
      <w:pPr>
        <w:spacing w:line="480" w:lineRule="auto"/>
        <w:rPr>
          <w:color w:val="000000" w:themeColor="text1"/>
        </w:rPr>
      </w:pPr>
      <w:r w:rsidRPr="00746EA0">
        <w:rPr>
          <w:color w:val="000000" w:themeColor="text1"/>
        </w:rPr>
        <w:t xml:space="preserve">The prevalence of food allergy </w:t>
      </w:r>
      <w:r w:rsidR="001C4BA6" w:rsidRPr="00746EA0">
        <w:rPr>
          <w:color w:val="000000" w:themeColor="text1"/>
        </w:rPr>
        <w:t xml:space="preserve">(FA) </w:t>
      </w:r>
      <w:r w:rsidRPr="00746EA0">
        <w:rPr>
          <w:color w:val="000000" w:themeColor="text1"/>
        </w:rPr>
        <w:t xml:space="preserve">is increasing </w:t>
      </w:r>
      <w:r w:rsidR="00891AE8">
        <w:rPr>
          <w:color w:val="000000" w:themeColor="text1"/>
        </w:rPr>
        <w:t>in some areas of the globe</w:t>
      </w:r>
      <w:r w:rsidR="007F7337" w:rsidRPr="00746EA0">
        <w:rPr>
          <w:color w:val="000000" w:themeColor="text1"/>
        </w:rPr>
        <w:t xml:space="preserve">, highlighting the need for better </w:t>
      </w:r>
      <w:r w:rsidRPr="00746EA0">
        <w:rPr>
          <w:color w:val="000000" w:themeColor="text1"/>
        </w:rPr>
        <w:t xml:space="preserve">strategies for </w:t>
      </w:r>
      <w:r w:rsidR="00827472" w:rsidRPr="00746EA0">
        <w:rPr>
          <w:color w:val="000000" w:themeColor="text1"/>
        </w:rPr>
        <w:t>pre</w:t>
      </w:r>
      <w:r w:rsidR="007F7337" w:rsidRPr="00746EA0">
        <w:rPr>
          <w:color w:val="000000" w:themeColor="text1"/>
        </w:rPr>
        <w:t>vention, diagnos</w:t>
      </w:r>
      <w:r w:rsidR="00827472" w:rsidRPr="00746EA0">
        <w:rPr>
          <w:color w:val="000000" w:themeColor="text1"/>
        </w:rPr>
        <w:t>i</w:t>
      </w:r>
      <w:r w:rsidR="007F7337" w:rsidRPr="00746EA0">
        <w:rPr>
          <w:color w:val="000000" w:themeColor="text1"/>
        </w:rPr>
        <w:t>s</w:t>
      </w:r>
      <w:r w:rsidR="00E7048C" w:rsidRPr="00746EA0">
        <w:rPr>
          <w:color w:val="000000" w:themeColor="text1"/>
        </w:rPr>
        <w:t>,</w:t>
      </w:r>
      <w:r w:rsidR="007F7337" w:rsidRPr="00746EA0">
        <w:rPr>
          <w:color w:val="000000" w:themeColor="text1"/>
        </w:rPr>
        <w:t xml:space="preserve"> and therapy. In the last few decades, we have made great strides in understanding the causes and mechanisms underlying </w:t>
      </w:r>
      <w:r w:rsidR="001C4BA6" w:rsidRPr="00746EA0">
        <w:rPr>
          <w:color w:val="000000" w:themeColor="text1"/>
        </w:rPr>
        <w:t>FAs</w:t>
      </w:r>
      <w:r w:rsidR="000C0491" w:rsidRPr="00746EA0">
        <w:rPr>
          <w:color w:val="000000" w:themeColor="text1"/>
        </w:rPr>
        <w:t>,</w:t>
      </w:r>
      <w:r w:rsidR="009468C1" w:rsidRPr="00746EA0">
        <w:rPr>
          <w:color w:val="000000" w:themeColor="text1"/>
        </w:rPr>
        <w:t xml:space="preserve"> </w:t>
      </w:r>
      <w:r w:rsidR="00161FD8" w:rsidRPr="00746EA0">
        <w:rPr>
          <w:color w:val="000000" w:themeColor="text1"/>
        </w:rPr>
        <w:t>prompting</w:t>
      </w:r>
      <w:r w:rsidR="007F7337" w:rsidRPr="00746EA0">
        <w:rPr>
          <w:color w:val="000000" w:themeColor="text1"/>
        </w:rPr>
        <w:t xml:space="preserve"> </w:t>
      </w:r>
      <w:r w:rsidR="009468C1" w:rsidRPr="00746EA0">
        <w:rPr>
          <w:color w:val="000000" w:themeColor="text1"/>
        </w:rPr>
        <w:t>guideline</w:t>
      </w:r>
      <w:r w:rsidR="00161FD8" w:rsidRPr="00746EA0">
        <w:rPr>
          <w:color w:val="000000" w:themeColor="text1"/>
        </w:rPr>
        <w:t xml:space="preserve"> updates</w:t>
      </w:r>
      <w:r w:rsidR="007F7337" w:rsidRPr="00746EA0">
        <w:rPr>
          <w:color w:val="000000" w:themeColor="text1"/>
        </w:rPr>
        <w:t xml:space="preserve">. Earlier guidelines recommended avoidance of common food allergens during pregnancy and lactation and delaying the introduction of allergenic foods </w:t>
      </w:r>
      <w:r w:rsidR="00520374" w:rsidRPr="00746EA0">
        <w:rPr>
          <w:color w:val="000000" w:themeColor="text1"/>
        </w:rPr>
        <w:t>in</w:t>
      </w:r>
      <w:r w:rsidR="007F7337" w:rsidRPr="00746EA0">
        <w:rPr>
          <w:color w:val="000000" w:themeColor="text1"/>
        </w:rPr>
        <w:t xml:space="preserve"> infants to between 1-3 years of age. </w:t>
      </w:r>
      <w:r w:rsidR="009468C1" w:rsidRPr="00746EA0">
        <w:rPr>
          <w:color w:val="000000" w:themeColor="text1"/>
        </w:rPr>
        <w:t>R</w:t>
      </w:r>
      <w:r w:rsidR="007F7337" w:rsidRPr="00746EA0">
        <w:rPr>
          <w:color w:val="000000" w:themeColor="text1"/>
        </w:rPr>
        <w:t xml:space="preserve">ecent guidelines for allergy prevention recommend consumption of a </w:t>
      </w:r>
      <w:r w:rsidR="0027120C" w:rsidRPr="00746EA0">
        <w:rPr>
          <w:color w:val="000000" w:themeColor="text1"/>
        </w:rPr>
        <w:t xml:space="preserve">healthy </w:t>
      </w:r>
      <w:r w:rsidR="00812BDD" w:rsidRPr="00746EA0">
        <w:rPr>
          <w:color w:val="000000" w:themeColor="text1"/>
        </w:rPr>
        <w:t xml:space="preserve">and diverse </w:t>
      </w:r>
      <w:r w:rsidR="007F7337" w:rsidRPr="00746EA0">
        <w:rPr>
          <w:color w:val="000000" w:themeColor="text1"/>
        </w:rPr>
        <w:t xml:space="preserve">diet without eliminating or increasing </w:t>
      </w:r>
      <w:r w:rsidR="009468C1" w:rsidRPr="00746EA0">
        <w:rPr>
          <w:color w:val="000000" w:themeColor="text1"/>
        </w:rPr>
        <w:t xml:space="preserve">the </w:t>
      </w:r>
      <w:r w:rsidR="007F7337" w:rsidRPr="00746EA0">
        <w:rPr>
          <w:color w:val="000000" w:themeColor="text1"/>
        </w:rPr>
        <w:t xml:space="preserve">consumption </w:t>
      </w:r>
      <w:r w:rsidR="009468C1" w:rsidRPr="00746EA0">
        <w:rPr>
          <w:color w:val="000000" w:themeColor="text1"/>
        </w:rPr>
        <w:t xml:space="preserve">of allergenic foods </w:t>
      </w:r>
      <w:r w:rsidR="007F7337" w:rsidRPr="00746EA0">
        <w:rPr>
          <w:color w:val="000000" w:themeColor="text1"/>
        </w:rPr>
        <w:t>during pregnancy or breastfeeding</w:t>
      </w:r>
      <w:r w:rsidR="00C83910" w:rsidRPr="00746EA0">
        <w:rPr>
          <w:color w:val="000000" w:themeColor="text1"/>
        </w:rPr>
        <w:t>. E</w:t>
      </w:r>
      <w:r w:rsidR="009468C1" w:rsidRPr="00746EA0">
        <w:rPr>
          <w:color w:val="000000" w:themeColor="text1"/>
        </w:rPr>
        <w:t xml:space="preserve">arly </w:t>
      </w:r>
      <w:r w:rsidR="007F7337" w:rsidRPr="00746EA0">
        <w:rPr>
          <w:color w:val="000000" w:themeColor="text1"/>
        </w:rPr>
        <w:t xml:space="preserve">introduction of allergenic foods </w:t>
      </w:r>
      <w:r w:rsidR="00C83910" w:rsidRPr="00746EA0">
        <w:rPr>
          <w:color w:val="000000" w:themeColor="text1"/>
        </w:rPr>
        <w:t xml:space="preserve">is recommended </w:t>
      </w:r>
      <w:r w:rsidR="00F463A4" w:rsidRPr="00746EA0">
        <w:rPr>
          <w:color w:val="000000" w:themeColor="text1"/>
        </w:rPr>
        <w:t xml:space="preserve">by most guidelines for allergy prevention </w:t>
      </w:r>
      <w:r w:rsidR="00C83910" w:rsidRPr="00746EA0">
        <w:rPr>
          <w:color w:val="000000" w:themeColor="text1"/>
        </w:rPr>
        <w:t xml:space="preserve">after a period of exclusive breastfeedng </w:t>
      </w:r>
      <w:r w:rsidR="00F463A4" w:rsidRPr="00746EA0">
        <w:rPr>
          <w:color w:val="000000" w:themeColor="text1"/>
        </w:rPr>
        <w:t>(</w:t>
      </w:r>
      <w:r w:rsidR="007F7337" w:rsidRPr="00746EA0">
        <w:rPr>
          <w:color w:val="000000" w:themeColor="text1"/>
        </w:rPr>
        <w:t>6 months</w:t>
      </w:r>
      <w:r w:rsidR="00854425" w:rsidRPr="00746EA0">
        <w:rPr>
          <w:color w:val="000000" w:themeColor="text1"/>
        </w:rPr>
        <w:t xml:space="preserve"> </w:t>
      </w:r>
      <w:r w:rsidR="00F463A4" w:rsidRPr="00746EA0">
        <w:rPr>
          <w:color w:val="000000" w:themeColor="text1"/>
        </w:rPr>
        <w:t>(WHO</w:t>
      </w:r>
      <w:r w:rsidR="00C83910" w:rsidRPr="00746EA0">
        <w:rPr>
          <w:color w:val="000000" w:themeColor="text1"/>
        </w:rPr>
        <w:t xml:space="preserve">) </w:t>
      </w:r>
      <w:r w:rsidR="00F463A4" w:rsidRPr="00746EA0">
        <w:rPr>
          <w:color w:val="000000" w:themeColor="text1"/>
        </w:rPr>
        <w:t>or 4 months</w:t>
      </w:r>
      <w:r w:rsidR="00C83910" w:rsidRPr="00746EA0">
        <w:rPr>
          <w:color w:val="000000" w:themeColor="text1"/>
        </w:rPr>
        <w:t xml:space="preserve"> </w:t>
      </w:r>
      <w:r w:rsidR="00F463A4" w:rsidRPr="00746EA0">
        <w:rPr>
          <w:color w:val="000000" w:themeColor="text1"/>
        </w:rPr>
        <w:t>(</w:t>
      </w:r>
      <w:r w:rsidR="00C83910" w:rsidRPr="00746EA0">
        <w:rPr>
          <w:color w:val="000000" w:themeColor="text1"/>
        </w:rPr>
        <w:t>EAACI)</w:t>
      </w:r>
      <w:r w:rsidR="00F463A4" w:rsidRPr="00746EA0">
        <w:rPr>
          <w:color w:val="000000" w:themeColor="text1"/>
        </w:rPr>
        <w:t>)</w:t>
      </w:r>
      <w:r w:rsidR="00C83910" w:rsidRPr="00746EA0">
        <w:rPr>
          <w:color w:val="000000" w:themeColor="text1"/>
        </w:rPr>
        <w:t xml:space="preserve">. </w:t>
      </w:r>
      <w:r w:rsidR="007F7337" w:rsidRPr="00746EA0">
        <w:rPr>
          <w:color w:val="000000" w:themeColor="text1"/>
        </w:rPr>
        <w:t xml:space="preserve">New diagnostics </w:t>
      </w:r>
      <w:r w:rsidR="000C0491" w:rsidRPr="00746EA0">
        <w:rPr>
          <w:color w:val="000000" w:themeColor="text1"/>
        </w:rPr>
        <w:t xml:space="preserve">for FA </w:t>
      </w:r>
      <w:r w:rsidR="007F7337" w:rsidRPr="00746EA0">
        <w:rPr>
          <w:color w:val="000000" w:themeColor="text1"/>
        </w:rPr>
        <w:t xml:space="preserve">have been developed </w:t>
      </w:r>
      <w:r w:rsidR="009468C1" w:rsidRPr="00746EA0">
        <w:rPr>
          <w:color w:val="000000" w:themeColor="text1"/>
        </w:rPr>
        <w:t xml:space="preserve">with varied availability of these </w:t>
      </w:r>
      <w:r w:rsidR="00161FD8" w:rsidRPr="00746EA0">
        <w:rPr>
          <w:color w:val="000000" w:themeColor="text1"/>
        </w:rPr>
        <w:t xml:space="preserve">tests </w:t>
      </w:r>
      <w:r w:rsidR="009468C1" w:rsidRPr="00746EA0">
        <w:rPr>
          <w:color w:val="000000" w:themeColor="text1"/>
        </w:rPr>
        <w:t xml:space="preserve">in </w:t>
      </w:r>
      <w:r w:rsidR="007F7337" w:rsidRPr="00746EA0">
        <w:rPr>
          <w:color w:val="000000" w:themeColor="text1"/>
        </w:rPr>
        <w:t xml:space="preserve">different countries. Finally, the first oral immunotherapy drug for </w:t>
      </w:r>
      <w:r w:rsidR="001C4BA6" w:rsidRPr="00746EA0">
        <w:rPr>
          <w:color w:val="000000" w:themeColor="text1"/>
        </w:rPr>
        <w:t>FA</w:t>
      </w:r>
      <w:r w:rsidR="007F7337" w:rsidRPr="00746EA0">
        <w:rPr>
          <w:color w:val="000000" w:themeColor="text1"/>
        </w:rPr>
        <w:t xml:space="preserve"> was approved by the US FDA and EMA in 2020. In this review, we will </w:t>
      </w:r>
      <w:r w:rsidR="009468C1" w:rsidRPr="00746EA0">
        <w:rPr>
          <w:color w:val="000000" w:themeColor="text1"/>
        </w:rPr>
        <w:t>address the</w:t>
      </w:r>
      <w:r w:rsidR="007F7337" w:rsidRPr="00746EA0">
        <w:rPr>
          <w:color w:val="000000" w:themeColor="text1"/>
        </w:rPr>
        <w:t xml:space="preserve"> global </w:t>
      </w:r>
      <w:r w:rsidR="009468C1" w:rsidRPr="00746EA0">
        <w:rPr>
          <w:color w:val="000000" w:themeColor="text1"/>
        </w:rPr>
        <w:t xml:space="preserve">prevalence </w:t>
      </w:r>
      <w:r w:rsidR="007F7337" w:rsidRPr="00746EA0">
        <w:rPr>
          <w:color w:val="000000" w:themeColor="text1"/>
        </w:rPr>
        <w:t xml:space="preserve">of </w:t>
      </w:r>
      <w:r w:rsidR="001C4BA6" w:rsidRPr="00746EA0">
        <w:rPr>
          <w:color w:val="000000" w:themeColor="text1"/>
        </w:rPr>
        <w:t>FA</w:t>
      </w:r>
      <w:r w:rsidR="00262A7A" w:rsidRPr="00746EA0">
        <w:rPr>
          <w:color w:val="000000" w:themeColor="text1"/>
        </w:rPr>
        <w:t xml:space="preserve">, </w:t>
      </w:r>
      <w:r w:rsidR="00E7048C" w:rsidRPr="00746EA0">
        <w:rPr>
          <w:color w:val="000000" w:themeColor="text1"/>
        </w:rPr>
        <w:t xml:space="preserve">our current understanding of </w:t>
      </w:r>
      <w:r w:rsidR="009468C1" w:rsidRPr="00746EA0">
        <w:rPr>
          <w:color w:val="000000" w:themeColor="text1"/>
        </w:rPr>
        <w:t xml:space="preserve">the </w:t>
      </w:r>
      <w:r w:rsidR="007F7337" w:rsidRPr="00746EA0">
        <w:rPr>
          <w:color w:val="000000" w:themeColor="text1"/>
        </w:rPr>
        <w:t>causes</w:t>
      </w:r>
      <w:r w:rsidR="001C4BA6" w:rsidRPr="00746EA0">
        <w:rPr>
          <w:color w:val="000000" w:themeColor="text1"/>
        </w:rPr>
        <w:t xml:space="preserve"> of FA</w:t>
      </w:r>
      <w:r w:rsidR="00262A7A" w:rsidRPr="00746EA0">
        <w:rPr>
          <w:color w:val="000000" w:themeColor="text1"/>
        </w:rPr>
        <w:t>,</w:t>
      </w:r>
      <w:r w:rsidR="00E7048C" w:rsidRPr="00746EA0">
        <w:rPr>
          <w:color w:val="000000" w:themeColor="text1"/>
        </w:rPr>
        <w:t xml:space="preserve"> and the latest guidelines for </w:t>
      </w:r>
      <w:r w:rsidR="007F7337" w:rsidRPr="00746EA0">
        <w:rPr>
          <w:color w:val="000000" w:themeColor="text1"/>
        </w:rPr>
        <w:t>prevent</w:t>
      </w:r>
      <w:r w:rsidR="00E7048C" w:rsidRPr="00746EA0">
        <w:rPr>
          <w:color w:val="000000" w:themeColor="text1"/>
        </w:rPr>
        <w:t>ing</w:t>
      </w:r>
      <w:r w:rsidR="007F7337" w:rsidRPr="00746EA0">
        <w:rPr>
          <w:color w:val="000000" w:themeColor="text1"/>
        </w:rPr>
        <w:t>, diagnos</w:t>
      </w:r>
      <w:r w:rsidR="00E7048C" w:rsidRPr="00746EA0">
        <w:rPr>
          <w:color w:val="000000" w:themeColor="text1"/>
        </w:rPr>
        <w:t>ing</w:t>
      </w:r>
      <w:r w:rsidR="007F7337" w:rsidRPr="00746EA0">
        <w:rPr>
          <w:color w:val="000000" w:themeColor="text1"/>
        </w:rPr>
        <w:t xml:space="preserve">, and </w:t>
      </w:r>
      <w:r w:rsidR="00520374" w:rsidRPr="00746EA0">
        <w:rPr>
          <w:color w:val="000000" w:themeColor="text1"/>
        </w:rPr>
        <w:t>treat</w:t>
      </w:r>
      <w:r w:rsidR="00E7048C" w:rsidRPr="00746EA0">
        <w:rPr>
          <w:color w:val="000000" w:themeColor="text1"/>
        </w:rPr>
        <w:t>ing</w:t>
      </w:r>
      <w:r w:rsidR="00520374" w:rsidRPr="00746EA0">
        <w:rPr>
          <w:color w:val="000000" w:themeColor="text1"/>
        </w:rPr>
        <w:t xml:space="preserve"> </w:t>
      </w:r>
      <w:r w:rsidR="001C4BA6" w:rsidRPr="00746EA0">
        <w:rPr>
          <w:color w:val="000000" w:themeColor="text1"/>
        </w:rPr>
        <w:t>FA</w:t>
      </w:r>
      <w:r w:rsidR="007F7337" w:rsidRPr="00746EA0">
        <w:rPr>
          <w:color w:val="000000" w:themeColor="text1"/>
        </w:rPr>
        <w:t xml:space="preserve">. We will also discuss similarities and differences between </w:t>
      </w:r>
      <w:r w:rsidR="001C4BA6" w:rsidRPr="00746EA0">
        <w:rPr>
          <w:color w:val="000000" w:themeColor="text1"/>
        </w:rPr>
        <w:t>FA</w:t>
      </w:r>
      <w:r w:rsidR="007F7337" w:rsidRPr="00746EA0">
        <w:rPr>
          <w:color w:val="000000" w:themeColor="text1"/>
        </w:rPr>
        <w:t xml:space="preserve"> guidelines.</w:t>
      </w:r>
    </w:p>
    <w:p w14:paraId="0B9B2CB1" w14:textId="1E790BBC" w:rsidR="007F7337" w:rsidRPr="00746EA0" w:rsidRDefault="007F7337" w:rsidP="00A10343">
      <w:pPr>
        <w:spacing w:line="480" w:lineRule="auto"/>
        <w:rPr>
          <w:color w:val="000000" w:themeColor="text1"/>
        </w:rPr>
      </w:pPr>
      <w:r w:rsidRPr="00746EA0">
        <w:rPr>
          <w:color w:val="000000" w:themeColor="text1"/>
        </w:rPr>
        <w:br w:type="page"/>
      </w:r>
    </w:p>
    <w:p w14:paraId="0B2C6B2A" w14:textId="77777777" w:rsidR="00E75775" w:rsidRPr="00746EA0" w:rsidRDefault="00E75775" w:rsidP="00A10343">
      <w:pPr>
        <w:spacing w:line="480" w:lineRule="auto"/>
        <w:rPr>
          <w:color w:val="000000" w:themeColor="text1"/>
        </w:rPr>
      </w:pPr>
      <w:r w:rsidRPr="00746EA0">
        <w:rPr>
          <w:color w:val="000000" w:themeColor="text1"/>
        </w:rPr>
        <w:lastRenderedPageBreak/>
        <w:t>ABBREVIATIONS</w:t>
      </w:r>
      <w:r w:rsidRPr="00746EA0">
        <w:rPr>
          <w:color w:val="000000" w:themeColor="text1"/>
        </w:rPr>
        <w:br/>
        <w:t>AAAI: American Academy of Allergy, Asthma and Immunology</w:t>
      </w:r>
    </w:p>
    <w:p w14:paraId="52F3B4DB" w14:textId="4217DCC2" w:rsidR="00E75775" w:rsidRPr="00746EA0" w:rsidRDefault="00E75775" w:rsidP="00A10343">
      <w:pPr>
        <w:spacing w:line="480" w:lineRule="auto"/>
        <w:rPr>
          <w:color w:val="000000" w:themeColor="text1"/>
        </w:rPr>
      </w:pPr>
      <w:r w:rsidRPr="00746EA0">
        <w:rPr>
          <w:color w:val="000000" w:themeColor="text1"/>
        </w:rPr>
        <w:t>AAP: American Academy of Pediatrics</w:t>
      </w:r>
    </w:p>
    <w:p w14:paraId="2A50CED0" w14:textId="77777777" w:rsidR="00E75775" w:rsidRPr="00746EA0" w:rsidRDefault="00E75775" w:rsidP="00A10343">
      <w:pPr>
        <w:spacing w:line="480" w:lineRule="auto"/>
        <w:rPr>
          <w:color w:val="000000" w:themeColor="text1"/>
        </w:rPr>
      </w:pPr>
      <w:r w:rsidRPr="00746EA0">
        <w:rPr>
          <w:color w:val="000000" w:themeColor="text1"/>
        </w:rPr>
        <w:t>ACAAI: American College of Allergy, Asthma and Immunology</w:t>
      </w:r>
    </w:p>
    <w:p w14:paraId="795FB6D3" w14:textId="18B55DD8" w:rsidR="00E75775" w:rsidRPr="00746EA0" w:rsidRDefault="00E75775" w:rsidP="00A10343">
      <w:pPr>
        <w:spacing w:line="480" w:lineRule="auto"/>
        <w:rPr>
          <w:color w:val="000000" w:themeColor="text1"/>
        </w:rPr>
      </w:pPr>
      <w:r w:rsidRPr="00746EA0">
        <w:rPr>
          <w:color w:val="000000" w:themeColor="text1"/>
        </w:rPr>
        <w:t xml:space="preserve">Alpha gal: </w:t>
      </w:r>
      <w:r w:rsidR="007501D4" w:rsidRPr="00746EA0">
        <w:rPr>
          <w:color w:val="000000" w:themeColor="text1"/>
        </w:rPr>
        <w:t>G</w:t>
      </w:r>
      <w:r w:rsidRPr="00746EA0">
        <w:rPr>
          <w:color w:val="000000" w:themeColor="text1"/>
        </w:rPr>
        <w:t xml:space="preserve">alactose-α-1,3-galactose </w:t>
      </w:r>
    </w:p>
    <w:p w14:paraId="12726544" w14:textId="77777777" w:rsidR="00E75775" w:rsidRPr="00746EA0" w:rsidRDefault="00E75775" w:rsidP="00A10343">
      <w:pPr>
        <w:spacing w:line="480" w:lineRule="auto"/>
        <w:rPr>
          <w:color w:val="000000" w:themeColor="text1"/>
        </w:rPr>
      </w:pPr>
      <w:r w:rsidRPr="00746EA0">
        <w:rPr>
          <w:color w:val="000000" w:themeColor="text1"/>
        </w:rPr>
        <w:t>APT: Atopy patch test</w:t>
      </w:r>
    </w:p>
    <w:p w14:paraId="3D522EF7" w14:textId="7902E0ED" w:rsidR="00E75775" w:rsidRPr="00746EA0" w:rsidRDefault="00E75775" w:rsidP="00A10343">
      <w:pPr>
        <w:spacing w:line="480" w:lineRule="auto"/>
        <w:rPr>
          <w:color w:val="000000" w:themeColor="text1"/>
        </w:rPr>
      </w:pPr>
      <w:r w:rsidRPr="00746EA0">
        <w:rPr>
          <w:color w:val="000000" w:themeColor="text1"/>
        </w:rPr>
        <w:t>ASCIA</w:t>
      </w:r>
      <w:r w:rsidR="00227D42" w:rsidRPr="00746EA0">
        <w:rPr>
          <w:color w:val="000000" w:themeColor="text1"/>
        </w:rPr>
        <w:t>: Australasian Society of Clinical Immunology and Allergy</w:t>
      </w:r>
    </w:p>
    <w:p w14:paraId="5A9859A7" w14:textId="77777777" w:rsidR="00227D42" w:rsidRPr="00746EA0" w:rsidRDefault="00227D42" w:rsidP="00A10343">
      <w:pPr>
        <w:spacing w:line="480" w:lineRule="auto"/>
        <w:rPr>
          <w:color w:val="000000" w:themeColor="text1"/>
        </w:rPr>
      </w:pPr>
      <w:r w:rsidRPr="00746EA0">
        <w:rPr>
          <w:color w:val="000000" w:themeColor="text1"/>
        </w:rPr>
        <w:t>CSACI: Canadian Society for Allergy and Clinical Immunology</w:t>
      </w:r>
    </w:p>
    <w:p w14:paraId="7EA947BE" w14:textId="77777777" w:rsidR="00E75775" w:rsidRPr="00746EA0" w:rsidRDefault="00E75775" w:rsidP="00A10343">
      <w:pPr>
        <w:spacing w:line="480" w:lineRule="auto"/>
        <w:rPr>
          <w:color w:val="000000" w:themeColor="text1"/>
        </w:rPr>
      </w:pPr>
      <w:r w:rsidRPr="00746EA0">
        <w:rPr>
          <w:color w:val="000000" w:themeColor="text1"/>
        </w:rPr>
        <w:t>DBPCFC: Double-blind placebo-controlled food challenge</w:t>
      </w:r>
    </w:p>
    <w:p w14:paraId="2D64A95C" w14:textId="34625DD8" w:rsidR="00E75775" w:rsidRPr="00746EA0" w:rsidRDefault="00E75775" w:rsidP="00A10343">
      <w:pPr>
        <w:spacing w:line="480" w:lineRule="auto"/>
        <w:rPr>
          <w:color w:val="000000" w:themeColor="text1"/>
        </w:rPr>
      </w:pPr>
      <w:r w:rsidRPr="00746EA0">
        <w:rPr>
          <w:color w:val="000000" w:themeColor="text1"/>
        </w:rPr>
        <w:t>EAACI</w:t>
      </w:r>
      <w:r w:rsidR="00227D42" w:rsidRPr="00746EA0">
        <w:rPr>
          <w:color w:val="000000" w:themeColor="text1"/>
        </w:rPr>
        <w:t>: European Academy of Allergy and Clinical Immunology</w:t>
      </w:r>
    </w:p>
    <w:p w14:paraId="05DED0F0" w14:textId="77777777" w:rsidR="00E75775" w:rsidRPr="00746EA0" w:rsidRDefault="00E75775" w:rsidP="00A10343">
      <w:pPr>
        <w:spacing w:line="480" w:lineRule="auto"/>
        <w:rPr>
          <w:color w:val="000000" w:themeColor="text1"/>
        </w:rPr>
      </w:pPr>
      <w:r w:rsidRPr="00746EA0">
        <w:rPr>
          <w:color w:val="000000" w:themeColor="text1"/>
        </w:rPr>
        <w:t>EAT: Enquiring About Tolerance</w:t>
      </w:r>
    </w:p>
    <w:p w14:paraId="7D17CFA5" w14:textId="77777777" w:rsidR="00227D42" w:rsidRPr="00746EA0" w:rsidRDefault="00227D42" w:rsidP="00A10343">
      <w:pPr>
        <w:spacing w:line="480" w:lineRule="auto"/>
        <w:rPr>
          <w:color w:val="000000" w:themeColor="text1"/>
        </w:rPr>
      </w:pPr>
      <w:r w:rsidRPr="00746EA0">
        <w:rPr>
          <w:color w:val="000000" w:themeColor="text1"/>
        </w:rPr>
        <w:t>EFSA: European Food Safety Authority</w:t>
      </w:r>
    </w:p>
    <w:p w14:paraId="58D52957" w14:textId="7B1ACD23" w:rsidR="00E75775" w:rsidRPr="00746EA0" w:rsidRDefault="00E75775" w:rsidP="00A10343">
      <w:pPr>
        <w:spacing w:line="480" w:lineRule="auto"/>
        <w:rPr>
          <w:color w:val="000000" w:themeColor="text1"/>
        </w:rPr>
      </w:pPr>
      <w:r w:rsidRPr="00746EA0">
        <w:rPr>
          <w:color w:val="000000" w:themeColor="text1"/>
        </w:rPr>
        <w:t>EMA:</w:t>
      </w:r>
      <w:r w:rsidR="007501D4" w:rsidRPr="00746EA0">
        <w:rPr>
          <w:color w:val="000000" w:themeColor="text1"/>
        </w:rPr>
        <w:t xml:space="preserve"> European Medicines Agency</w:t>
      </w:r>
    </w:p>
    <w:p w14:paraId="3C9CD382" w14:textId="6FE23CC1" w:rsidR="00E75775" w:rsidRPr="00746EA0" w:rsidRDefault="00E75775" w:rsidP="00A10343">
      <w:pPr>
        <w:spacing w:line="480" w:lineRule="auto"/>
        <w:rPr>
          <w:color w:val="000000" w:themeColor="text1"/>
        </w:rPr>
      </w:pPr>
      <w:r w:rsidRPr="00746EA0">
        <w:rPr>
          <w:color w:val="000000" w:themeColor="text1"/>
        </w:rPr>
        <w:t xml:space="preserve">FA: </w:t>
      </w:r>
      <w:r w:rsidR="007501D4" w:rsidRPr="00746EA0">
        <w:rPr>
          <w:color w:val="000000" w:themeColor="text1"/>
        </w:rPr>
        <w:t>F</w:t>
      </w:r>
      <w:r w:rsidRPr="00746EA0">
        <w:rPr>
          <w:color w:val="000000" w:themeColor="text1"/>
        </w:rPr>
        <w:t>ood allergy</w:t>
      </w:r>
    </w:p>
    <w:p w14:paraId="2A3591B7" w14:textId="77777777" w:rsidR="00E75775" w:rsidRPr="00746EA0" w:rsidRDefault="00E75775" w:rsidP="00A10343">
      <w:pPr>
        <w:spacing w:line="480" w:lineRule="auto"/>
        <w:rPr>
          <w:color w:val="000000" w:themeColor="text1"/>
        </w:rPr>
      </w:pPr>
      <w:r w:rsidRPr="00746EA0">
        <w:rPr>
          <w:color w:val="000000" w:themeColor="text1"/>
        </w:rPr>
        <w:t>FDA: Food and Drug Administration</w:t>
      </w:r>
    </w:p>
    <w:p w14:paraId="6476D468" w14:textId="60E37D1C" w:rsidR="00E75775" w:rsidRPr="00746EA0" w:rsidRDefault="00E75775" w:rsidP="00A10343">
      <w:pPr>
        <w:spacing w:line="480" w:lineRule="auto"/>
        <w:rPr>
          <w:color w:val="000000" w:themeColor="text1"/>
        </w:rPr>
      </w:pPr>
      <w:r w:rsidRPr="00746EA0">
        <w:rPr>
          <w:color w:val="000000" w:themeColor="text1"/>
        </w:rPr>
        <w:t xml:space="preserve">FLG: </w:t>
      </w:r>
      <w:r w:rsidR="007501D4" w:rsidRPr="00746EA0">
        <w:rPr>
          <w:color w:val="000000" w:themeColor="text1"/>
        </w:rPr>
        <w:t>F</w:t>
      </w:r>
      <w:r w:rsidRPr="00746EA0">
        <w:rPr>
          <w:color w:val="000000" w:themeColor="text1"/>
        </w:rPr>
        <w:t>ilaggrin</w:t>
      </w:r>
    </w:p>
    <w:p w14:paraId="42B0AFE7" w14:textId="77777777" w:rsidR="00E75775" w:rsidRPr="00746EA0" w:rsidRDefault="00E75775" w:rsidP="00A10343">
      <w:pPr>
        <w:spacing w:line="480" w:lineRule="auto"/>
        <w:rPr>
          <w:color w:val="000000" w:themeColor="text1"/>
        </w:rPr>
      </w:pPr>
      <w:r w:rsidRPr="00746EA0">
        <w:rPr>
          <w:color w:val="000000" w:themeColor="text1"/>
        </w:rPr>
        <w:t>GIN: Guidelines International Network</w:t>
      </w:r>
    </w:p>
    <w:p w14:paraId="30305223" w14:textId="2FB27354" w:rsidR="00E75775" w:rsidRPr="00746EA0" w:rsidRDefault="00E75775" w:rsidP="00A10343">
      <w:pPr>
        <w:spacing w:line="480" w:lineRule="auto"/>
        <w:rPr>
          <w:color w:val="000000" w:themeColor="text1"/>
        </w:rPr>
      </w:pPr>
      <w:r w:rsidRPr="00746EA0">
        <w:rPr>
          <w:color w:val="000000" w:themeColor="text1"/>
        </w:rPr>
        <w:t>IOM:</w:t>
      </w:r>
      <w:r w:rsidR="007501D4" w:rsidRPr="00746EA0">
        <w:rPr>
          <w:color w:val="000000" w:themeColor="text1"/>
        </w:rPr>
        <w:t xml:space="preserve"> </w:t>
      </w:r>
      <w:r w:rsidRPr="00746EA0">
        <w:rPr>
          <w:color w:val="000000" w:themeColor="text1"/>
        </w:rPr>
        <w:t>Institute of Medicine</w:t>
      </w:r>
    </w:p>
    <w:p w14:paraId="2FF50B1F" w14:textId="24C6C715" w:rsidR="00227D42" w:rsidRPr="00746EA0" w:rsidRDefault="00227D42" w:rsidP="00A10343">
      <w:pPr>
        <w:spacing w:line="480" w:lineRule="auto"/>
        <w:rPr>
          <w:color w:val="000000" w:themeColor="text1"/>
        </w:rPr>
      </w:pPr>
      <w:r w:rsidRPr="00746EA0">
        <w:rPr>
          <w:color w:val="000000" w:themeColor="text1"/>
        </w:rPr>
        <w:t>LEAP</w:t>
      </w:r>
      <w:r w:rsidR="007501D4" w:rsidRPr="00746EA0">
        <w:rPr>
          <w:color w:val="000000" w:themeColor="text1"/>
        </w:rPr>
        <w:t>: Learning Early About Peanut Allergy </w:t>
      </w:r>
    </w:p>
    <w:p w14:paraId="7028736A" w14:textId="77777777" w:rsidR="00E75775" w:rsidRPr="00746EA0" w:rsidRDefault="00E75775" w:rsidP="00A10343">
      <w:pPr>
        <w:spacing w:line="480" w:lineRule="auto"/>
        <w:rPr>
          <w:color w:val="000000" w:themeColor="text1"/>
        </w:rPr>
      </w:pPr>
      <w:r w:rsidRPr="00746EA0">
        <w:rPr>
          <w:color w:val="000000" w:themeColor="text1"/>
        </w:rPr>
        <w:t>MALT1: Mucosal-associated lymphoid tissue lymphoma translocation</w:t>
      </w:r>
    </w:p>
    <w:p w14:paraId="55CD72EE" w14:textId="56B874E8" w:rsidR="00227D42" w:rsidRPr="00746EA0" w:rsidRDefault="00227D42" w:rsidP="00A10343">
      <w:pPr>
        <w:spacing w:line="480" w:lineRule="auto"/>
        <w:rPr>
          <w:color w:val="000000" w:themeColor="text1"/>
        </w:rPr>
      </w:pPr>
      <w:r w:rsidRPr="00746EA0">
        <w:rPr>
          <w:color w:val="000000" w:themeColor="text1"/>
        </w:rPr>
        <w:t>NIAID</w:t>
      </w:r>
      <w:r w:rsidR="007501D4" w:rsidRPr="00746EA0">
        <w:rPr>
          <w:color w:val="000000" w:themeColor="text1"/>
        </w:rPr>
        <w:t>: National Institute of Allergy and Infectious Diseases</w:t>
      </w:r>
    </w:p>
    <w:p w14:paraId="20013229" w14:textId="77777777" w:rsidR="00E75775" w:rsidRPr="00746EA0" w:rsidRDefault="00E75775" w:rsidP="00A10343">
      <w:pPr>
        <w:spacing w:line="480" w:lineRule="auto"/>
        <w:rPr>
          <w:color w:val="000000" w:themeColor="text1"/>
        </w:rPr>
      </w:pPr>
      <w:r w:rsidRPr="00746EA0">
        <w:rPr>
          <w:color w:val="000000" w:themeColor="text1"/>
        </w:rPr>
        <w:t>OFC: Oral food challenge</w:t>
      </w:r>
    </w:p>
    <w:p w14:paraId="277039C5" w14:textId="1CC801E8" w:rsidR="007501D4" w:rsidRPr="00746EA0" w:rsidRDefault="00227D42" w:rsidP="00A10343">
      <w:pPr>
        <w:spacing w:line="480" w:lineRule="auto"/>
        <w:rPr>
          <w:color w:val="000000" w:themeColor="text1"/>
        </w:rPr>
      </w:pPr>
      <w:r w:rsidRPr="00746EA0">
        <w:rPr>
          <w:color w:val="000000" w:themeColor="text1"/>
        </w:rPr>
        <w:t>PPV</w:t>
      </w:r>
      <w:r w:rsidR="007501D4" w:rsidRPr="00746EA0">
        <w:rPr>
          <w:color w:val="000000" w:themeColor="text1"/>
        </w:rPr>
        <w:t xml:space="preserve">: Positive predictive values </w:t>
      </w:r>
    </w:p>
    <w:p w14:paraId="62DB1361" w14:textId="17651190" w:rsidR="00227D42" w:rsidRPr="00746EA0" w:rsidRDefault="00227D42" w:rsidP="00A10343">
      <w:pPr>
        <w:spacing w:line="480" w:lineRule="auto"/>
        <w:rPr>
          <w:color w:val="000000" w:themeColor="text1"/>
        </w:rPr>
      </w:pPr>
    </w:p>
    <w:p w14:paraId="4963A3B3" w14:textId="77777777" w:rsidR="00E75775" w:rsidRPr="00746EA0" w:rsidRDefault="00E75775" w:rsidP="00A10343">
      <w:pPr>
        <w:spacing w:line="480" w:lineRule="auto"/>
        <w:rPr>
          <w:color w:val="000000" w:themeColor="text1"/>
        </w:rPr>
      </w:pPr>
      <w:r w:rsidRPr="00746EA0">
        <w:rPr>
          <w:color w:val="000000" w:themeColor="text1"/>
        </w:rPr>
        <w:t>SAFFA: South African Food Allergy</w:t>
      </w:r>
    </w:p>
    <w:p w14:paraId="276B2833" w14:textId="2F4C412C" w:rsidR="00E75775" w:rsidRPr="00746EA0" w:rsidRDefault="00E75775" w:rsidP="00A10343">
      <w:pPr>
        <w:spacing w:line="480" w:lineRule="auto"/>
        <w:rPr>
          <w:color w:val="000000" w:themeColor="text1"/>
        </w:rPr>
      </w:pPr>
      <w:r w:rsidRPr="00746EA0">
        <w:rPr>
          <w:color w:val="000000" w:themeColor="text1"/>
        </w:rPr>
        <w:t xml:space="preserve">sIGe: </w:t>
      </w:r>
      <w:r w:rsidR="007501D4" w:rsidRPr="00746EA0">
        <w:rPr>
          <w:color w:val="000000" w:themeColor="text1"/>
        </w:rPr>
        <w:t>A</w:t>
      </w:r>
      <w:r w:rsidRPr="00746EA0">
        <w:rPr>
          <w:color w:val="000000" w:themeColor="text1"/>
        </w:rPr>
        <w:t>llergen-specific IgE</w:t>
      </w:r>
    </w:p>
    <w:p w14:paraId="2202F748" w14:textId="735681C3" w:rsidR="00E75775" w:rsidRPr="00746EA0" w:rsidRDefault="00E75775" w:rsidP="00A10343">
      <w:pPr>
        <w:spacing w:line="480" w:lineRule="auto"/>
        <w:rPr>
          <w:color w:val="000000" w:themeColor="text1"/>
        </w:rPr>
      </w:pPr>
      <w:r w:rsidRPr="00746EA0">
        <w:rPr>
          <w:color w:val="000000" w:themeColor="text1"/>
        </w:rPr>
        <w:t>SPT: Skin prick test</w:t>
      </w:r>
    </w:p>
    <w:p w14:paraId="4C5EE85E" w14:textId="330FB58C" w:rsidR="00E75775" w:rsidRPr="00746EA0" w:rsidRDefault="00E75775" w:rsidP="00A10343">
      <w:pPr>
        <w:spacing w:line="480" w:lineRule="auto"/>
        <w:rPr>
          <w:color w:val="000000" w:themeColor="text1"/>
        </w:rPr>
      </w:pPr>
      <w:r w:rsidRPr="00746EA0">
        <w:rPr>
          <w:color w:val="000000" w:themeColor="text1"/>
        </w:rPr>
        <w:t>SERPINB7: Serine protease inhibitor</w:t>
      </w:r>
    </w:p>
    <w:p w14:paraId="4D56BA70" w14:textId="1B73FDF9" w:rsidR="00E75775" w:rsidRPr="00746EA0" w:rsidRDefault="00E75775" w:rsidP="00A10343">
      <w:pPr>
        <w:spacing w:line="480" w:lineRule="auto"/>
        <w:rPr>
          <w:color w:val="000000" w:themeColor="text1"/>
        </w:rPr>
      </w:pPr>
      <w:r w:rsidRPr="00746EA0">
        <w:rPr>
          <w:color w:val="000000" w:themeColor="text1"/>
        </w:rPr>
        <w:t>PASTURE</w:t>
      </w:r>
      <w:r w:rsidR="007501D4" w:rsidRPr="00746EA0">
        <w:rPr>
          <w:color w:val="000000" w:themeColor="text1"/>
        </w:rPr>
        <w:t>: Protection Against Allergy Study in Rural Environments</w:t>
      </w:r>
    </w:p>
    <w:p w14:paraId="4CCAD7B4" w14:textId="77777777" w:rsidR="00227D42" w:rsidRPr="00746EA0" w:rsidRDefault="00227D42" w:rsidP="00A10343">
      <w:pPr>
        <w:spacing w:line="480" w:lineRule="auto"/>
        <w:rPr>
          <w:color w:val="000000" w:themeColor="text1"/>
        </w:rPr>
      </w:pPr>
      <w:r w:rsidRPr="00746EA0">
        <w:rPr>
          <w:color w:val="000000" w:themeColor="text1"/>
        </w:rPr>
        <w:t>QoL: Quality of life</w:t>
      </w:r>
    </w:p>
    <w:p w14:paraId="6588E411" w14:textId="58713D57" w:rsidR="00E75775" w:rsidRPr="00746EA0" w:rsidRDefault="00227D42" w:rsidP="00A10343">
      <w:pPr>
        <w:spacing w:line="480" w:lineRule="auto"/>
        <w:rPr>
          <w:color w:val="000000" w:themeColor="text1"/>
        </w:rPr>
      </w:pPr>
      <w:r w:rsidRPr="00746EA0">
        <w:rPr>
          <w:color w:val="000000" w:themeColor="text1"/>
        </w:rPr>
        <w:t xml:space="preserve">TGA: </w:t>
      </w:r>
      <w:r w:rsidR="00E75775" w:rsidRPr="00746EA0">
        <w:rPr>
          <w:color w:val="000000" w:themeColor="text1"/>
        </w:rPr>
        <w:t>Therapeutic Goods Administration</w:t>
      </w:r>
    </w:p>
    <w:p w14:paraId="63019230" w14:textId="77777777" w:rsidR="007501D4" w:rsidRPr="00746EA0" w:rsidRDefault="00227D42" w:rsidP="00A10343">
      <w:pPr>
        <w:spacing w:line="480" w:lineRule="auto"/>
        <w:rPr>
          <w:color w:val="000000" w:themeColor="text1"/>
        </w:rPr>
      </w:pPr>
      <w:r w:rsidRPr="00746EA0">
        <w:rPr>
          <w:color w:val="000000" w:themeColor="text1"/>
        </w:rPr>
        <w:t>WAO</w:t>
      </w:r>
      <w:r w:rsidR="007501D4" w:rsidRPr="00746EA0">
        <w:rPr>
          <w:color w:val="000000" w:themeColor="text1"/>
        </w:rPr>
        <w:t>: World Allergy Organization</w:t>
      </w:r>
    </w:p>
    <w:p w14:paraId="339D637F" w14:textId="77777777" w:rsidR="007501D4" w:rsidRPr="00746EA0" w:rsidRDefault="00227D42" w:rsidP="00A10343">
      <w:pPr>
        <w:spacing w:line="480" w:lineRule="auto"/>
        <w:rPr>
          <w:color w:val="000000" w:themeColor="text1"/>
        </w:rPr>
      </w:pPr>
      <w:r w:rsidRPr="00746EA0">
        <w:rPr>
          <w:color w:val="000000" w:themeColor="text1"/>
        </w:rPr>
        <w:t>GLAD-P</w:t>
      </w:r>
      <w:r w:rsidR="007501D4" w:rsidRPr="00746EA0">
        <w:rPr>
          <w:color w:val="000000" w:themeColor="text1"/>
        </w:rPr>
        <w:t>: Guidelines for Allergic Disease Prevention</w:t>
      </w:r>
    </w:p>
    <w:p w14:paraId="0EF1D4B3" w14:textId="37FEC319" w:rsidR="00227D42" w:rsidRPr="00746EA0" w:rsidRDefault="00227D42" w:rsidP="00A10343">
      <w:pPr>
        <w:spacing w:line="480" w:lineRule="auto"/>
        <w:rPr>
          <w:color w:val="000000" w:themeColor="text1"/>
        </w:rPr>
      </w:pPr>
    </w:p>
    <w:p w14:paraId="14334DAA" w14:textId="77777777" w:rsidR="00E75775" w:rsidRPr="00746EA0" w:rsidRDefault="00E75775" w:rsidP="00A10343">
      <w:pPr>
        <w:spacing w:line="480" w:lineRule="auto"/>
        <w:rPr>
          <w:color w:val="000000" w:themeColor="text1"/>
        </w:rPr>
      </w:pPr>
      <w:r w:rsidRPr="00746EA0">
        <w:rPr>
          <w:color w:val="000000" w:themeColor="text1"/>
        </w:rPr>
        <w:br w:type="page"/>
      </w:r>
    </w:p>
    <w:p w14:paraId="633C103E" w14:textId="401C2E91" w:rsidR="007F7337" w:rsidRPr="00746EA0" w:rsidRDefault="00DC5EC2" w:rsidP="00A10343">
      <w:pPr>
        <w:spacing w:line="480" w:lineRule="auto"/>
        <w:rPr>
          <w:color w:val="000000" w:themeColor="text1"/>
        </w:rPr>
      </w:pPr>
      <w:r w:rsidRPr="00746EA0">
        <w:rPr>
          <w:color w:val="000000" w:themeColor="text1"/>
        </w:rPr>
        <w:lastRenderedPageBreak/>
        <w:t>INTRODUCTION</w:t>
      </w:r>
    </w:p>
    <w:p w14:paraId="10ED5B1A" w14:textId="118920E6" w:rsidR="00012A44" w:rsidRPr="00746EA0" w:rsidRDefault="004B3601" w:rsidP="00A10343">
      <w:pPr>
        <w:spacing w:line="480" w:lineRule="auto"/>
        <w:ind w:firstLine="720"/>
        <w:rPr>
          <w:color w:val="000000" w:themeColor="text1"/>
        </w:rPr>
      </w:pPr>
      <w:r w:rsidRPr="00746EA0">
        <w:rPr>
          <w:color w:val="000000" w:themeColor="text1"/>
        </w:rPr>
        <w:t xml:space="preserve">Food allergy (FA) prevalence is increasing </w:t>
      </w:r>
      <w:r w:rsidR="00891AE8">
        <w:rPr>
          <w:color w:val="000000" w:themeColor="text1"/>
        </w:rPr>
        <w:t>in some regions of the world</w:t>
      </w:r>
      <w:r w:rsidRPr="00746EA0">
        <w:rPr>
          <w:color w:val="000000" w:themeColor="text1"/>
        </w:rPr>
        <w:t>.</w:t>
      </w:r>
      <w:r w:rsidRPr="00746EA0">
        <w:rPr>
          <w:color w:val="000000" w:themeColor="text1"/>
          <w:vertAlign w:val="superscript"/>
        </w:rPr>
        <w:fldChar w:fldCharType="begin">
          <w:fldData xml:space="preserve">PEVuZE5vdGU+PENpdGU+PEF1dGhvcj5TaWd1cmRhcmRvdHRpcjwvQXV0aG9yPjxZZWFyPjIwMjE8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</w:fldData>
        </w:fldChar>
      </w:r>
      <w:r w:rsidR="0071170F" w:rsidRPr="00746EA0">
        <w:rPr>
          <w:color w:val="000000" w:themeColor="text1"/>
          <w:vertAlign w:val="superscript"/>
        </w:rPr>
        <w:instrText xml:space="preserve"> ADDIN EN.CITE </w:instrText>
      </w:r>
      <w:r w:rsidR="0071170F" w:rsidRPr="00746EA0">
        <w:rPr>
          <w:color w:val="000000" w:themeColor="text1"/>
          <w:vertAlign w:val="superscript"/>
        </w:rPr>
        <w:fldChar w:fldCharType="begin">
          <w:fldData xml:space="preserve">PEVuZE5vdGU+PENpdGU+PEF1dGhvcj5TaWd1cmRhcmRvdHRpcjwvQXV0aG9yPjxZZWFyPjIwMjE8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</w:fldData>
        </w:fldChar>
      </w:r>
      <w:r w:rsidR="0071170F" w:rsidRPr="00746EA0">
        <w:rPr>
          <w:color w:val="000000" w:themeColor="text1"/>
          <w:vertAlign w:val="superscript"/>
        </w:rPr>
        <w:instrText xml:space="preserve"> ADDIN EN.CITE.DATA </w:instrText>
      </w:r>
      <w:r w:rsidR="0071170F" w:rsidRPr="00746EA0">
        <w:rPr>
          <w:color w:val="000000" w:themeColor="text1"/>
          <w:vertAlign w:val="superscript"/>
        </w:rPr>
      </w:r>
      <w:r w:rsidR="0071170F" w:rsidRPr="00746EA0">
        <w:rPr>
          <w:color w:val="000000" w:themeColor="text1"/>
          <w:vertAlign w:val="superscript"/>
        </w:rPr>
        <w:fldChar w:fldCharType="end"/>
      </w:r>
      <w:r w:rsidRPr="00746EA0">
        <w:rPr>
          <w:color w:val="000000" w:themeColor="text1"/>
          <w:vertAlign w:val="superscript"/>
        </w:rPr>
      </w:r>
      <w:r w:rsidRPr="00746EA0">
        <w:rPr>
          <w:color w:val="000000" w:themeColor="text1"/>
          <w:vertAlign w:val="superscript"/>
        </w:rPr>
        <w:fldChar w:fldCharType="separate"/>
      </w:r>
      <w:r w:rsidRPr="00746EA0">
        <w:rPr>
          <w:noProof/>
          <w:color w:val="000000" w:themeColor="text1"/>
          <w:vertAlign w:val="superscript"/>
        </w:rPr>
        <w:t>1, 2</w:t>
      </w:r>
      <w:r w:rsidRPr="00746EA0">
        <w:rPr>
          <w:color w:val="000000" w:themeColor="text1"/>
          <w:vertAlign w:val="superscript"/>
        </w:rPr>
        <w:fldChar w:fldCharType="end"/>
      </w:r>
      <w:r w:rsidRPr="00746EA0">
        <w:rPr>
          <w:color w:val="000000" w:themeColor="text1"/>
        </w:rPr>
        <w:t xml:space="preserve"> However, geographical </w:t>
      </w:r>
      <w:r w:rsidR="00990913" w:rsidRPr="00746EA0">
        <w:rPr>
          <w:color w:val="000000" w:themeColor="text1"/>
        </w:rPr>
        <w:t>v</w:t>
      </w:r>
      <w:r w:rsidR="00D54A34" w:rsidRPr="00746EA0">
        <w:rPr>
          <w:color w:val="000000" w:themeColor="text1"/>
        </w:rPr>
        <w:t xml:space="preserve">ariability </w:t>
      </w:r>
      <w:r w:rsidR="00520374" w:rsidRPr="00746EA0">
        <w:rPr>
          <w:color w:val="000000" w:themeColor="text1"/>
        </w:rPr>
        <w:t>in</w:t>
      </w:r>
      <w:r w:rsidRPr="00746EA0">
        <w:rPr>
          <w:color w:val="000000" w:themeColor="text1"/>
        </w:rPr>
        <w:t xml:space="preserve"> the</w:t>
      </w:r>
      <w:r w:rsidR="00411624" w:rsidRPr="00746EA0">
        <w:rPr>
          <w:color w:val="000000" w:themeColor="text1"/>
        </w:rPr>
        <w:t xml:space="preserve"> incidence</w:t>
      </w:r>
      <w:r w:rsidR="00715BCD" w:rsidRPr="00746EA0">
        <w:rPr>
          <w:color w:val="000000" w:themeColor="text1"/>
        </w:rPr>
        <w:t>, type</w:t>
      </w:r>
      <w:r w:rsidR="00411624" w:rsidRPr="00746EA0">
        <w:rPr>
          <w:color w:val="000000" w:themeColor="text1"/>
        </w:rPr>
        <w:t xml:space="preserve"> and</w:t>
      </w:r>
      <w:r w:rsidR="00715BCD" w:rsidRPr="00746EA0">
        <w:rPr>
          <w:color w:val="000000" w:themeColor="text1"/>
        </w:rPr>
        <w:t xml:space="preserve"> </w:t>
      </w:r>
      <w:r w:rsidR="00411624" w:rsidRPr="00746EA0">
        <w:rPr>
          <w:color w:val="000000" w:themeColor="text1"/>
        </w:rPr>
        <w:t xml:space="preserve">clinical presentation of </w:t>
      </w:r>
      <w:r w:rsidR="00F0476E" w:rsidRPr="00746EA0">
        <w:rPr>
          <w:color w:val="000000" w:themeColor="text1"/>
        </w:rPr>
        <w:t xml:space="preserve">FA </w:t>
      </w:r>
      <w:r w:rsidRPr="00746EA0">
        <w:rPr>
          <w:color w:val="000000" w:themeColor="text1"/>
        </w:rPr>
        <w:t xml:space="preserve">as well as variations in </w:t>
      </w:r>
      <w:r w:rsidR="002622E0" w:rsidRPr="00746EA0">
        <w:rPr>
          <w:color w:val="000000" w:themeColor="text1"/>
        </w:rPr>
        <w:t xml:space="preserve">symptoms and clinical phenotypes </w:t>
      </w:r>
      <w:r w:rsidR="000952DD" w:rsidRPr="00746EA0">
        <w:rPr>
          <w:color w:val="000000" w:themeColor="text1"/>
        </w:rPr>
        <w:t>due to</w:t>
      </w:r>
      <w:r w:rsidR="002622E0" w:rsidRPr="00746EA0">
        <w:rPr>
          <w:color w:val="000000" w:themeColor="text1"/>
        </w:rPr>
        <w:t xml:space="preserve"> race, ethnicity, age, </w:t>
      </w:r>
      <w:r w:rsidR="00870B02" w:rsidRPr="00746EA0">
        <w:rPr>
          <w:color w:val="000000" w:themeColor="text1"/>
        </w:rPr>
        <w:t xml:space="preserve">and </w:t>
      </w:r>
      <w:r w:rsidR="002622E0" w:rsidRPr="00746EA0">
        <w:rPr>
          <w:color w:val="000000" w:themeColor="text1"/>
        </w:rPr>
        <w:t>co-existing allergic</w:t>
      </w:r>
      <w:r w:rsidRPr="00746EA0">
        <w:rPr>
          <w:color w:val="000000" w:themeColor="text1"/>
        </w:rPr>
        <w:t xml:space="preserve"> diseases exist</w:t>
      </w:r>
      <w:r w:rsidR="002622E0" w:rsidRPr="00746EA0">
        <w:rPr>
          <w:color w:val="000000" w:themeColor="text1"/>
        </w:rPr>
        <w:t>.</w:t>
      </w:r>
      <w:r w:rsidR="002622E0" w:rsidRPr="00746EA0">
        <w:rPr>
          <w:color w:val="000000" w:themeColor="text1"/>
        </w:rPr>
        <w:fldChar w:fldCharType="begin">
          <w:fldData xml:space="preserve">PEVuZE5vdGU+PENpdGU+PEF1dGhvcj5XYXJyZW48L0F1dGhvcj48WWVhcj4yMDIxPC9ZZWFyPjxS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XYXJyZW48L0F1dGhvcj48WWVhcj4yMDIxPC9ZZWFyPjxS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2622E0" w:rsidRPr="00746EA0">
        <w:rPr>
          <w:color w:val="000000" w:themeColor="text1"/>
        </w:rPr>
      </w:r>
      <w:r w:rsidR="002622E0" w:rsidRPr="00746EA0">
        <w:rPr>
          <w:color w:val="000000" w:themeColor="text1"/>
        </w:rPr>
        <w:fldChar w:fldCharType="separate"/>
      </w:r>
      <w:r w:rsidR="009C780F" w:rsidRPr="00746EA0">
        <w:rPr>
          <w:noProof/>
          <w:color w:val="000000" w:themeColor="text1"/>
          <w:vertAlign w:val="superscript"/>
        </w:rPr>
        <w:t>3, 4</w:t>
      </w:r>
      <w:r w:rsidR="002622E0" w:rsidRPr="00746EA0">
        <w:rPr>
          <w:color w:val="000000" w:themeColor="text1"/>
        </w:rPr>
        <w:fldChar w:fldCharType="end"/>
      </w:r>
    </w:p>
    <w:p w14:paraId="0216C95D" w14:textId="7B63551A" w:rsidR="00F0476E" w:rsidRPr="00746EA0" w:rsidRDefault="000952DD" w:rsidP="00A10343">
      <w:pPr>
        <w:pStyle w:val="ydp8982e9dmsonormal"/>
        <w:spacing w:line="480" w:lineRule="auto"/>
        <w:ind w:firstLine="720"/>
        <w:rPr>
          <w:color w:val="000000" w:themeColor="text1"/>
        </w:rPr>
      </w:pPr>
      <w:r w:rsidRPr="00746EA0">
        <w:rPr>
          <w:color w:val="000000" w:themeColor="text1"/>
        </w:rPr>
        <w:t xml:space="preserve">The increasing incidence of FA </w:t>
      </w:r>
      <w:r w:rsidR="00891AE8">
        <w:rPr>
          <w:color w:val="000000" w:themeColor="text1"/>
        </w:rPr>
        <w:t xml:space="preserve">in certain regions of the world </w:t>
      </w:r>
      <w:r w:rsidR="009859A7" w:rsidRPr="00746EA0">
        <w:rPr>
          <w:color w:val="000000" w:themeColor="text1"/>
        </w:rPr>
        <w:t xml:space="preserve">has spurred efforts to understand the </w:t>
      </w:r>
      <w:r w:rsidR="00AA4859" w:rsidRPr="00746EA0">
        <w:rPr>
          <w:color w:val="000000" w:themeColor="text1"/>
        </w:rPr>
        <w:t xml:space="preserve">causes and </w:t>
      </w:r>
      <w:r w:rsidR="009859A7" w:rsidRPr="00746EA0">
        <w:rPr>
          <w:color w:val="000000" w:themeColor="text1"/>
        </w:rPr>
        <w:t>mechanisms underlying FA and tolerance</w:t>
      </w:r>
      <w:r w:rsidR="007C4CAC" w:rsidRPr="00746EA0">
        <w:rPr>
          <w:color w:val="000000" w:themeColor="text1"/>
        </w:rPr>
        <w:t xml:space="preserve"> in order to </w:t>
      </w:r>
      <w:r w:rsidR="00AA4859" w:rsidRPr="00746EA0">
        <w:rPr>
          <w:color w:val="000000" w:themeColor="text1"/>
        </w:rPr>
        <w:t xml:space="preserve">optimize diagnostics and find ways to </w:t>
      </w:r>
      <w:r w:rsidR="007C4CAC" w:rsidRPr="00746EA0">
        <w:rPr>
          <w:color w:val="000000" w:themeColor="text1"/>
        </w:rPr>
        <w:t>prevent or treat FA</w:t>
      </w:r>
      <w:r w:rsidR="009859A7" w:rsidRPr="00746EA0">
        <w:rPr>
          <w:color w:val="000000" w:themeColor="text1"/>
        </w:rPr>
        <w:t>.</w:t>
      </w:r>
      <w:r w:rsidR="007C4CAC" w:rsidRPr="00746EA0">
        <w:rPr>
          <w:color w:val="000000" w:themeColor="text1"/>
        </w:rPr>
        <w:t xml:space="preserve"> E</w:t>
      </w:r>
      <w:r w:rsidR="007C4CAC" w:rsidRPr="00746EA0">
        <w:rPr>
          <w:color w:val="000000" w:themeColor="text1"/>
          <w:shd w:val="clear" w:color="auto" w:fill="FFFFFF"/>
        </w:rPr>
        <w:t>arly guidelines recommended dietary avoidance or delayed introduction of allergenic foods in infants to prevent FAs</w:t>
      </w:r>
      <w:r w:rsidR="009859A7" w:rsidRPr="00746EA0">
        <w:rPr>
          <w:color w:val="000000" w:themeColor="text1"/>
        </w:rPr>
        <w:t>.</w:t>
      </w:r>
      <w:r w:rsidR="001F7577" w:rsidRPr="00746EA0">
        <w:rPr>
          <w:color w:val="000000" w:themeColor="text1"/>
        </w:rPr>
        <w:fldChar w:fldCharType="begin">
          <w:fldData xml:space="preserve">PEVuZE5vdGU+PENpdGU+PEF1dGhvcj5GaW9jY2hpPC9BdXRob3I+PFllYXI+MjAwNjwvWWVhcj48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aW9jY2hpPC9BdXRob3I+PFllYXI+MjAwNjwvWWVhcj48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1F7577" w:rsidRPr="00746EA0">
        <w:rPr>
          <w:color w:val="000000" w:themeColor="text1"/>
        </w:rPr>
      </w:r>
      <w:r w:rsidR="001F7577" w:rsidRPr="00746EA0">
        <w:rPr>
          <w:color w:val="000000" w:themeColor="text1"/>
        </w:rPr>
        <w:fldChar w:fldCharType="separate"/>
      </w:r>
      <w:r w:rsidR="009C780F" w:rsidRPr="00746EA0">
        <w:rPr>
          <w:noProof/>
          <w:color w:val="000000" w:themeColor="text1"/>
          <w:vertAlign w:val="superscript"/>
        </w:rPr>
        <w:t>5</w:t>
      </w:r>
      <w:r w:rsidR="001F7577" w:rsidRPr="00746EA0">
        <w:rPr>
          <w:color w:val="000000" w:themeColor="text1"/>
        </w:rPr>
        <w:fldChar w:fldCharType="end"/>
      </w:r>
      <w:r w:rsidR="009859A7" w:rsidRPr="00746EA0">
        <w:rPr>
          <w:color w:val="000000" w:themeColor="text1"/>
        </w:rPr>
        <w:t xml:space="preserve"> </w:t>
      </w:r>
      <w:r w:rsidR="007C4CAC" w:rsidRPr="00746EA0">
        <w:rPr>
          <w:color w:val="000000" w:themeColor="text1"/>
        </w:rPr>
        <w:t xml:space="preserve">However, later studies </w:t>
      </w:r>
      <w:r w:rsidRPr="00746EA0">
        <w:rPr>
          <w:color w:val="000000" w:themeColor="text1"/>
        </w:rPr>
        <w:t xml:space="preserve">either </w:t>
      </w:r>
      <w:r w:rsidR="007C4CAC" w:rsidRPr="00746EA0">
        <w:rPr>
          <w:color w:val="000000" w:themeColor="text1"/>
        </w:rPr>
        <w:t xml:space="preserve">did not see a benefit of delayed introduction </w:t>
      </w:r>
      <w:r w:rsidRPr="00746EA0">
        <w:rPr>
          <w:color w:val="000000" w:themeColor="text1"/>
        </w:rPr>
        <w:t>or indicated</w:t>
      </w:r>
      <w:r w:rsidR="007C4CAC" w:rsidRPr="00746EA0">
        <w:rPr>
          <w:color w:val="000000" w:themeColor="text1"/>
        </w:rPr>
        <w:t xml:space="preserve"> that early introduction may potentially be beneficial</w:t>
      </w:r>
      <w:r w:rsidR="00282C4D" w:rsidRPr="00746EA0">
        <w:rPr>
          <w:color w:val="000000" w:themeColor="text1"/>
        </w:rPr>
        <w:t xml:space="preserve"> in preventing FA</w:t>
      </w:r>
      <w:r w:rsidR="007C4CAC" w:rsidRPr="00746EA0">
        <w:rPr>
          <w:color w:val="000000" w:themeColor="text1"/>
        </w:rPr>
        <w:t>.</w:t>
      </w:r>
      <w:r w:rsidRPr="00746EA0">
        <w:rPr>
          <w:color w:val="000000" w:themeColor="text1"/>
        </w:rPr>
        <w:t xml:space="preserve"> </w:t>
      </w:r>
      <w:r w:rsidR="00390F52" w:rsidRPr="00746EA0">
        <w:rPr>
          <w:color w:val="000000" w:themeColor="text1"/>
        </w:rPr>
        <w:t>Findings from recent studies of early life dietary interventions for FA prevention have led to revised guidelines, moving away from an avoidance approach of allergenic foods to actively recommending introduction of allergenic foods in the first 4 to 6 months of life.</w:t>
      </w:r>
      <w:r w:rsidR="00390F52" w:rsidRPr="00746EA0">
        <w:rPr>
          <w:color w:val="000000" w:themeColor="text1"/>
        </w:rPr>
        <w:fldChar w:fldCharType="begin">
          <w:fldData xml:space="preserve">PEVuZE5vdGU+PENpdGU+PEF1dGhvcj5GbGVpc2NoZXI8L0F1dGhvcj48WWVhcj4yMDIxPC9ZZWFy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bGVpc2NoZXI8L0F1dGhvcj48WWVhcj4yMDIxPC9ZZWFy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390F52" w:rsidRPr="00746EA0">
        <w:rPr>
          <w:color w:val="000000" w:themeColor="text1"/>
        </w:rPr>
      </w:r>
      <w:r w:rsidR="00390F52" w:rsidRPr="00746EA0">
        <w:rPr>
          <w:color w:val="000000" w:themeColor="text1"/>
        </w:rPr>
        <w:fldChar w:fldCharType="separate"/>
      </w:r>
      <w:r w:rsidR="009C780F" w:rsidRPr="00746EA0">
        <w:rPr>
          <w:noProof/>
          <w:color w:val="000000" w:themeColor="text1"/>
          <w:vertAlign w:val="superscript"/>
        </w:rPr>
        <w:t>6-8</w:t>
      </w:r>
      <w:r w:rsidR="00390F52" w:rsidRPr="00746EA0">
        <w:rPr>
          <w:color w:val="000000" w:themeColor="text1"/>
        </w:rPr>
        <w:fldChar w:fldCharType="end"/>
      </w:r>
      <w:r w:rsidR="00AA4859" w:rsidRPr="00746EA0">
        <w:rPr>
          <w:color w:val="000000" w:themeColor="text1"/>
        </w:rPr>
        <w:t xml:space="preserve"> </w:t>
      </w:r>
      <w:r w:rsidR="007C4CAC" w:rsidRPr="00746EA0">
        <w:rPr>
          <w:color w:val="000000" w:themeColor="text1"/>
        </w:rPr>
        <w:t xml:space="preserve"> </w:t>
      </w:r>
      <w:r w:rsidR="00AA4859" w:rsidRPr="00746EA0">
        <w:rPr>
          <w:color w:val="000000" w:themeColor="text1"/>
        </w:rPr>
        <w:t xml:space="preserve">A number of novel diagnostics have been developed, but these are still mainly performed in research </w:t>
      </w:r>
      <w:r w:rsidR="00A3521E" w:rsidRPr="00746EA0">
        <w:rPr>
          <w:color w:val="000000" w:themeColor="text1"/>
        </w:rPr>
        <w:t>labs and not readily available</w:t>
      </w:r>
      <w:r w:rsidR="00AA4859" w:rsidRPr="00746EA0">
        <w:rPr>
          <w:color w:val="000000" w:themeColor="text1"/>
        </w:rPr>
        <w:t>.</w:t>
      </w:r>
      <w:r w:rsidR="00760A84" w:rsidRPr="00746EA0">
        <w:rPr>
          <w:color w:val="000000" w:themeColor="text1"/>
        </w:rPr>
        <w:t xml:space="preserve"> </w:t>
      </w:r>
      <w:r w:rsidR="006E6E31" w:rsidRPr="00746EA0">
        <w:rPr>
          <w:color w:val="000000" w:themeColor="text1"/>
        </w:rPr>
        <w:t>I</w:t>
      </w:r>
      <w:r w:rsidR="00760A84" w:rsidRPr="00746EA0">
        <w:rPr>
          <w:color w:val="000000" w:themeColor="text1"/>
        </w:rPr>
        <w:t>n 2020</w:t>
      </w:r>
      <w:r w:rsidR="009B26B9" w:rsidRPr="00746EA0">
        <w:rPr>
          <w:color w:val="000000" w:themeColor="text1"/>
        </w:rPr>
        <w:t xml:space="preserve">, </w:t>
      </w:r>
      <w:r w:rsidR="00AA4859" w:rsidRPr="00746EA0">
        <w:rPr>
          <w:color w:val="000000" w:themeColor="text1"/>
        </w:rPr>
        <w:t xml:space="preserve">Palforzia®, </w:t>
      </w:r>
      <w:r w:rsidR="00A3521E" w:rsidRPr="00746EA0">
        <w:rPr>
          <w:color w:val="000000" w:themeColor="text1"/>
        </w:rPr>
        <w:t>an oral immunotherapy</w:t>
      </w:r>
      <w:r w:rsidR="00AA4859" w:rsidRPr="00746EA0">
        <w:rPr>
          <w:color w:val="000000" w:themeColor="text1"/>
        </w:rPr>
        <w:t xml:space="preserve"> drug for </w:t>
      </w:r>
      <w:r w:rsidR="00A3521E" w:rsidRPr="00746EA0">
        <w:rPr>
          <w:color w:val="000000" w:themeColor="text1"/>
        </w:rPr>
        <w:t>peanut allergy</w:t>
      </w:r>
      <w:r w:rsidR="00AA4859" w:rsidRPr="00746EA0">
        <w:rPr>
          <w:color w:val="000000" w:themeColor="text1"/>
        </w:rPr>
        <w:t xml:space="preserve"> obtained </w:t>
      </w:r>
      <w:r w:rsidR="009B26B9" w:rsidRPr="00746EA0">
        <w:rPr>
          <w:color w:val="000000" w:themeColor="text1"/>
        </w:rPr>
        <w:t xml:space="preserve">US </w:t>
      </w:r>
      <w:r w:rsidR="00760A84" w:rsidRPr="00746EA0">
        <w:rPr>
          <w:color w:val="000000" w:themeColor="text1"/>
        </w:rPr>
        <w:t xml:space="preserve">FDA </w:t>
      </w:r>
      <w:r w:rsidR="00AA4859" w:rsidRPr="00746EA0">
        <w:rPr>
          <w:color w:val="000000" w:themeColor="text1"/>
        </w:rPr>
        <w:t xml:space="preserve">approval. </w:t>
      </w:r>
      <w:r w:rsidR="00AA4859" w:rsidRPr="00746EA0">
        <w:rPr>
          <w:rStyle w:val="apple-converted-space"/>
          <w:color w:val="000000" w:themeColor="text1"/>
        </w:rPr>
        <w:t>This was an important milestone for FA</w:t>
      </w:r>
      <w:r w:rsidR="00AA4859" w:rsidRPr="00746EA0" w:rsidDel="00AA4859">
        <w:rPr>
          <w:color w:val="000000" w:themeColor="text1"/>
        </w:rPr>
        <w:t xml:space="preserve"> </w:t>
      </w:r>
      <w:r w:rsidR="00A3521E" w:rsidRPr="00746EA0">
        <w:rPr>
          <w:color w:val="000000" w:themeColor="text1"/>
        </w:rPr>
        <w:t xml:space="preserve">therapy </w:t>
      </w:r>
      <w:r w:rsidR="00AA4859" w:rsidRPr="00746EA0">
        <w:rPr>
          <w:color w:val="000000" w:themeColor="text1"/>
        </w:rPr>
        <w:t xml:space="preserve">as it was the first-ever drug approved for treatment of FA. </w:t>
      </w:r>
      <w:r w:rsidR="009B26B9" w:rsidRPr="00746EA0">
        <w:rPr>
          <w:color w:val="000000" w:themeColor="text1"/>
        </w:rPr>
        <w:t xml:space="preserve">Palforzia®, </w:t>
      </w:r>
      <w:r w:rsidR="00760A84" w:rsidRPr="00746EA0">
        <w:rPr>
          <w:color w:val="000000" w:themeColor="text1"/>
        </w:rPr>
        <w:t>a biological oral immunotherapy drug</w:t>
      </w:r>
      <w:r w:rsidR="009B26B9" w:rsidRPr="00746EA0">
        <w:rPr>
          <w:color w:val="000000" w:themeColor="text1"/>
        </w:rPr>
        <w:t xml:space="preserve"> for FA </w:t>
      </w:r>
      <w:r w:rsidR="00760A84" w:rsidRPr="00746EA0">
        <w:rPr>
          <w:color w:val="000000" w:themeColor="text1"/>
        </w:rPr>
        <w:t>, is comprised of</w:t>
      </w:r>
      <w:r w:rsidR="00760A84" w:rsidRPr="00746EA0">
        <w:rPr>
          <w:rStyle w:val="apple-converted-space"/>
          <w:color w:val="000000" w:themeColor="text1"/>
        </w:rPr>
        <w:t> </w:t>
      </w:r>
      <w:r w:rsidR="00760A84" w:rsidRPr="00746EA0">
        <w:rPr>
          <w:rStyle w:val="ydp8982e9dhgkelc"/>
          <w:color w:val="000000" w:themeColor="text1"/>
        </w:rPr>
        <w:t>peanut allergen powder for treatment of peanut allerg</w:t>
      </w:r>
      <w:r w:rsidR="00A3521E" w:rsidRPr="00746EA0">
        <w:rPr>
          <w:rStyle w:val="ydp8982e9dhgkelc"/>
          <w:color w:val="000000" w:themeColor="text1"/>
        </w:rPr>
        <w:t>y</w:t>
      </w:r>
      <w:r w:rsidR="00F0476E" w:rsidRPr="00746EA0">
        <w:rPr>
          <w:rStyle w:val="ydp8982e9dhgkelc"/>
          <w:color w:val="000000" w:themeColor="text1"/>
        </w:rPr>
        <w:t>.</w:t>
      </w:r>
      <w:r w:rsidR="00F0476E" w:rsidRPr="00746EA0">
        <w:rPr>
          <w:rStyle w:val="ydp8982e9dhgkelc"/>
          <w:color w:val="000000" w:themeColor="text1"/>
        </w:rPr>
        <w:fldChar w:fldCharType="begin"/>
      </w:r>
      <w:r w:rsidR="0071170F" w:rsidRPr="00746EA0">
        <w:rPr>
          <w:rStyle w:val="ydp8982e9dhgkelc"/>
          <w:color w:val="000000" w:themeColor="text1"/>
        </w:rPr>
        <w:instrText xml:space="preserve"> ADDIN EN.CITE &lt;EndNote&gt;&lt;Cite&gt;&lt;Author&gt;Dougherty&lt;/Author&gt;&lt;Year&gt;2021&lt;/Year&gt;&lt;RecNum&gt;69&lt;/RecNum&gt;&lt;DisplayText&gt;&lt;style face="superscript"&gt;9&lt;/style&gt;&lt;/DisplayText&gt;&lt;record&gt;&lt;rec-number&gt;69&lt;/rec-number&gt;&lt;foreign-keys&gt;&lt;key app="EN" db-id="p2vvwes9d9r0epexttyxspebtz5pa2xazt5d" timestamp="1623952981"&gt;69&lt;/key&gt;&lt;/foreign-keys&gt;&lt;ref-type name="Journal Article"&gt;17&lt;/ref-type&gt;&lt;contributors&gt;&lt;authors&gt;&lt;author&gt;Dougherty, J. A.&lt;/author&gt;&lt;author&gt;Wagner, J. D.&lt;/author&gt;&lt;author&gt;Stanton, M. C.&lt;/author&gt;&lt;/authors&gt;&lt;/contributors&gt;&lt;auth-address&gt;Palm Beach Atlantic University, West Palm Beach, FL, USA.&lt;/auth-address&gt;&lt;titles&gt;&lt;title&gt;Peanut Allergen Powder-dnfp: A Novel Oral Immunotherapy to Mitigate Peanut Allergy&lt;/title&gt;&lt;secondary-title&gt;Ann Pharmacother&lt;/secondary-title&gt;&lt;/titles&gt;&lt;pages&gt;344-353&lt;/pages&gt;&lt;volume&gt;55&lt;/volume&gt;&lt;number&gt;3&lt;/number&gt;&lt;edition&gt;2020/07/29&lt;/edition&gt;&lt;keywords&gt;&lt;keyword&gt;Administration, Oral&lt;/keyword&gt;&lt;keyword&gt;Adolescent&lt;/keyword&gt;&lt;keyword&gt;Allergens/*metabolism&lt;/keyword&gt;&lt;keyword&gt;Arachis/*chemistry&lt;/keyword&gt;&lt;keyword&gt;Child&lt;/keyword&gt;&lt;keyword&gt;Child, Preschool&lt;/keyword&gt;&lt;keyword&gt;Humans&lt;/keyword&gt;&lt;keyword&gt;Immunotherapy/*methods&lt;/keyword&gt;&lt;keyword&gt;Peanut Hypersensitivity/*drug therapy&lt;/keyword&gt;&lt;keyword&gt;*adverse drug reactions&lt;/keyword&gt;&lt;keyword&gt;*allergy&lt;/keyword&gt;&lt;keyword&gt;*drug trials&lt;/keyword&gt;&lt;keyword&gt;*hypersensitivity&lt;/keyword&gt;&lt;keyword&gt;*immunology&lt;/keyword&gt;&lt;/keywords&gt;&lt;dates&gt;&lt;year&gt;2021&lt;/year&gt;&lt;pub-dates&gt;&lt;date&gt;Mar&lt;/date&gt;&lt;/pub-dates&gt;&lt;/dates&gt;&lt;isbn&gt;1542-6270 (Electronic)&amp;#xD;1060-0280 (Linking)&lt;/isbn&gt;&lt;accession-num&gt;32718178&lt;/accession-num&gt;&lt;urls&gt;&lt;related-urls&gt;&lt;url&gt;https://www.ncbi.nlm.nih.gov/pubmed/32718178&lt;/url&gt;&lt;/related-urls&gt;&lt;/urls&gt;&lt;electronic-resource-num&gt;10.1177/1060028020944370&lt;/electronic-resource-num&gt;&lt;/record&gt;&lt;/Cite&gt;&lt;/EndNote&gt;</w:instrText>
      </w:r>
      <w:r w:rsidR="00F0476E" w:rsidRPr="00746EA0">
        <w:rPr>
          <w:rStyle w:val="ydp8982e9dhgkelc"/>
          <w:color w:val="000000" w:themeColor="text1"/>
        </w:rPr>
        <w:fldChar w:fldCharType="separate"/>
      </w:r>
      <w:r w:rsidR="009C780F" w:rsidRPr="00746EA0">
        <w:rPr>
          <w:rStyle w:val="ydp8982e9dhgkelc"/>
          <w:noProof/>
          <w:color w:val="000000" w:themeColor="text1"/>
          <w:vertAlign w:val="superscript"/>
        </w:rPr>
        <w:t>9</w:t>
      </w:r>
      <w:r w:rsidR="00F0476E" w:rsidRPr="00746EA0">
        <w:rPr>
          <w:rStyle w:val="ydp8982e9dhgkelc"/>
          <w:color w:val="000000" w:themeColor="text1"/>
        </w:rPr>
        <w:fldChar w:fldCharType="end"/>
      </w:r>
    </w:p>
    <w:p w14:paraId="29BEE014" w14:textId="02C3892B" w:rsidR="008B6632" w:rsidRPr="00746EA0" w:rsidRDefault="00AA4859" w:rsidP="00A10343">
      <w:pPr>
        <w:pStyle w:val="ydp8982e9dmsonormal"/>
        <w:spacing w:line="480" w:lineRule="auto"/>
        <w:ind w:firstLine="720"/>
        <w:rPr>
          <w:b/>
          <w:bCs/>
          <w:color w:val="000000" w:themeColor="text1"/>
        </w:rPr>
      </w:pPr>
      <w:r w:rsidRPr="00746EA0">
        <w:rPr>
          <w:color w:val="000000" w:themeColor="text1"/>
        </w:rPr>
        <w:t xml:space="preserve">We have gained valuable insights into FA over the last few years regarding the causes, and the mechanisms of FA as well new developments into diagnostics, prevention strategies, and treatments. </w:t>
      </w:r>
      <w:r w:rsidR="00012A44" w:rsidRPr="00746EA0">
        <w:rPr>
          <w:rStyle w:val="ydp8982e9dhgkelc"/>
          <w:color w:val="000000" w:themeColor="text1"/>
        </w:rPr>
        <w:t xml:space="preserve">The aim of this </w:t>
      </w:r>
      <w:r w:rsidR="00894B13" w:rsidRPr="00746EA0">
        <w:rPr>
          <w:rStyle w:val="ydp8982e9dhgkelc"/>
          <w:color w:val="000000" w:themeColor="text1"/>
        </w:rPr>
        <w:t xml:space="preserve">document </w:t>
      </w:r>
      <w:r w:rsidR="00012A44" w:rsidRPr="00746EA0">
        <w:rPr>
          <w:rStyle w:val="ydp8982e9dhgkelc"/>
          <w:color w:val="000000" w:themeColor="text1"/>
        </w:rPr>
        <w:t xml:space="preserve">is </w:t>
      </w:r>
      <w:r w:rsidR="001B59A5" w:rsidRPr="00746EA0">
        <w:rPr>
          <w:rStyle w:val="ydp8982e9dhgkelc"/>
          <w:color w:val="000000" w:themeColor="text1"/>
        </w:rPr>
        <w:t xml:space="preserve">to provide an </w:t>
      </w:r>
      <w:r w:rsidR="00012A44" w:rsidRPr="00746EA0">
        <w:rPr>
          <w:rStyle w:val="ydp8982e9dhgkelc"/>
          <w:color w:val="000000" w:themeColor="text1"/>
        </w:rPr>
        <w:t>overview</w:t>
      </w:r>
      <w:r w:rsidR="00012A44" w:rsidRPr="00746EA0">
        <w:rPr>
          <w:rStyle w:val="apple-converted-space"/>
          <w:color w:val="000000" w:themeColor="text1"/>
        </w:rPr>
        <w:t> </w:t>
      </w:r>
      <w:r w:rsidR="001B59A5" w:rsidRPr="00746EA0">
        <w:rPr>
          <w:rStyle w:val="apple-converted-space"/>
          <w:color w:val="000000" w:themeColor="text1"/>
        </w:rPr>
        <w:t xml:space="preserve">of the </w:t>
      </w:r>
      <w:r w:rsidR="00012A44" w:rsidRPr="00746EA0">
        <w:rPr>
          <w:color w:val="000000" w:themeColor="text1"/>
        </w:rPr>
        <w:t xml:space="preserve">incidence of </w:t>
      </w:r>
      <w:r w:rsidR="00BD2C63" w:rsidRPr="00746EA0">
        <w:rPr>
          <w:color w:val="000000" w:themeColor="text1"/>
        </w:rPr>
        <w:t>FA</w:t>
      </w:r>
      <w:r w:rsidR="00012A44" w:rsidRPr="00746EA0">
        <w:rPr>
          <w:color w:val="000000" w:themeColor="text1"/>
        </w:rPr>
        <w:t xml:space="preserve">, causes, </w:t>
      </w:r>
      <w:r w:rsidR="00012A44" w:rsidRPr="00746EA0">
        <w:rPr>
          <w:color w:val="000000" w:themeColor="text1"/>
        </w:rPr>
        <w:lastRenderedPageBreak/>
        <w:t>prevention</w:t>
      </w:r>
      <w:r w:rsidR="00B279CE" w:rsidRPr="00746EA0">
        <w:rPr>
          <w:color w:val="000000" w:themeColor="text1"/>
        </w:rPr>
        <w:t xml:space="preserve"> strategies</w:t>
      </w:r>
      <w:r w:rsidR="00012A44" w:rsidRPr="00746EA0">
        <w:rPr>
          <w:color w:val="000000" w:themeColor="text1"/>
        </w:rPr>
        <w:t xml:space="preserve">, diagnostic methods, and recommendations for therapies in </w:t>
      </w:r>
      <w:r w:rsidR="00BD2C63" w:rsidRPr="00746EA0">
        <w:rPr>
          <w:color w:val="000000" w:themeColor="text1"/>
        </w:rPr>
        <w:t>FA</w:t>
      </w:r>
      <w:r w:rsidR="00012A44" w:rsidRPr="00746EA0">
        <w:rPr>
          <w:color w:val="000000" w:themeColor="text1"/>
        </w:rPr>
        <w:t xml:space="preserve"> and </w:t>
      </w:r>
      <w:r w:rsidR="00894B13" w:rsidRPr="00746EA0">
        <w:rPr>
          <w:color w:val="000000" w:themeColor="text1"/>
        </w:rPr>
        <w:t xml:space="preserve">to </w:t>
      </w:r>
      <w:r w:rsidR="00012A44" w:rsidRPr="00746EA0">
        <w:rPr>
          <w:color w:val="000000" w:themeColor="text1"/>
        </w:rPr>
        <w:t xml:space="preserve">report </w:t>
      </w:r>
      <w:r w:rsidR="00894B13" w:rsidRPr="00746EA0">
        <w:rPr>
          <w:color w:val="000000" w:themeColor="text1"/>
        </w:rPr>
        <w:t xml:space="preserve">on global </w:t>
      </w:r>
      <w:r w:rsidR="00012A44" w:rsidRPr="00746EA0">
        <w:rPr>
          <w:color w:val="000000" w:themeColor="text1"/>
        </w:rPr>
        <w:t xml:space="preserve">similarities and differences </w:t>
      </w:r>
      <w:r w:rsidR="00894B13" w:rsidRPr="00746EA0">
        <w:rPr>
          <w:color w:val="000000" w:themeColor="text1"/>
        </w:rPr>
        <w:t>in</w:t>
      </w:r>
      <w:r w:rsidR="00012A44" w:rsidRPr="00746EA0">
        <w:rPr>
          <w:color w:val="000000" w:themeColor="text1"/>
        </w:rPr>
        <w:t xml:space="preserve"> </w:t>
      </w:r>
      <w:r w:rsidR="00BD2C63" w:rsidRPr="00746EA0">
        <w:rPr>
          <w:color w:val="000000" w:themeColor="text1"/>
        </w:rPr>
        <w:t>FA</w:t>
      </w:r>
      <w:r w:rsidR="00012A44" w:rsidRPr="00746EA0">
        <w:rPr>
          <w:color w:val="000000" w:themeColor="text1"/>
        </w:rPr>
        <w:t xml:space="preserve"> guidelines.</w:t>
      </w:r>
      <w:r w:rsidR="0021549C" w:rsidRPr="00746EA0">
        <w:rPr>
          <w:color w:val="000000" w:themeColor="text1"/>
        </w:rPr>
        <w:t xml:space="preserve"> </w:t>
      </w:r>
      <w:r w:rsidR="008B6632" w:rsidRPr="00746EA0">
        <w:rPr>
          <w:b/>
          <w:bCs/>
          <w:color w:val="000000" w:themeColor="text1"/>
        </w:rPr>
        <w:br w:type="page"/>
      </w:r>
    </w:p>
    <w:p w14:paraId="6B3F3828" w14:textId="7E65FD99" w:rsidR="00D3388C" w:rsidRPr="00746EA0" w:rsidRDefault="00DC5EC2" w:rsidP="00A10343">
      <w:pPr>
        <w:spacing w:line="480" w:lineRule="auto"/>
        <w:rPr>
          <w:b/>
          <w:bCs/>
          <w:color w:val="000000" w:themeColor="text1"/>
        </w:rPr>
      </w:pPr>
      <w:r w:rsidRPr="00746EA0">
        <w:rPr>
          <w:b/>
          <w:bCs/>
          <w:color w:val="000000" w:themeColor="text1"/>
        </w:rPr>
        <w:lastRenderedPageBreak/>
        <w:t>EPIDEMIOLOGY OF FOOD ALLERGY</w:t>
      </w:r>
      <w:r w:rsidR="000A0EA1" w:rsidRPr="00746EA0">
        <w:rPr>
          <w:b/>
          <w:bCs/>
          <w:color w:val="000000" w:themeColor="text1"/>
        </w:rPr>
        <w:t xml:space="preserve"> </w:t>
      </w:r>
    </w:p>
    <w:p w14:paraId="6C4BFEF7" w14:textId="108A3072" w:rsidR="0031613A" w:rsidRPr="00746EA0" w:rsidRDefault="0031613A" w:rsidP="00A10343">
      <w:pPr>
        <w:autoSpaceDE w:val="0"/>
        <w:autoSpaceDN w:val="0"/>
        <w:adjustRightInd w:val="0"/>
        <w:spacing w:line="480" w:lineRule="auto"/>
        <w:ind w:firstLine="720"/>
        <w:rPr>
          <w:color w:val="000000" w:themeColor="text1"/>
        </w:rPr>
      </w:pPr>
      <w:r w:rsidRPr="00746EA0">
        <w:rPr>
          <w:rStyle w:val="ydp8982e9dhgkelc"/>
          <w:color w:val="000000" w:themeColor="text1"/>
        </w:rPr>
        <w:t>More than 160 foods are known to cause food allergies,</w:t>
      </w:r>
      <w:r w:rsidR="00760A84" w:rsidRPr="00746EA0">
        <w:rPr>
          <w:rStyle w:val="ydp8982e9dhgkelc"/>
          <w:color w:val="000000" w:themeColor="text1"/>
        </w:rPr>
        <w:t xml:space="preserve"> with varying prevalence rates by specific food and population affected.</w:t>
      </w:r>
      <w:r w:rsidRPr="00746EA0">
        <w:rPr>
          <w:rStyle w:val="ydp8982e9dhgkelc"/>
          <w:color w:val="000000" w:themeColor="text1"/>
        </w:rPr>
        <w:fldChar w:fldCharType="begin">
          <w:fldData xml:space="preserve">PEVuZE5vdGU+PENpdGU+PEF1dGhvcj5CYWxsbWVyLVdlYmVyPC9BdXRob3I+PFllYXI+MjAxMTwv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</w:fldData>
        </w:fldChar>
      </w:r>
      <w:r w:rsidR="0071170F" w:rsidRPr="00746EA0">
        <w:rPr>
          <w:rStyle w:val="ydp8982e9dhgkelc"/>
          <w:color w:val="000000" w:themeColor="text1"/>
        </w:rPr>
        <w:instrText xml:space="preserve"> ADDIN EN.CITE </w:instrText>
      </w:r>
      <w:r w:rsidR="0071170F" w:rsidRPr="00746EA0">
        <w:rPr>
          <w:rStyle w:val="ydp8982e9dhgkelc"/>
          <w:color w:val="000000" w:themeColor="text1"/>
        </w:rPr>
        <w:fldChar w:fldCharType="begin">
          <w:fldData xml:space="preserve">PEVuZE5vdGU+PENpdGU+PEF1dGhvcj5CYWxsbWVyLVdlYmVyPC9BdXRob3I+PFllYXI+MjAxMTwv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</w:fldData>
        </w:fldChar>
      </w:r>
      <w:r w:rsidR="0071170F" w:rsidRPr="00746EA0">
        <w:rPr>
          <w:rStyle w:val="ydp8982e9dhgkelc"/>
          <w:color w:val="000000" w:themeColor="text1"/>
        </w:rPr>
        <w:instrText xml:space="preserve"> ADDIN EN.CITE.DATA </w:instrText>
      </w:r>
      <w:r w:rsidR="0071170F" w:rsidRPr="00746EA0">
        <w:rPr>
          <w:rStyle w:val="ydp8982e9dhgkelc"/>
          <w:color w:val="000000" w:themeColor="text1"/>
        </w:rPr>
      </w:r>
      <w:r w:rsidR="0071170F" w:rsidRPr="00746EA0">
        <w:rPr>
          <w:rStyle w:val="ydp8982e9dhgkelc"/>
          <w:color w:val="000000" w:themeColor="text1"/>
        </w:rPr>
        <w:fldChar w:fldCharType="end"/>
      </w:r>
      <w:r w:rsidRPr="00746EA0">
        <w:rPr>
          <w:rStyle w:val="ydp8982e9dhgkelc"/>
          <w:color w:val="000000" w:themeColor="text1"/>
        </w:rPr>
      </w:r>
      <w:r w:rsidRPr="00746EA0">
        <w:rPr>
          <w:rStyle w:val="ydp8982e9dhgkelc"/>
          <w:color w:val="000000" w:themeColor="text1"/>
        </w:rPr>
        <w:fldChar w:fldCharType="separate"/>
      </w:r>
      <w:r w:rsidR="009C780F" w:rsidRPr="00746EA0">
        <w:rPr>
          <w:rStyle w:val="ydp8982e9dhgkelc"/>
          <w:noProof/>
          <w:color w:val="000000" w:themeColor="text1"/>
          <w:vertAlign w:val="superscript"/>
        </w:rPr>
        <w:t>10-12</w:t>
      </w:r>
      <w:r w:rsidRPr="00746EA0">
        <w:rPr>
          <w:rStyle w:val="ydp8982e9dhgkelc"/>
          <w:color w:val="000000" w:themeColor="text1"/>
        </w:rPr>
        <w:fldChar w:fldCharType="end"/>
      </w:r>
      <w:r w:rsidRPr="00746EA0">
        <w:rPr>
          <w:rStyle w:val="ydp8982e9dhgkelc"/>
          <w:color w:val="000000" w:themeColor="text1"/>
        </w:rPr>
        <w:t xml:space="preserve"> Large population-based studies using </w:t>
      </w:r>
      <w:r w:rsidR="00557864" w:rsidRPr="00746EA0">
        <w:rPr>
          <w:rStyle w:val="ydp8982e9dhgkelc"/>
          <w:color w:val="000000" w:themeColor="text1"/>
        </w:rPr>
        <w:t>double-blind placebo controlled food challenges (DBPCFC</w:t>
      </w:r>
      <w:r w:rsidRPr="00746EA0">
        <w:rPr>
          <w:rStyle w:val="ydp8982e9dhgkelc"/>
          <w:color w:val="000000" w:themeColor="text1"/>
        </w:rPr>
        <w:t>s</w:t>
      </w:r>
      <w:r w:rsidR="00557864" w:rsidRPr="00746EA0">
        <w:rPr>
          <w:rStyle w:val="ydp8982e9dhgkelc"/>
          <w:color w:val="000000" w:themeColor="text1"/>
        </w:rPr>
        <w:t>)</w:t>
      </w:r>
      <w:r w:rsidRPr="00746EA0">
        <w:rPr>
          <w:rStyle w:val="ydp8982e9dhgkelc"/>
          <w:color w:val="000000" w:themeColor="text1"/>
        </w:rPr>
        <w:t xml:space="preserve">, the gold standard for diagnosis of </w:t>
      </w:r>
      <w:r w:rsidR="00BD2C63" w:rsidRPr="00746EA0">
        <w:rPr>
          <w:rStyle w:val="ydp8982e9dhgkelc"/>
          <w:color w:val="000000" w:themeColor="text1"/>
        </w:rPr>
        <w:t>FA</w:t>
      </w:r>
      <w:r w:rsidRPr="00746EA0">
        <w:rPr>
          <w:rStyle w:val="ydp8982e9dhgkelc"/>
          <w:color w:val="000000" w:themeColor="text1"/>
        </w:rPr>
        <w:t xml:space="preserve">, </w:t>
      </w:r>
      <w:r w:rsidR="005B4220" w:rsidRPr="00746EA0">
        <w:rPr>
          <w:rStyle w:val="ydp8982e9dhgkelc"/>
          <w:color w:val="000000" w:themeColor="text1"/>
        </w:rPr>
        <w:t xml:space="preserve">hold promise for accurate </w:t>
      </w:r>
      <w:r w:rsidRPr="00746EA0">
        <w:rPr>
          <w:rStyle w:val="ydp8982e9dhgkelc"/>
          <w:color w:val="000000" w:themeColor="text1"/>
        </w:rPr>
        <w:t>FA prevalence</w:t>
      </w:r>
      <w:r w:rsidR="001515EC" w:rsidRPr="00746EA0">
        <w:rPr>
          <w:rStyle w:val="ydp8982e9dhgkelc"/>
          <w:color w:val="000000" w:themeColor="text1"/>
        </w:rPr>
        <w:t xml:space="preserve"> assessment</w:t>
      </w:r>
      <w:r w:rsidRPr="00746EA0">
        <w:rPr>
          <w:rStyle w:val="ydp8982e9dhgkelc"/>
          <w:color w:val="000000" w:themeColor="text1"/>
        </w:rPr>
        <w:t xml:space="preserve">; however, </w:t>
      </w:r>
      <w:r w:rsidR="00557864" w:rsidRPr="00746EA0">
        <w:rPr>
          <w:rStyle w:val="ydp8982e9dhgkelc"/>
          <w:color w:val="000000" w:themeColor="text1"/>
        </w:rPr>
        <w:t>DBPCFCs and oral food challenges (</w:t>
      </w:r>
      <w:r w:rsidRPr="00746EA0">
        <w:rPr>
          <w:rStyle w:val="ydp8982e9dhgkelc"/>
          <w:color w:val="000000" w:themeColor="text1"/>
        </w:rPr>
        <w:t>OFCs</w:t>
      </w:r>
      <w:r w:rsidR="00557864" w:rsidRPr="00746EA0">
        <w:rPr>
          <w:rStyle w:val="ydp8982e9dhgkelc"/>
          <w:color w:val="000000" w:themeColor="text1"/>
        </w:rPr>
        <w:t>)</w:t>
      </w:r>
      <w:r w:rsidRPr="00746EA0">
        <w:rPr>
          <w:rStyle w:val="ydp8982e9dhgkelc"/>
          <w:color w:val="000000" w:themeColor="text1"/>
        </w:rPr>
        <w:t xml:space="preserve"> are resource intensive and pose risk of severe allergic reaction</w:t>
      </w:r>
      <w:r w:rsidR="001014F3" w:rsidRPr="00746EA0">
        <w:rPr>
          <w:rStyle w:val="ydp8982e9dhgkelc"/>
          <w:color w:val="000000" w:themeColor="text1"/>
        </w:rPr>
        <w:t xml:space="preserve">s </w:t>
      </w:r>
      <w:r w:rsidR="001515EC" w:rsidRPr="00746EA0">
        <w:rPr>
          <w:rStyle w:val="ydp8982e9dhgkelc"/>
          <w:color w:val="000000" w:themeColor="text1"/>
        </w:rPr>
        <w:t xml:space="preserve">—thereby </w:t>
      </w:r>
      <w:r w:rsidR="001014F3" w:rsidRPr="00746EA0">
        <w:rPr>
          <w:rStyle w:val="ydp8982e9dhgkelc"/>
          <w:color w:val="000000" w:themeColor="text1"/>
        </w:rPr>
        <w:t>rais</w:t>
      </w:r>
      <w:r w:rsidR="001515EC" w:rsidRPr="00746EA0">
        <w:rPr>
          <w:rStyle w:val="ydp8982e9dhgkelc"/>
          <w:color w:val="000000" w:themeColor="text1"/>
        </w:rPr>
        <w:t>ing</w:t>
      </w:r>
      <w:r w:rsidR="001014F3" w:rsidRPr="00746EA0">
        <w:rPr>
          <w:rStyle w:val="ydp8982e9dhgkelc"/>
          <w:color w:val="000000" w:themeColor="text1"/>
        </w:rPr>
        <w:t xml:space="preserve"> </w:t>
      </w:r>
      <w:r w:rsidR="005B4220" w:rsidRPr="00746EA0">
        <w:rPr>
          <w:rStyle w:val="ydp8982e9dhgkelc"/>
          <w:color w:val="000000" w:themeColor="text1"/>
        </w:rPr>
        <w:t>concerns about low participation rates among participants and  selection bias</w:t>
      </w:r>
      <w:r w:rsidRPr="00746EA0">
        <w:rPr>
          <w:rStyle w:val="ydp8982e9dhgkelc"/>
          <w:color w:val="000000" w:themeColor="text1"/>
        </w:rPr>
        <w:t xml:space="preserve">. </w:t>
      </w:r>
      <w:r w:rsidR="00B25C0E" w:rsidRPr="00746EA0">
        <w:rPr>
          <w:rStyle w:val="ydp8982e9dhgkelc"/>
          <w:color w:val="000000" w:themeColor="text1"/>
        </w:rPr>
        <w:t>Therefore, p</w:t>
      </w:r>
      <w:r w:rsidRPr="00746EA0">
        <w:rPr>
          <w:rStyle w:val="ydp8982e9dhgkelc"/>
          <w:color w:val="000000" w:themeColor="text1"/>
        </w:rPr>
        <w:t xml:space="preserve">revalence data using OFCs are </w:t>
      </w:r>
      <w:r w:rsidR="002845C3" w:rsidRPr="00746EA0">
        <w:rPr>
          <w:rStyle w:val="ydp8982e9dhgkelc"/>
          <w:color w:val="000000" w:themeColor="text1"/>
        </w:rPr>
        <w:t xml:space="preserve">very </w:t>
      </w:r>
      <w:r w:rsidRPr="00746EA0">
        <w:rPr>
          <w:rStyle w:val="ydp8982e9dhgkelc"/>
          <w:color w:val="000000" w:themeColor="text1"/>
        </w:rPr>
        <w:t>limited.</w:t>
      </w:r>
      <w:r w:rsidRPr="00746EA0">
        <w:rPr>
          <w:rStyle w:val="ydp8982e9dhgkelc"/>
          <w:color w:val="000000" w:themeColor="text1"/>
        </w:rPr>
        <w:fldChar w:fldCharType="begin">
          <w:fldData xml:space="preserve">PEVuZE5vdGU+PENpdGU+PEF1dGhvcj5Mb2g8L0F1dGhvcj48WWVhcj4yMDE4PC9ZZWFyPjxSZWNO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</w:fldData>
        </w:fldChar>
      </w:r>
      <w:r w:rsidR="0071170F" w:rsidRPr="00746EA0">
        <w:rPr>
          <w:rStyle w:val="ydp8982e9dhgkelc"/>
          <w:color w:val="000000" w:themeColor="text1"/>
        </w:rPr>
        <w:instrText xml:space="preserve"> ADDIN EN.CITE </w:instrText>
      </w:r>
      <w:r w:rsidR="0071170F" w:rsidRPr="00746EA0">
        <w:rPr>
          <w:rStyle w:val="ydp8982e9dhgkelc"/>
          <w:color w:val="000000" w:themeColor="text1"/>
        </w:rPr>
        <w:fldChar w:fldCharType="begin">
          <w:fldData xml:space="preserve">PEVuZE5vdGU+PENpdGU+PEF1dGhvcj5Mb2g8L0F1dGhvcj48WWVhcj4yMDE4PC9ZZWFyPjxSZWNO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</w:fldData>
        </w:fldChar>
      </w:r>
      <w:r w:rsidR="0071170F" w:rsidRPr="00746EA0">
        <w:rPr>
          <w:rStyle w:val="ydp8982e9dhgkelc"/>
          <w:color w:val="000000" w:themeColor="text1"/>
        </w:rPr>
        <w:instrText xml:space="preserve"> ADDIN EN.CITE.DATA </w:instrText>
      </w:r>
      <w:r w:rsidR="0071170F" w:rsidRPr="00746EA0">
        <w:rPr>
          <w:rStyle w:val="ydp8982e9dhgkelc"/>
          <w:color w:val="000000" w:themeColor="text1"/>
        </w:rPr>
      </w:r>
      <w:r w:rsidR="0071170F" w:rsidRPr="00746EA0">
        <w:rPr>
          <w:rStyle w:val="ydp8982e9dhgkelc"/>
          <w:color w:val="000000" w:themeColor="text1"/>
        </w:rPr>
        <w:fldChar w:fldCharType="end"/>
      </w:r>
      <w:r w:rsidRPr="00746EA0">
        <w:rPr>
          <w:rStyle w:val="ydp8982e9dhgkelc"/>
          <w:color w:val="000000" w:themeColor="text1"/>
        </w:rPr>
      </w:r>
      <w:r w:rsidRPr="00746EA0">
        <w:rPr>
          <w:rStyle w:val="ydp8982e9dhgkelc"/>
          <w:color w:val="000000" w:themeColor="text1"/>
        </w:rPr>
        <w:fldChar w:fldCharType="separate"/>
      </w:r>
      <w:r w:rsidR="009C780F" w:rsidRPr="00746EA0">
        <w:rPr>
          <w:rStyle w:val="ydp8982e9dhgkelc"/>
          <w:noProof/>
          <w:color w:val="000000" w:themeColor="text1"/>
          <w:vertAlign w:val="superscript"/>
        </w:rPr>
        <w:t>13</w:t>
      </w:r>
      <w:r w:rsidRPr="00746EA0">
        <w:rPr>
          <w:rStyle w:val="ydp8982e9dhgkelc"/>
          <w:color w:val="000000" w:themeColor="text1"/>
        </w:rPr>
        <w:fldChar w:fldCharType="end"/>
      </w:r>
      <w:r w:rsidRPr="00746EA0">
        <w:rPr>
          <w:rStyle w:val="ydp8982e9dhgkelc"/>
          <w:color w:val="000000" w:themeColor="text1"/>
        </w:rPr>
        <w:t xml:space="preserve"> A 2013 survey of 89 countries found that only 10% of countries had prevalence data based on OFC.</w:t>
      </w:r>
      <w:r w:rsidRPr="00746EA0">
        <w:rPr>
          <w:rStyle w:val="ydp8982e9dhgkelc"/>
          <w:color w:val="000000" w:themeColor="text1"/>
        </w:rPr>
        <w:fldChar w:fldCharType="begin"/>
      </w:r>
      <w:r w:rsidR="0071170F" w:rsidRPr="00746EA0">
        <w:rPr>
          <w:rStyle w:val="ydp8982e9dhgkelc"/>
          <w:color w:val="000000" w:themeColor="text1"/>
        </w:rPr>
        <w:instrText xml:space="preserve"> ADDIN EN.CITE &lt;EndNote&gt;&lt;Cite&gt;&lt;Author&gt;Prescott&lt;/Author&gt;&lt;Year&gt;2013&lt;/Year&gt;&lt;RecNum&gt;123&lt;/RecNum&gt;&lt;DisplayText&gt;&lt;style face="superscript"&gt;14&lt;/style&gt;&lt;/DisplayText&gt;&lt;record&gt;&lt;rec-number&gt;123&lt;/rec-number&gt;&lt;foreign-keys&gt;&lt;key app="EN" db-id="p2vvwes9d9r0epexttyxspebtz5pa2xazt5d" timestamp="1625800076"&gt;123&lt;/key&gt;&lt;/foreign-keys&gt;&lt;ref-type name="Journal Article"&gt;17&lt;/ref-type&gt;&lt;contributors&gt;&lt;authors&gt;&lt;author&gt;Prescott, S. L.&lt;/author&gt;&lt;author&gt;Pawankar, R.&lt;/author&gt;&lt;author&gt;Allen, K. J.&lt;/author&gt;&lt;author&gt;Campbell, D. E.&lt;/author&gt;&lt;author&gt;Sinn, JKh&lt;/author&gt;&lt;author&gt;Fiocchi, A.&lt;/author&gt;&lt;author&gt;Ebisawa, M.&lt;/author&gt;&lt;author&gt;Sampson, H. A.&lt;/author&gt;&lt;author&gt;Beyer, K.&lt;/author&gt;&lt;author&gt;Lee, B. W.&lt;/author&gt;&lt;/authors&gt;&lt;/contributors&gt;&lt;auth-address&gt;World Allergy Organization, Milwaukee, USA (headquarters. susan.prescott@uwa.edu.au.&lt;/auth-address&gt;&lt;titles&gt;&lt;title&gt;A global survey of changing patterns of food allergy burden in children&lt;/title&gt;&lt;secondary-title&gt;World Allergy Organ J&lt;/secondary-title&gt;&lt;/titles&gt;&lt;pages&gt;21&lt;/pages&gt;&lt;volume&gt;6&lt;/volume&gt;&lt;number&gt;1&lt;/number&gt;&lt;edition&gt;2013/12/07&lt;/edition&gt;&lt;dates&gt;&lt;year&gt;2013&lt;/year&gt;&lt;pub-dates&gt;&lt;date&gt;Dec 4&lt;/date&gt;&lt;/pub-dates&gt;&lt;/dates&gt;&lt;isbn&gt;1939-4551 (Print)&amp;#xD;1939-4551 (Linking)&lt;/isbn&gt;&lt;accession-num&gt;24304599&lt;/accession-num&gt;&lt;urls&gt;&lt;related-urls&gt;&lt;url&gt;https://www.ncbi.nlm.nih.gov/pubmed/24304599&lt;/url&gt;&lt;/related-urls&gt;&lt;/urls&gt;&lt;custom2&gt;PMC3879010&lt;/custom2&gt;&lt;electronic-resource-num&gt;10.1186/1939-4551-6-21&lt;/electronic-resource-num&gt;&lt;/record&gt;&lt;/Cite&gt;&lt;/EndNote&gt;</w:instrText>
      </w:r>
      <w:r w:rsidRPr="00746EA0">
        <w:rPr>
          <w:rStyle w:val="ydp8982e9dhgkelc"/>
          <w:color w:val="000000" w:themeColor="text1"/>
        </w:rPr>
        <w:fldChar w:fldCharType="separate"/>
      </w:r>
      <w:r w:rsidR="009C780F" w:rsidRPr="00746EA0">
        <w:rPr>
          <w:rStyle w:val="ydp8982e9dhgkelc"/>
          <w:noProof/>
          <w:color w:val="000000" w:themeColor="text1"/>
          <w:vertAlign w:val="superscript"/>
        </w:rPr>
        <w:t>14</w:t>
      </w:r>
      <w:r w:rsidRPr="00746EA0">
        <w:rPr>
          <w:rStyle w:val="ydp8982e9dhgkelc"/>
          <w:color w:val="000000" w:themeColor="text1"/>
        </w:rPr>
        <w:fldChar w:fldCharType="end"/>
      </w:r>
      <w:r w:rsidRPr="00746EA0">
        <w:rPr>
          <w:rStyle w:val="ydp8982e9dhgkelc"/>
          <w:color w:val="000000" w:themeColor="text1"/>
        </w:rPr>
        <w:t xml:space="preserve"> Instead of OFCs, surrogate markers are often used for determination of </w:t>
      </w:r>
      <w:r w:rsidR="00BD2C63" w:rsidRPr="00746EA0">
        <w:rPr>
          <w:rStyle w:val="ydp8982e9dhgkelc"/>
          <w:color w:val="000000" w:themeColor="text1"/>
        </w:rPr>
        <w:t>FA</w:t>
      </w:r>
      <w:r w:rsidRPr="00746EA0">
        <w:rPr>
          <w:rStyle w:val="ydp8982e9dhgkelc"/>
          <w:color w:val="000000" w:themeColor="text1"/>
        </w:rPr>
        <w:t xml:space="preserve">. These include self-reported clinical history of </w:t>
      </w:r>
      <w:r w:rsidR="00BD2C63" w:rsidRPr="00746EA0">
        <w:rPr>
          <w:rStyle w:val="ydp8982e9dhgkelc"/>
          <w:color w:val="000000" w:themeColor="text1"/>
        </w:rPr>
        <w:t>FA</w:t>
      </w:r>
      <w:r w:rsidRPr="00746EA0">
        <w:rPr>
          <w:rStyle w:val="ydp8982e9dhgkelc"/>
          <w:color w:val="000000" w:themeColor="text1"/>
        </w:rPr>
        <w:t xml:space="preserve">, clinical or hospital visits for </w:t>
      </w:r>
      <w:r w:rsidR="00BD2C63" w:rsidRPr="00746EA0">
        <w:rPr>
          <w:rStyle w:val="ydp8982e9dhgkelc"/>
          <w:color w:val="000000" w:themeColor="text1"/>
        </w:rPr>
        <w:t>FA</w:t>
      </w:r>
      <w:r w:rsidRPr="00746EA0">
        <w:rPr>
          <w:rStyle w:val="ydp8982e9dhgkelc"/>
          <w:color w:val="000000" w:themeColor="text1"/>
        </w:rPr>
        <w:t xml:space="preserve">, or determination of allergen-specific IgE (sIgE) either by </w:t>
      </w:r>
      <w:r w:rsidR="00666D07" w:rsidRPr="00746EA0">
        <w:rPr>
          <w:rStyle w:val="ydp8982e9dhgkelc"/>
          <w:color w:val="000000" w:themeColor="text1"/>
        </w:rPr>
        <w:t>skin prick test (</w:t>
      </w:r>
      <w:r w:rsidR="00C36769" w:rsidRPr="00746EA0">
        <w:rPr>
          <w:rStyle w:val="ydp8982e9dhgkelc"/>
          <w:color w:val="000000" w:themeColor="text1"/>
        </w:rPr>
        <w:t>SPT</w:t>
      </w:r>
      <w:r w:rsidR="00666D07" w:rsidRPr="00746EA0">
        <w:rPr>
          <w:rStyle w:val="ydp8982e9dhgkelc"/>
          <w:color w:val="000000" w:themeColor="text1"/>
        </w:rPr>
        <w:t>)</w:t>
      </w:r>
      <w:r w:rsidRPr="00746EA0">
        <w:rPr>
          <w:rStyle w:val="ydp8982e9dhgkelc"/>
          <w:color w:val="000000" w:themeColor="text1"/>
        </w:rPr>
        <w:t xml:space="preserve"> or serum sIgE. sIgE tests are associated with high rates of false </w:t>
      </w:r>
      <w:r w:rsidR="00471503" w:rsidRPr="00746EA0">
        <w:rPr>
          <w:rStyle w:val="ydp8982e9dhgkelc"/>
          <w:color w:val="000000" w:themeColor="text1"/>
        </w:rPr>
        <w:t>positives</w:t>
      </w:r>
      <w:r w:rsidR="002845C3" w:rsidRPr="00746EA0">
        <w:rPr>
          <w:rStyle w:val="ydp8982e9dhgkelc"/>
          <w:color w:val="000000" w:themeColor="text1"/>
        </w:rPr>
        <w:t xml:space="preserve"> leading to overestimation</w:t>
      </w:r>
      <w:r w:rsidRPr="00746EA0">
        <w:rPr>
          <w:rStyle w:val="ydp8982e9dhgkelc"/>
          <w:color w:val="000000" w:themeColor="text1"/>
        </w:rPr>
        <w:t>.</w:t>
      </w:r>
      <w:r w:rsidR="00640C04" w:rsidRPr="00746EA0">
        <w:rPr>
          <w:rStyle w:val="ydp8982e9dhgkelc"/>
          <w:color w:val="000000" w:themeColor="text1"/>
        </w:rPr>
        <w:t xml:space="preserve"> A false positive diagnosis carries the risk of nutritional deficiency and significantly impacts quality of life. Misdiagnosis also leads to an increased economic burden on the health care system with increased costs associated with specialist referral, additional testing, and unnecessary medication prescriptions. </w:t>
      </w:r>
      <w:r w:rsidRPr="00746EA0">
        <w:rPr>
          <w:rStyle w:val="ydp8982e9dhgkelc"/>
          <w:color w:val="000000" w:themeColor="text1"/>
        </w:rPr>
        <w:t>Self-report</w:t>
      </w:r>
      <w:r w:rsidR="00B76E0D" w:rsidRPr="00746EA0">
        <w:rPr>
          <w:rStyle w:val="ydp8982e9dhgkelc"/>
          <w:color w:val="000000" w:themeColor="text1"/>
        </w:rPr>
        <w:t>ing of FAs</w:t>
      </w:r>
      <w:r w:rsidRPr="00746EA0">
        <w:rPr>
          <w:rStyle w:val="ydp8982e9dhgkelc"/>
          <w:color w:val="000000" w:themeColor="text1"/>
        </w:rPr>
        <w:t xml:space="preserve"> also </w:t>
      </w:r>
      <w:r w:rsidR="001515EC" w:rsidRPr="00746EA0">
        <w:rPr>
          <w:rStyle w:val="ydp8982e9dhgkelc"/>
          <w:color w:val="000000" w:themeColor="text1"/>
        </w:rPr>
        <w:t xml:space="preserve">leads to </w:t>
      </w:r>
      <w:r w:rsidRPr="00746EA0">
        <w:rPr>
          <w:rStyle w:val="ydp8982e9dhgkelc"/>
          <w:color w:val="000000" w:themeColor="text1"/>
        </w:rPr>
        <w:t>overestimat</w:t>
      </w:r>
      <w:r w:rsidR="001515EC" w:rsidRPr="00746EA0">
        <w:rPr>
          <w:rStyle w:val="ydp8982e9dhgkelc"/>
          <w:color w:val="000000" w:themeColor="text1"/>
        </w:rPr>
        <w:t xml:space="preserve">ion since </w:t>
      </w:r>
      <w:r w:rsidR="00B76E0D" w:rsidRPr="00746EA0">
        <w:rPr>
          <w:rStyle w:val="ydp8982e9dhgkelc"/>
          <w:color w:val="000000" w:themeColor="text1"/>
        </w:rPr>
        <w:t>these</w:t>
      </w:r>
      <w:r w:rsidRPr="00746EA0">
        <w:rPr>
          <w:rStyle w:val="ydp8982e9dhgkelc"/>
          <w:color w:val="000000" w:themeColor="text1"/>
        </w:rPr>
        <w:t xml:space="preserve"> may also include food intolerances or toxicities. </w:t>
      </w:r>
      <w:r w:rsidR="00B76E0D" w:rsidRPr="00746EA0">
        <w:rPr>
          <w:rStyle w:val="ydp8982e9dhgkelc"/>
          <w:color w:val="000000" w:themeColor="text1"/>
        </w:rPr>
        <w:t>For example, a</w:t>
      </w:r>
      <w:r w:rsidR="00C71D1C" w:rsidRPr="00746EA0">
        <w:rPr>
          <w:rStyle w:val="ydp8982e9dhgkelc"/>
          <w:color w:val="000000" w:themeColor="text1"/>
        </w:rPr>
        <w:t xml:space="preserve"> study found that 14% of families reported a milk allergy in their infant, but milk allergy could only be confirmed in 1.4%.</w:t>
      </w:r>
      <w:r w:rsidR="0071170F" w:rsidRPr="00746EA0">
        <w:rPr>
          <w:rStyle w:val="ydp8982e9dhgkelc"/>
          <w:color w:val="000000" w:themeColor="text1"/>
        </w:rPr>
        <w:fldChar w:fldCharType="begin"/>
      </w:r>
      <w:r w:rsidR="0071170F" w:rsidRPr="00746EA0">
        <w:rPr>
          <w:rStyle w:val="ydp8982e9dhgkelc"/>
          <w:color w:val="000000" w:themeColor="text1"/>
        </w:rPr>
        <w:instrText xml:space="preserve"> ADDIN EN.CITE &lt;EndNote&gt;&lt;Cite&gt;&lt;Author&gt;Hilvo&lt;/Author&gt;&lt;Year&gt;2021&lt;/Year&gt;&lt;RecNum&gt;228&lt;/RecNum&gt;&lt;DisplayText&gt;&lt;style face="superscript"&gt;15&lt;/style&gt;&lt;/DisplayText&gt;&lt;record&gt;&lt;rec-number&gt;228&lt;/rec-number&gt;&lt;foreign-keys&gt;&lt;key app="EN" db-id="p2vvwes9d9r0epexttyxspebtz5pa2xazt5d" timestamp="1633837691"&gt;228&lt;/key&gt;&lt;/foreign-keys&gt;&lt;ref-type name="Journal Article"&gt;17&lt;/ref-type&gt;&lt;contributors&gt;&lt;authors&gt;&lt;author&gt;Hilvo, M.&lt;/author&gt;&lt;/authors&gt;&lt;/contributors&gt;&lt;auth-address&gt;Zora Biosciences Oy, Tietotie 2C, Espoo, Finland.&lt;/auth-address&gt;&lt;titles&gt;&lt;title&gt;Maternal Elimination Diet and Symptoms of Cow&amp;apos;s Milk Allergy in Breastfed Infants&lt;/title&gt;&lt;secondary-title&gt;JAMA Pediatr&lt;/secondary-title&gt;&lt;/titles&gt;&lt;periodical&gt;&lt;full-title&gt;JAMA Pediatr&lt;/full-title&gt;&lt;/periodical&gt;&lt;pages&gt;425-426&lt;/pages&gt;&lt;volume&gt;175&lt;/volume&gt;&lt;number&gt;4&lt;/number&gt;&lt;edition&gt;2021/01/12&lt;/edition&gt;&lt;dates&gt;&lt;year&gt;2021&lt;/year&gt;&lt;pub-dates&gt;&lt;date&gt;Apr 1&lt;/date&gt;&lt;/pub-dates&gt;&lt;/dates&gt;&lt;isbn&gt;2168-6211 (Electronic)&amp;#xD;2168-6203 (Linking)&lt;/isbn&gt;&lt;accession-num&gt;33427864&lt;/accession-num&gt;&lt;urls&gt;&lt;related-urls&gt;&lt;url&gt;https://www.ncbi.nlm.nih.gov/pubmed/33427864&lt;/url&gt;&lt;/related-urls&gt;&lt;/urls&gt;&lt;electronic-resource-num&gt;10.1001/jamapediatrics.2020.5311&lt;/electronic-resource-num&gt;&lt;/record&gt;&lt;/Cite&gt;&lt;/EndNote&gt;</w:instrText>
      </w:r>
      <w:r w:rsidR="0071170F" w:rsidRPr="00746EA0">
        <w:rPr>
          <w:rStyle w:val="ydp8982e9dhgkelc"/>
          <w:color w:val="000000" w:themeColor="text1"/>
        </w:rPr>
        <w:fldChar w:fldCharType="separate"/>
      </w:r>
      <w:r w:rsidR="0071170F" w:rsidRPr="00746EA0">
        <w:rPr>
          <w:rStyle w:val="ydp8982e9dhgkelc"/>
          <w:noProof/>
          <w:color w:val="000000" w:themeColor="text1"/>
          <w:vertAlign w:val="superscript"/>
        </w:rPr>
        <w:t>15</w:t>
      </w:r>
      <w:r w:rsidR="0071170F" w:rsidRPr="00746EA0">
        <w:rPr>
          <w:rStyle w:val="ydp8982e9dhgkelc"/>
          <w:color w:val="000000" w:themeColor="text1"/>
        </w:rPr>
        <w:fldChar w:fldCharType="end"/>
      </w:r>
      <w:r w:rsidR="00C71D1C" w:rsidRPr="00746EA0">
        <w:rPr>
          <w:rStyle w:val="ydp8982e9dhgkelc"/>
          <w:color w:val="000000" w:themeColor="text1"/>
        </w:rPr>
        <w:t xml:space="preserve"> </w:t>
      </w:r>
    </w:p>
    <w:p w14:paraId="3A8145BD" w14:textId="2B52B225" w:rsidR="0031613A" w:rsidRPr="00746EA0" w:rsidRDefault="007674CF" w:rsidP="00A10343">
      <w:pPr>
        <w:spacing w:line="480" w:lineRule="auto"/>
        <w:ind w:firstLine="720"/>
        <w:rPr>
          <w:color w:val="000000" w:themeColor="text1"/>
        </w:rPr>
      </w:pPr>
      <w:r w:rsidRPr="00746EA0">
        <w:rPr>
          <w:color w:val="000000" w:themeColor="text1"/>
        </w:rPr>
        <w:t>T</w:t>
      </w:r>
      <w:r w:rsidR="0031613A" w:rsidRPr="00746EA0">
        <w:rPr>
          <w:color w:val="000000" w:themeColor="text1"/>
        </w:rPr>
        <w:t>he Melbourne HealthNuts and SchoolNuts stud</w:t>
      </w:r>
      <w:r w:rsidR="005B4220" w:rsidRPr="00746EA0">
        <w:rPr>
          <w:color w:val="000000" w:themeColor="text1"/>
        </w:rPr>
        <w:t>ies</w:t>
      </w:r>
      <w:r w:rsidR="0031613A" w:rsidRPr="00746EA0">
        <w:rPr>
          <w:color w:val="000000" w:themeColor="text1"/>
        </w:rPr>
        <w:t xml:space="preserve"> are large population-based studies with challenge-confirmed FA. These studies provide the highest quality of prevalence data and show rates of over 10% in infants</w:t>
      </w:r>
      <w:r w:rsidR="0031613A" w:rsidRPr="00746EA0">
        <w:rPr>
          <w:color w:val="000000" w:themeColor="text1"/>
        </w:rPr>
        <w:fldChar w:fldCharType="begin"/>
      </w:r>
      <w:r w:rsidR="0071170F" w:rsidRPr="00746EA0">
        <w:rPr>
          <w:color w:val="000000" w:themeColor="text1"/>
        </w:rPr>
        <w:instrText xml:space="preserve"> ADDIN EN.CITE &lt;EndNote&gt;&lt;Cite&gt;&lt;Author&gt;Osborne&lt;/Author&gt;&lt;Year&gt;2011&lt;/Year&gt;&lt;RecNum&gt;36&lt;/RecNum&gt;&lt;DisplayText&gt;&lt;style face="superscript"&gt;16&lt;/style&gt;&lt;/DisplayText&gt;&lt;record&gt;&lt;rec-number&gt;36&lt;/rec-number&gt;&lt;foreign-keys&gt;&lt;key app="EN" db-id="p2vvwes9d9r0epexttyxspebtz5pa2xazt5d" timestamp="1623795197"&gt;36&lt;/key&gt;&lt;/foreign-keys&gt;&lt;ref-type name="Journal Article"&gt;17&lt;/ref-type&gt;&lt;contributors&gt;&lt;authors&gt;&lt;author&gt;Osborne, N. J.&lt;/author&gt;&lt;author&gt;Koplin, J. J.&lt;/author&gt;&lt;author&gt;Martin, P. E.&lt;/author&gt;&lt;author&gt;Gurrin, L. C.&lt;/author&gt;&lt;author&gt;Lowe, A. J.&lt;/author&gt;&lt;author&gt;Matheson, M. C.&lt;/author&gt;&lt;author&gt;Ponsonby, A. L.&lt;/author&gt;&lt;author&gt;Wake, M.&lt;/author&gt;&lt;author&gt;Tang, M. L.&lt;/author&gt;&lt;author&gt;Dharmage, S. C.&lt;/author&gt;&lt;author&gt;Allen, K. J.&lt;/author&gt;&lt;author&gt;HealthNuts, Investigators&lt;/author&gt;&lt;/authors&gt;&lt;/contributors&gt;&lt;auth-address&gt;Murdoch Childrens Research Institute, Melbourne, Australia.&lt;/auth-address&gt;&lt;titles&gt;&lt;title&gt;Prevalence of challenge-proven IgE-mediated food allergy using population-based sampling and predetermined challenge criteria in infants&lt;/title&gt;&lt;secondary-title&gt;J Allergy Clin Immunol&lt;/secondary-title&gt;&lt;/titles&gt;&lt;pages&gt;668-76 e1-2&lt;/pages&gt;&lt;volume&gt;127&lt;/volume&gt;&lt;number&gt;3&lt;/number&gt;&lt;edition&gt;2011/03/08&lt;/edition&gt;&lt;keywords&gt;&lt;keyword&gt;Animals&lt;/keyword&gt;&lt;keyword&gt;Australia/epidemiology&lt;/keyword&gt;&lt;keyword&gt;Cattle&lt;/keyword&gt;&lt;keyword&gt;Female&lt;/keyword&gt;&lt;keyword&gt;Food Hypersensitivity/*epidemiology/*immunology&lt;/keyword&gt;&lt;keyword&gt;Humans&lt;/keyword&gt;&lt;keyword&gt;Immunoglobulin E/*immunology&lt;/keyword&gt;&lt;keyword&gt;Infant&lt;/keyword&gt;&lt;keyword&gt;Male&lt;/keyword&gt;&lt;keyword&gt;Ovum/immunology&lt;/keyword&gt;&lt;keyword&gt;Peanut Hypersensitivity/epidemiology/immunology&lt;/keyword&gt;&lt;keyword&gt;Prevalence&lt;/keyword&gt;&lt;keyword&gt;Sesamum/immunology&lt;/keyword&gt;&lt;/keywords&gt;&lt;dates&gt;&lt;year&gt;2011&lt;/year&gt;&lt;pub-dates&gt;&lt;date&gt;Mar&lt;/date&gt;&lt;/pub-dates&gt;&lt;/dates&gt;&lt;isbn&gt;1097-6825 (Electronic)&amp;#xD;0091-6749 (Linking)&lt;/isbn&gt;&lt;accession-num&gt;21377036&lt;/accession-num&gt;&lt;urls&gt;&lt;related-urls&gt;&lt;url&gt;https://www.ncbi.nlm.nih.gov/pubmed/21377036&lt;/url&gt;&lt;/related-urls&gt;&lt;/urls&gt;&lt;electronic-resource-num&gt;10.1016/j.jaci.2011.01.039&lt;/electronic-resource-num&gt;&lt;/record&gt;&lt;/Cite&gt;&lt;/EndNote&gt;</w:instrText>
      </w:r>
      <w:r w:rsidR="0031613A" w:rsidRPr="00746EA0">
        <w:rPr>
          <w:color w:val="000000" w:themeColor="text1"/>
        </w:rPr>
        <w:fldChar w:fldCharType="separate"/>
      </w:r>
      <w:r w:rsidR="0071170F" w:rsidRPr="00746EA0">
        <w:rPr>
          <w:noProof/>
          <w:color w:val="000000" w:themeColor="text1"/>
          <w:vertAlign w:val="superscript"/>
        </w:rPr>
        <w:t>16</w:t>
      </w:r>
      <w:r w:rsidR="0031613A" w:rsidRPr="00746EA0">
        <w:rPr>
          <w:color w:val="000000" w:themeColor="text1"/>
        </w:rPr>
        <w:fldChar w:fldCharType="end"/>
      </w:r>
      <w:r w:rsidR="0031613A" w:rsidRPr="00746EA0">
        <w:rPr>
          <w:color w:val="000000" w:themeColor="text1"/>
        </w:rPr>
        <w:t xml:space="preserve"> and 4-5% in older children and young adolescents</w:t>
      </w:r>
      <w:r w:rsidR="0031613A" w:rsidRPr="00746EA0">
        <w:rPr>
          <w:color w:val="000000" w:themeColor="text1"/>
        </w:rPr>
        <w:fldChar w:fldCharType="begin">
          <w:fldData xml:space="preserve">PEVuZE5vdGU+PENpdGU+PEF1dGhvcj5QZXRlcnM8L0F1dGhvcj48WWVhcj4yMDE3PC9ZZWFyPjxS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QZXRlcnM8L0F1dGhvcj48WWVhcj4yMDE3PC9ZZWFyPjxS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31613A" w:rsidRPr="00746EA0">
        <w:rPr>
          <w:color w:val="000000" w:themeColor="text1"/>
        </w:rPr>
      </w:r>
      <w:r w:rsidR="0031613A" w:rsidRPr="00746EA0">
        <w:rPr>
          <w:color w:val="000000" w:themeColor="text1"/>
        </w:rPr>
        <w:fldChar w:fldCharType="separate"/>
      </w:r>
      <w:r w:rsidR="0071170F" w:rsidRPr="00746EA0">
        <w:rPr>
          <w:noProof/>
          <w:color w:val="000000" w:themeColor="text1"/>
          <w:vertAlign w:val="superscript"/>
        </w:rPr>
        <w:t>17, 18</w:t>
      </w:r>
      <w:r w:rsidR="0031613A" w:rsidRPr="00746EA0">
        <w:rPr>
          <w:color w:val="000000" w:themeColor="text1"/>
        </w:rPr>
        <w:fldChar w:fldCharType="end"/>
      </w:r>
      <w:r w:rsidR="0031613A" w:rsidRPr="00746EA0">
        <w:rPr>
          <w:color w:val="000000" w:themeColor="text1"/>
        </w:rPr>
        <w:t xml:space="preserve">. However, a limitation of the HealthNuts study is that it </w:t>
      </w:r>
      <w:r w:rsidR="005B4220" w:rsidRPr="00746EA0">
        <w:rPr>
          <w:color w:val="000000" w:themeColor="text1"/>
        </w:rPr>
        <w:t xml:space="preserve">clinically </w:t>
      </w:r>
      <w:r w:rsidR="0031613A" w:rsidRPr="00746EA0">
        <w:rPr>
          <w:color w:val="000000" w:themeColor="text1"/>
        </w:rPr>
        <w:t xml:space="preserve">evaluated only a few of the </w:t>
      </w:r>
      <w:r w:rsidR="0031613A" w:rsidRPr="00746EA0">
        <w:rPr>
          <w:color w:val="000000" w:themeColor="text1"/>
        </w:rPr>
        <w:lastRenderedPageBreak/>
        <w:t>food allergens - egg, peanut, sesame, cow's milk and shrimp</w:t>
      </w:r>
      <w:r w:rsidR="00176700" w:rsidRPr="00746EA0">
        <w:rPr>
          <w:color w:val="000000" w:themeColor="text1"/>
        </w:rPr>
        <w:t xml:space="preserve"> in infants</w:t>
      </w:r>
      <w:r w:rsidR="0031613A" w:rsidRPr="00746EA0">
        <w:rPr>
          <w:color w:val="000000" w:themeColor="text1"/>
        </w:rPr>
        <w:t xml:space="preserve">. The SchoolNuts study evaluated </w:t>
      </w:r>
      <w:r w:rsidR="009559F9" w:rsidRPr="00746EA0">
        <w:rPr>
          <w:color w:val="000000" w:themeColor="text1"/>
        </w:rPr>
        <w:t xml:space="preserve">only </w:t>
      </w:r>
      <w:r w:rsidR="0031613A" w:rsidRPr="00746EA0">
        <w:rPr>
          <w:color w:val="000000" w:themeColor="text1"/>
        </w:rPr>
        <w:t>15 food allergens.</w:t>
      </w:r>
    </w:p>
    <w:p w14:paraId="0C5D2ED1" w14:textId="6A4AA2C2" w:rsidR="0031613A" w:rsidRPr="00746EA0" w:rsidRDefault="0031613A" w:rsidP="00A10343">
      <w:pPr>
        <w:spacing w:line="480" w:lineRule="auto"/>
        <w:ind w:firstLine="720"/>
        <w:rPr>
          <w:color w:val="000000" w:themeColor="text1"/>
        </w:rPr>
      </w:pPr>
      <w:r w:rsidRPr="00746EA0">
        <w:rPr>
          <w:color w:val="000000" w:themeColor="text1"/>
        </w:rPr>
        <w:t xml:space="preserve"> In the United States, two large (</w:t>
      </w:r>
      <w:r w:rsidR="005B4220" w:rsidRPr="00746EA0">
        <w:rPr>
          <w:color w:val="000000" w:themeColor="text1"/>
        </w:rPr>
        <w:t xml:space="preserve">N </w:t>
      </w:r>
      <w:r w:rsidRPr="00746EA0">
        <w:rPr>
          <w:color w:val="000000" w:themeColor="text1"/>
        </w:rPr>
        <w:t xml:space="preserve">&gt;38,000) cross-sectional well-designed </w:t>
      </w:r>
      <w:r w:rsidR="00872F18" w:rsidRPr="00746EA0">
        <w:rPr>
          <w:color w:val="000000" w:themeColor="text1"/>
        </w:rPr>
        <w:t xml:space="preserve">population-based </w:t>
      </w:r>
      <w:r w:rsidRPr="00746EA0">
        <w:rPr>
          <w:color w:val="000000" w:themeColor="text1"/>
        </w:rPr>
        <w:t xml:space="preserve">surveys </w:t>
      </w:r>
      <w:r w:rsidR="005B4220" w:rsidRPr="00746EA0">
        <w:rPr>
          <w:color w:val="000000" w:themeColor="text1"/>
        </w:rPr>
        <w:t>have been</w:t>
      </w:r>
      <w:r w:rsidRPr="00746EA0">
        <w:rPr>
          <w:color w:val="000000" w:themeColor="text1"/>
        </w:rPr>
        <w:t xml:space="preserve"> conducted. </w:t>
      </w:r>
      <w:r w:rsidR="005B4220" w:rsidRPr="00746EA0">
        <w:rPr>
          <w:color w:val="000000" w:themeColor="text1"/>
        </w:rPr>
        <w:t>R</w:t>
      </w:r>
      <w:r w:rsidRPr="00746EA0">
        <w:rPr>
          <w:color w:val="000000" w:themeColor="text1"/>
        </w:rPr>
        <w:t xml:space="preserve">eported </w:t>
      </w:r>
      <w:r w:rsidR="00241672" w:rsidRPr="00746EA0">
        <w:rPr>
          <w:color w:val="000000" w:themeColor="text1"/>
        </w:rPr>
        <w:t>FA</w:t>
      </w:r>
      <w:r w:rsidRPr="00746EA0">
        <w:rPr>
          <w:color w:val="000000" w:themeColor="text1"/>
        </w:rPr>
        <w:t xml:space="preserve">s were considered </w:t>
      </w:r>
      <w:r w:rsidR="00195100" w:rsidRPr="00746EA0">
        <w:rPr>
          <w:color w:val="000000" w:themeColor="text1"/>
        </w:rPr>
        <w:t xml:space="preserve">as </w:t>
      </w:r>
      <w:r w:rsidRPr="00746EA0">
        <w:rPr>
          <w:color w:val="000000" w:themeColor="text1"/>
        </w:rPr>
        <w:t>convincing</w:t>
      </w:r>
      <w:r w:rsidR="005B4220" w:rsidRPr="00746EA0">
        <w:rPr>
          <w:color w:val="000000" w:themeColor="text1"/>
        </w:rPr>
        <w:t>ly IgE-mediated</w:t>
      </w:r>
      <w:r w:rsidRPr="00746EA0">
        <w:rPr>
          <w:color w:val="000000" w:themeColor="text1"/>
        </w:rPr>
        <w:t xml:space="preserve"> if reported symptoms to specific allergens </w:t>
      </w:r>
      <w:r w:rsidR="005B4220" w:rsidRPr="00746EA0">
        <w:rPr>
          <w:color w:val="000000" w:themeColor="text1"/>
        </w:rPr>
        <w:t xml:space="preserve">met </w:t>
      </w:r>
      <w:r w:rsidR="0027120C" w:rsidRPr="00746EA0">
        <w:rPr>
          <w:color w:val="000000" w:themeColor="text1"/>
        </w:rPr>
        <w:t xml:space="preserve">well-defined </w:t>
      </w:r>
      <w:r w:rsidR="005B4220" w:rsidRPr="00746EA0">
        <w:rPr>
          <w:color w:val="000000" w:themeColor="text1"/>
        </w:rPr>
        <w:t xml:space="preserve">criteria </w:t>
      </w:r>
      <w:r w:rsidRPr="00746EA0">
        <w:rPr>
          <w:color w:val="000000" w:themeColor="text1"/>
        </w:rPr>
        <w:t>consistent with IgE-mediated reactions. The studies found that 7.6% of children</w:t>
      </w:r>
      <w:r w:rsidRPr="00746EA0">
        <w:rPr>
          <w:color w:val="000000" w:themeColor="text1"/>
        </w:rPr>
        <w:fldChar w:fldCharType="begin">
          <w:fldData xml:space="preserve">PEVuZE5vdGU+PENpdGU+PEF1dGhvcj5HdXB0YTwvQXV0aG9yPjxZZWFyPjIwMTg8L1llYXI+PFJl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HdXB0YTwvQXV0aG9yPjxZZWFyPjIwMTg8L1llYXI+PFJl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9</w:t>
      </w:r>
      <w:r w:rsidRPr="00746EA0">
        <w:rPr>
          <w:color w:val="000000" w:themeColor="text1"/>
        </w:rPr>
        <w:fldChar w:fldCharType="end"/>
      </w:r>
      <w:r w:rsidRPr="00746EA0">
        <w:rPr>
          <w:color w:val="000000" w:themeColor="text1"/>
        </w:rPr>
        <w:t xml:space="preserve"> and 10.8% of adults had </w:t>
      </w:r>
      <w:r w:rsidR="00195100" w:rsidRPr="00746EA0">
        <w:rPr>
          <w:color w:val="000000" w:themeColor="text1"/>
        </w:rPr>
        <w:t xml:space="preserve">probable </w:t>
      </w:r>
      <w:r w:rsidRPr="00746EA0">
        <w:rPr>
          <w:color w:val="000000" w:themeColor="text1"/>
        </w:rPr>
        <w:t>FA</w:t>
      </w:r>
      <w:r w:rsidRPr="00746EA0">
        <w:rPr>
          <w:color w:val="000000" w:themeColor="text1"/>
        </w:rPr>
        <w:fldChar w:fldCharType="begin">
          <w:fldData xml:space="preserve">PEVuZE5vdGU+PENpdGU+PEF1dGhvcj5HdXB0YTwvQXV0aG9yPjxZZWFyPjIwMTk8L1llYXI+PFJl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HdXB0YTwvQXV0aG9yPjxZZWFyPjIwMTk8L1llYXI+PFJl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0</w:t>
      </w:r>
      <w:r w:rsidRPr="00746EA0">
        <w:rPr>
          <w:color w:val="000000" w:themeColor="text1"/>
        </w:rPr>
        <w:fldChar w:fldCharType="end"/>
      </w:r>
      <w:r w:rsidRPr="00746EA0">
        <w:rPr>
          <w:color w:val="000000" w:themeColor="text1"/>
        </w:rPr>
        <w:t xml:space="preserve">. In children with FA, 40% were affected by more than one </w:t>
      </w:r>
      <w:r w:rsidR="00BD2C63" w:rsidRPr="00746EA0">
        <w:rPr>
          <w:color w:val="000000" w:themeColor="text1"/>
        </w:rPr>
        <w:t>FA</w:t>
      </w:r>
      <w:r w:rsidRPr="00746EA0">
        <w:rPr>
          <w:color w:val="000000" w:themeColor="text1"/>
        </w:rPr>
        <w:t xml:space="preserve">. </w:t>
      </w:r>
      <w:r w:rsidR="00440F44" w:rsidRPr="00746EA0">
        <w:rPr>
          <w:color w:val="000000" w:themeColor="text1"/>
        </w:rPr>
        <w:t xml:space="preserve">The study has the potential of </w:t>
      </w:r>
      <w:r w:rsidR="00455B54" w:rsidRPr="00746EA0">
        <w:rPr>
          <w:color w:val="000000" w:themeColor="text1"/>
        </w:rPr>
        <w:t>over diagnosing</w:t>
      </w:r>
      <w:r w:rsidR="00440F44" w:rsidRPr="00746EA0">
        <w:rPr>
          <w:color w:val="000000" w:themeColor="text1"/>
        </w:rPr>
        <w:t xml:space="preserve"> FA </w:t>
      </w:r>
      <w:r w:rsidR="00732A1E" w:rsidRPr="00746EA0">
        <w:rPr>
          <w:color w:val="000000" w:themeColor="text1"/>
        </w:rPr>
        <w:t xml:space="preserve">as </w:t>
      </w:r>
      <w:r w:rsidR="009559F9" w:rsidRPr="00746EA0">
        <w:rPr>
          <w:color w:val="000000" w:themeColor="text1"/>
        </w:rPr>
        <w:t xml:space="preserve">vomiting is one of the </w:t>
      </w:r>
      <w:r w:rsidR="00440F44" w:rsidRPr="00746EA0">
        <w:rPr>
          <w:color w:val="000000" w:themeColor="text1"/>
        </w:rPr>
        <w:t>self-reporting symptom</w:t>
      </w:r>
      <w:r w:rsidR="009559F9" w:rsidRPr="00746EA0">
        <w:rPr>
          <w:color w:val="000000" w:themeColor="text1"/>
        </w:rPr>
        <w:t>s</w:t>
      </w:r>
      <w:r w:rsidR="0049261E" w:rsidRPr="00746EA0">
        <w:rPr>
          <w:color w:val="000000" w:themeColor="text1"/>
        </w:rPr>
        <w:t xml:space="preserve">, which is not exclusive for FA. It is </w:t>
      </w:r>
      <w:r w:rsidR="00732A1E" w:rsidRPr="00746EA0">
        <w:rPr>
          <w:color w:val="000000" w:themeColor="text1"/>
        </w:rPr>
        <w:t xml:space="preserve">also a symptom of </w:t>
      </w:r>
      <w:r w:rsidR="003A48DF" w:rsidRPr="00746EA0">
        <w:rPr>
          <w:color w:val="000000" w:themeColor="text1"/>
        </w:rPr>
        <w:t>Food Protein-Induced Enterocolitis Syndrome (</w:t>
      </w:r>
      <w:r w:rsidR="00732A1E" w:rsidRPr="00746EA0">
        <w:rPr>
          <w:color w:val="000000"/>
        </w:rPr>
        <w:t>FPIES</w:t>
      </w:r>
      <w:r w:rsidR="003A48DF" w:rsidRPr="00746EA0">
        <w:rPr>
          <w:color w:val="000000"/>
        </w:rPr>
        <w:t>)</w:t>
      </w:r>
      <w:r w:rsidR="00732A1E" w:rsidRPr="00746EA0">
        <w:rPr>
          <w:color w:val="000000"/>
        </w:rPr>
        <w:t xml:space="preserve">, early onset </w:t>
      </w:r>
      <w:r w:rsidR="003A48DF" w:rsidRPr="00746EA0">
        <w:rPr>
          <w:color w:val="000000"/>
        </w:rPr>
        <w:t>Eosinophilic esophagitis (</w:t>
      </w:r>
      <w:r w:rsidR="00732A1E" w:rsidRPr="00746EA0">
        <w:rPr>
          <w:color w:val="000000"/>
        </w:rPr>
        <w:t>EoE</w:t>
      </w:r>
      <w:r w:rsidR="003A48DF" w:rsidRPr="00746EA0">
        <w:rPr>
          <w:color w:val="000000"/>
        </w:rPr>
        <w:t>)</w:t>
      </w:r>
      <w:r w:rsidR="00732A1E" w:rsidRPr="00746EA0">
        <w:rPr>
          <w:color w:val="000000"/>
        </w:rPr>
        <w:t xml:space="preserve"> and other food intolerances.</w:t>
      </w:r>
    </w:p>
    <w:p w14:paraId="5D1797B6" w14:textId="44376EF6" w:rsidR="0027120C" w:rsidRPr="00746EA0" w:rsidRDefault="0031613A" w:rsidP="00A10343">
      <w:pPr>
        <w:spacing w:line="480" w:lineRule="auto"/>
        <w:ind w:firstLine="720"/>
        <w:rPr>
          <w:color w:val="000000" w:themeColor="text1"/>
        </w:rPr>
      </w:pPr>
      <w:r w:rsidRPr="00746EA0">
        <w:rPr>
          <w:color w:val="000000" w:themeColor="text1"/>
        </w:rPr>
        <w:t xml:space="preserve">Initial reports on the prevalence of </w:t>
      </w:r>
      <w:r w:rsidR="00BD2C63" w:rsidRPr="00746EA0">
        <w:rPr>
          <w:color w:val="000000" w:themeColor="text1"/>
        </w:rPr>
        <w:t>FA</w:t>
      </w:r>
      <w:r w:rsidRPr="00746EA0">
        <w:rPr>
          <w:color w:val="000000" w:themeColor="text1"/>
        </w:rPr>
        <w:t xml:space="preserve"> in Europe did not consider the wide variety of eating habits </w:t>
      </w:r>
      <w:r w:rsidR="000E64E0" w:rsidRPr="00746EA0">
        <w:rPr>
          <w:color w:val="000000" w:themeColor="text1"/>
        </w:rPr>
        <w:t>of</w:t>
      </w:r>
      <w:r w:rsidRPr="00746EA0">
        <w:rPr>
          <w:color w:val="000000" w:themeColor="text1"/>
        </w:rPr>
        <w:t xml:space="preserve"> the various geographical areas and cultures. </w:t>
      </w:r>
      <w:r w:rsidR="00EE0A2F" w:rsidRPr="00746EA0">
        <w:rPr>
          <w:color w:val="000000" w:themeColor="text1"/>
        </w:rPr>
        <w:t>D</w:t>
      </w:r>
      <w:r w:rsidRPr="00746EA0">
        <w:rPr>
          <w:color w:val="000000" w:themeColor="text1"/>
        </w:rPr>
        <w:t xml:space="preserve">ata were available for specific countries or regions, with extrapolations for other areas. The EuroPrevall research project </w:t>
      </w:r>
      <w:r w:rsidR="00A43F3F" w:rsidRPr="00746EA0">
        <w:rPr>
          <w:color w:val="000000" w:themeColor="text1"/>
        </w:rPr>
        <w:t xml:space="preserve">, </w:t>
      </w:r>
      <w:r w:rsidRPr="00746EA0">
        <w:rPr>
          <w:color w:val="000000" w:themeColor="text1"/>
        </w:rPr>
        <w:t>address</w:t>
      </w:r>
      <w:r w:rsidR="008B09C9" w:rsidRPr="00746EA0">
        <w:rPr>
          <w:color w:val="000000" w:themeColor="text1"/>
        </w:rPr>
        <w:t>ed</w:t>
      </w:r>
      <w:r w:rsidRPr="00746EA0">
        <w:rPr>
          <w:color w:val="000000" w:themeColor="text1"/>
        </w:rPr>
        <w:t xml:space="preserve"> this diversity by applying the same methodology in various centers across the continent.</w:t>
      </w:r>
      <w:r w:rsidRPr="00746EA0">
        <w:rPr>
          <w:color w:val="000000" w:themeColor="text1"/>
        </w:rPr>
        <w:fldChar w:fldCharType="begin">
          <w:fldData xml:space="preserve">PEVuZE5vdGU+PENpdGU+PEF1dGhvcj5LZWlsPC9BdXRob3I+PFllYXI+MjAxMDwvWWVhcj48UmVj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LZWlsPC9BdXRob3I+PFllYXI+MjAxMDwvWWVhcj48UmVj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1, 22</w:t>
      </w:r>
      <w:r w:rsidRPr="00746EA0">
        <w:rPr>
          <w:color w:val="000000" w:themeColor="text1"/>
        </w:rPr>
        <w:fldChar w:fldCharType="end"/>
      </w:r>
      <w:r w:rsidRPr="00746EA0">
        <w:rPr>
          <w:color w:val="000000" w:themeColor="text1"/>
        </w:rPr>
        <w:t xml:space="preserve"> </w:t>
      </w:r>
      <w:r w:rsidR="008B09C9" w:rsidRPr="00746EA0">
        <w:rPr>
          <w:color w:val="000000" w:themeColor="text1"/>
        </w:rPr>
        <w:t>In the study,</w:t>
      </w:r>
      <w:r w:rsidRPr="00746EA0">
        <w:rPr>
          <w:color w:val="000000" w:themeColor="text1"/>
        </w:rPr>
        <w:t xml:space="preserve"> children with suspected </w:t>
      </w:r>
      <w:r w:rsidR="00BD2C63" w:rsidRPr="00746EA0">
        <w:rPr>
          <w:color w:val="000000" w:themeColor="text1"/>
        </w:rPr>
        <w:t>FA</w:t>
      </w:r>
      <w:r w:rsidRPr="00746EA0">
        <w:rPr>
          <w:color w:val="000000" w:themeColor="text1"/>
        </w:rPr>
        <w:t xml:space="preserve"> symptoms</w:t>
      </w:r>
      <w:r w:rsidR="008B09C9" w:rsidRPr="00746EA0">
        <w:rPr>
          <w:color w:val="000000" w:themeColor="text1"/>
        </w:rPr>
        <w:t xml:space="preserve"> were diagnosed </w:t>
      </w:r>
      <w:r w:rsidR="00455B54" w:rsidRPr="00746EA0">
        <w:rPr>
          <w:color w:val="000000" w:themeColor="text1"/>
        </w:rPr>
        <w:t>via</w:t>
      </w:r>
      <w:r w:rsidR="008B09C9" w:rsidRPr="00746EA0">
        <w:rPr>
          <w:color w:val="000000" w:themeColor="text1"/>
        </w:rPr>
        <w:t xml:space="preserve"> </w:t>
      </w:r>
      <w:r w:rsidRPr="00746EA0">
        <w:rPr>
          <w:color w:val="000000" w:themeColor="text1"/>
        </w:rPr>
        <w:t>OFCs and</w:t>
      </w:r>
      <w:r w:rsidR="00235F98" w:rsidRPr="00746EA0">
        <w:rPr>
          <w:color w:val="000000" w:themeColor="text1"/>
        </w:rPr>
        <w:t xml:space="preserve"> </w:t>
      </w:r>
      <w:r w:rsidR="00001DE1" w:rsidRPr="00746EA0">
        <w:rPr>
          <w:color w:val="000000" w:themeColor="text1"/>
        </w:rPr>
        <w:t>s</w:t>
      </w:r>
      <w:r w:rsidRPr="00746EA0">
        <w:rPr>
          <w:color w:val="000000" w:themeColor="text1"/>
        </w:rPr>
        <w:t xml:space="preserve">IgE </w:t>
      </w:r>
      <w:r w:rsidR="00C50713" w:rsidRPr="00746EA0">
        <w:rPr>
          <w:color w:val="000000" w:themeColor="text1"/>
        </w:rPr>
        <w:t xml:space="preserve"> </w:t>
      </w:r>
      <w:r w:rsidR="008B09C9" w:rsidRPr="00746EA0">
        <w:rPr>
          <w:color w:val="000000" w:themeColor="text1"/>
        </w:rPr>
        <w:t>(</w:t>
      </w:r>
      <w:r w:rsidR="00C50713" w:rsidRPr="00746EA0">
        <w:rPr>
          <w:color w:val="000000" w:themeColor="text1"/>
        </w:rPr>
        <w:t>SPT or serum measurements</w:t>
      </w:r>
      <w:r w:rsidR="008B09C9" w:rsidRPr="00746EA0">
        <w:rPr>
          <w:color w:val="000000" w:themeColor="text1"/>
        </w:rPr>
        <w:t>)</w:t>
      </w:r>
      <w:r w:rsidRPr="00746EA0">
        <w:rPr>
          <w:color w:val="000000" w:themeColor="text1"/>
        </w:rPr>
        <w:t>. Birth cohorts with over 12,000 participants revealed a mean incidence at 2 years of age of 1.23% for hen’s egg allergy with country specific incidence from 0.07% in Greece to 2.18% in the UK</w:t>
      </w:r>
      <w:r w:rsidRPr="00746EA0">
        <w:rPr>
          <w:color w:val="000000" w:themeColor="text1"/>
        </w:rPr>
        <w:fldChar w:fldCharType="begin">
          <w:fldData xml:space="preserve">PEVuZE5vdGU+PENpdGU+PEF1dGhvcj5YZXBhcGFkYWtpPC9BdXRob3I+PFllYXI+MjAxNjwvWWVh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YZXBhcGFkYWtpPC9BdXRob3I+PFllYXI+MjAxNjwvWWVh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3</w:t>
      </w:r>
      <w:r w:rsidRPr="00746EA0">
        <w:rPr>
          <w:color w:val="000000" w:themeColor="text1"/>
        </w:rPr>
        <w:fldChar w:fldCharType="end"/>
      </w:r>
      <w:r w:rsidRPr="00746EA0">
        <w:rPr>
          <w:color w:val="000000" w:themeColor="text1"/>
        </w:rPr>
        <w:t xml:space="preserve"> </w:t>
      </w:r>
      <w:r w:rsidR="009F4172" w:rsidRPr="00746EA0">
        <w:rPr>
          <w:color w:val="000000" w:themeColor="text1"/>
        </w:rPr>
        <w:t xml:space="preserve">and </w:t>
      </w:r>
      <w:r w:rsidRPr="00746EA0">
        <w:rPr>
          <w:color w:val="000000" w:themeColor="text1"/>
        </w:rPr>
        <w:t xml:space="preserve">0.54% </w:t>
      </w:r>
      <w:r w:rsidR="009F4172" w:rsidRPr="00746EA0">
        <w:rPr>
          <w:color w:val="000000" w:themeColor="text1"/>
        </w:rPr>
        <w:t xml:space="preserve">for cow’s milk allergy </w:t>
      </w:r>
      <w:r w:rsidRPr="00746EA0">
        <w:rPr>
          <w:color w:val="000000" w:themeColor="text1"/>
        </w:rPr>
        <w:t>(</w:t>
      </w:r>
      <w:r w:rsidR="009F4172" w:rsidRPr="00746EA0">
        <w:rPr>
          <w:color w:val="000000" w:themeColor="text1"/>
        </w:rPr>
        <w:t xml:space="preserve">ranging </w:t>
      </w:r>
      <w:r w:rsidRPr="00746EA0">
        <w:rPr>
          <w:color w:val="000000" w:themeColor="text1"/>
        </w:rPr>
        <w:t>from &lt;0.3% in Lithuania, Germany and Greece to 1% in the Netherlands and UK).</w:t>
      </w:r>
      <w:r w:rsidRPr="00746EA0">
        <w:rPr>
          <w:color w:val="000000" w:themeColor="text1"/>
        </w:rPr>
        <w:fldChar w:fldCharType="begin">
          <w:fldData xml:space="preserve">PEVuZE5vdGU+PENpdGU+PEF1dGhvcj5TY2hvZW1ha2VyPC9BdXRob3I+PFllYXI+MjAxNTwvWWVh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Y2hvZW1ha2VyPC9BdXRob3I+PFllYXI+MjAxNTwvWWVh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4</w:t>
      </w:r>
      <w:r w:rsidRPr="00746EA0">
        <w:rPr>
          <w:color w:val="000000" w:themeColor="text1"/>
        </w:rPr>
        <w:fldChar w:fldCharType="end"/>
      </w:r>
      <w:r w:rsidRPr="00746EA0">
        <w:rPr>
          <w:color w:val="000000" w:themeColor="text1"/>
        </w:rPr>
        <w:t xml:space="preserve"> </w:t>
      </w:r>
      <w:r w:rsidR="0027120C" w:rsidRPr="00746EA0">
        <w:rPr>
          <w:color w:val="000000" w:themeColor="text1"/>
        </w:rPr>
        <w:t xml:space="preserve">The </w:t>
      </w:r>
      <w:r w:rsidR="000E64E0" w:rsidRPr="00746EA0">
        <w:rPr>
          <w:color w:val="000000" w:themeColor="text1"/>
        </w:rPr>
        <w:t>types of</w:t>
      </w:r>
      <w:r w:rsidR="0027120C" w:rsidRPr="00746EA0">
        <w:rPr>
          <w:color w:val="000000" w:themeColor="text1"/>
        </w:rPr>
        <w:t xml:space="preserve"> </w:t>
      </w:r>
      <w:r w:rsidR="00241672" w:rsidRPr="00746EA0">
        <w:rPr>
          <w:color w:val="000000" w:themeColor="text1"/>
        </w:rPr>
        <w:t>FA</w:t>
      </w:r>
      <w:r w:rsidR="0027120C" w:rsidRPr="00746EA0">
        <w:rPr>
          <w:color w:val="000000" w:themeColor="text1"/>
        </w:rPr>
        <w:t xml:space="preserve">s differed substantially between  countries. </w:t>
      </w:r>
      <w:r w:rsidR="00872F18" w:rsidRPr="00746EA0">
        <w:rPr>
          <w:color w:val="000000" w:themeColor="text1"/>
        </w:rPr>
        <w:t>Fish and shrimp allergy being more prevalent in the Mediterranean area and in Iceland, and nuts, fruits and vegetable allergies being more prevalent in Central Europe.</w:t>
      </w:r>
      <w:r w:rsidR="00872F18" w:rsidRPr="00746EA0">
        <w:rPr>
          <w:color w:val="000000" w:themeColor="text1"/>
        </w:rPr>
        <w:fldChar w:fldCharType="begin"/>
      </w:r>
      <w:r w:rsidR="0071170F" w:rsidRPr="00746EA0">
        <w:rPr>
          <w:color w:val="000000" w:themeColor="text1"/>
        </w:rPr>
        <w:instrText xml:space="preserve"> ADDIN EN.CITE &lt;EndNote&gt;&lt;Cite&gt;&lt;Author&gt;Baseggio Conrado&lt;/Author&gt;&lt;Year&gt;2021&lt;/Year&gt;&lt;RecNum&gt;211&lt;/RecNum&gt;&lt;DisplayText&gt;&lt;style face="superscript"&gt;25&lt;/style&gt;&lt;/DisplayText&gt;&lt;record&gt;&lt;rec-number&gt;211&lt;/rec-number&gt;&lt;foreign-keys&gt;&lt;key app="EN" db-id="p2vvwes9d9r0epexttyxspebtz5pa2xazt5d" timestamp="1628114397"&gt;211&lt;/key&gt;&lt;/foreign-keys&gt;&lt;ref-type name="Journal Article"&gt;17&lt;/ref-type&gt;&lt;contributors&gt;&lt;authors&gt;&lt;author&gt;Baseggio Conrado, A.&lt;/author&gt;&lt;author&gt;Patel, N.&lt;/author&gt;&lt;author&gt;Turner, P. J.&lt;/author&gt;&lt;/authors&gt;&lt;/contributors&gt;&lt;auth-address&gt;National Heart &amp;amp; Lung Institute, Imperial College London, London, United Kingdom.&amp;#xD;National Heart &amp;amp; Lung Institute, Imperial College London, London, United Kingdom; Department of Paediatrics and Child Health, University of Sydney, Sydney, Australia. Electronic address: p.turner@imperial.ac.uk.&lt;/auth-address&gt;&lt;titles&gt;&lt;title&gt;Global patterns in anaphylaxis due to specific foods: A systematic review&lt;/title&gt;&lt;secondary-title&gt;J Allergy Clin Immunol&lt;/secondary-title&gt;&lt;/titles&gt;&lt;edition&gt;2021/05/04&lt;/edition&gt;&lt;keywords&gt;&lt;keyword&gt;Allergen labeling&lt;/keyword&gt;&lt;keyword&gt;Codex&lt;/keyword&gt;&lt;keyword&gt;anaphylaxis&lt;/keyword&gt;&lt;keyword&gt;epidemiology&lt;/keyword&gt;&lt;keyword&gt;food allergy&lt;/keyword&gt;&lt;keyword&gt;prevalence&lt;/keyword&gt;&lt;/keywords&gt;&lt;dates&gt;&lt;year&gt;2021&lt;/year&gt;&lt;pub-dates&gt;&lt;date&gt;May 1&lt;/date&gt;&lt;/pub-dates&gt;&lt;/dates&gt;&lt;isbn&gt;1097-6825 (Electronic)&amp;#xD;0091-6749 (Linking)&lt;/isbn&gt;&lt;accession-num&gt;33940057&lt;/accession-num&gt;&lt;urls&gt;&lt;related-urls&gt;&lt;url&gt;https://www.ncbi.nlm.nih.gov/pubmed/33940057&lt;/url&gt;&lt;/related-urls&gt;&lt;/urls&gt;&lt;electronic-resource-num&gt;10.1016/j.jaci.2021.03.048&lt;/electronic-resource-num&gt;&lt;/record&gt;&lt;/Cite&gt;&lt;/EndNote&gt;</w:instrText>
      </w:r>
      <w:r w:rsidR="00872F18" w:rsidRPr="00746EA0">
        <w:rPr>
          <w:color w:val="000000" w:themeColor="text1"/>
        </w:rPr>
        <w:fldChar w:fldCharType="separate"/>
      </w:r>
      <w:r w:rsidR="0071170F" w:rsidRPr="00746EA0">
        <w:rPr>
          <w:noProof/>
          <w:color w:val="000000" w:themeColor="text1"/>
          <w:vertAlign w:val="superscript"/>
        </w:rPr>
        <w:t>25</w:t>
      </w:r>
      <w:r w:rsidR="00872F18" w:rsidRPr="00746EA0">
        <w:rPr>
          <w:color w:val="000000" w:themeColor="text1"/>
        </w:rPr>
        <w:fldChar w:fldCharType="end"/>
      </w:r>
      <w:r w:rsidR="000E64E0" w:rsidRPr="00746EA0">
        <w:rPr>
          <w:color w:val="000000" w:themeColor="text1"/>
        </w:rPr>
        <w:t>Among the</w:t>
      </w:r>
      <w:r w:rsidR="0027120C" w:rsidRPr="00746EA0">
        <w:rPr>
          <w:color w:val="000000" w:themeColor="text1"/>
        </w:rPr>
        <w:t xml:space="preserve"> children in the Euro</w:t>
      </w:r>
      <w:r w:rsidR="00195100" w:rsidRPr="00746EA0">
        <w:rPr>
          <w:color w:val="000000" w:themeColor="text1"/>
        </w:rPr>
        <w:t>P</w:t>
      </w:r>
      <w:r w:rsidR="0027120C" w:rsidRPr="00746EA0">
        <w:rPr>
          <w:color w:val="000000" w:themeColor="text1"/>
        </w:rPr>
        <w:t>revall studies, 23.6% had non-IgE mediated cow’s milk allergy</w:t>
      </w:r>
      <w:r w:rsidR="00455B54" w:rsidRPr="00746EA0">
        <w:rPr>
          <w:color w:val="000000" w:themeColor="text1"/>
        </w:rPr>
        <w:t xml:space="preserve"> with </w:t>
      </w:r>
      <w:r w:rsidR="00C627EE" w:rsidRPr="00746EA0">
        <w:rPr>
          <w:color w:val="000000" w:themeColor="text1"/>
        </w:rPr>
        <w:t>m</w:t>
      </w:r>
      <w:r w:rsidR="0027120C" w:rsidRPr="00746EA0">
        <w:rPr>
          <w:color w:val="000000" w:themeColor="text1"/>
        </w:rPr>
        <w:t xml:space="preserve">ost children in the the UK reporting non-IgE mediated cow’s milk </w:t>
      </w:r>
      <w:r w:rsidR="0027120C" w:rsidRPr="00746EA0">
        <w:rPr>
          <w:color w:val="000000" w:themeColor="text1"/>
        </w:rPr>
        <w:lastRenderedPageBreak/>
        <w:t xml:space="preserve">allergy </w:t>
      </w:r>
      <w:r w:rsidR="000E64E0" w:rsidRPr="00746EA0">
        <w:rPr>
          <w:color w:val="000000" w:themeColor="text1"/>
        </w:rPr>
        <w:t xml:space="preserve">whereas </w:t>
      </w:r>
      <w:r w:rsidR="00C627EE" w:rsidRPr="00746EA0">
        <w:rPr>
          <w:color w:val="000000" w:themeColor="text1"/>
        </w:rPr>
        <w:t>the Netherlands reported no child with non-IgE mediated cow’s milk allergy</w:t>
      </w:r>
      <w:r w:rsidR="00124A23" w:rsidRPr="00746EA0">
        <w:rPr>
          <w:color w:val="000000" w:themeColor="text1"/>
        </w:rPr>
        <w:t>. In this study, non-IgE</w:t>
      </w:r>
      <w:r w:rsidR="00455B54" w:rsidRPr="00746EA0">
        <w:rPr>
          <w:color w:val="000000" w:themeColor="text1"/>
        </w:rPr>
        <w:t xml:space="preserve"> </w:t>
      </w:r>
      <w:r w:rsidR="00124A23" w:rsidRPr="00746EA0">
        <w:rPr>
          <w:color w:val="000000" w:themeColor="text1"/>
        </w:rPr>
        <w:t>associated CMA was defined as CMA diagnosed by DBPCFC with sIgE to milk &lt;0.35 kU/l and SPT &lt;3 mm wheal diameter</w:t>
      </w:r>
      <w:r w:rsidR="0027120C" w:rsidRPr="00746EA0">
        <w:rPr>
          <w:rFonts w:ascii="Arial" w:hAnsi="Arial" w:cs="Arial"/>
          <w:color w:val="212121"/>
          <w:sz w:val="22"/>
          <w:szCs w:val="22"/>
          <w:shd w:val="clear" w:color="auto" w:fill="FFFFFF"/>
        </w:rPr>
        <w:t>.</w:t>
      </w:r>
      <w:r w:rsidR="00AB497D" w:rsidRPr="00746EA0">
        <w:rPr>
          <w:rFonts w:ascii="Arial" w:hAnsi="Arial" w:cs="Arial"/>
          <w:color w:val="212121"/>
          <w:sz w:val="22"/>
          <w:szCs w:val="22"/>
          <w:shd w:val="clear" w:color="auto" w:fill="FFFFFF"/>
        </w:rPr>
        <w:fldChar w:fldCharType="begin">
          <w:fldData xml:space="preserve">PEVuZE5vdGU+PENpdGU+PEF1dGhvcj5TY2hvZW1ha2VyPC9BdXRob3I+PFllYXI+MjAxNTwvWWVh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</w:fldData>
        </w:fldChar>
      </w:r>
      <w:r w:rsidR="0071170F" w:rsidRPr="00746EA0">
        <w:rPr>
          <w:rFonts w:ascii="Arial" w:hAnsi="Arial" w:cs="Arial"/>
          <w:color w:val="212121"/>
          <w:sz w:val="22"/>
          <w:szCs w:val="22"/>
          <w:shd w:val="clear" w:color="auto" w:fill="FFFFFF"/>
        </w:rPr>
        <w:instrText xml:space="preserve"> ADDIN EN.CITE </w:instrText>
      </w:r>
      <w:r w:rsidR="0071170F" w:rsidRPr="00746EA0">
        <w:rPr>
          <w:rFonts w:ascii="Arial" w:hAnsi="Arial" w:cs="Arial"/>
          <w:color w:val="212121"/>
          <w:sz w:val="22"/>
          <w:szCs w:val="22"/>
          <w:shd w:val="clear" w:color="auto" w:fill="FFFFFF"/>
        </w:rPr>
        <w:fldChar w:fldCharType="begin">
          <w:fldData xml:space="preserve">PEVuZE5vdGU+PENpdGU+PEF1dGhvcj5TY2hvZW1ha2VyPC9BdXRob3I+PFllYXI+MjAxNTwvWWVh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</w:fldData>
        </w:fldChar>
      </w:r>
      <w:r w:rsidR="0071170F" w:rsidRPr="00746EA0">
        <w:rPr>
          <w:rFonts w:ascii="Arial" w:hAnsi="Arial" w:cs="Arial"/>
          <w:color w:val="212121"/>
          <w:sz w:val="22"/>
          <w:szCs w:val="22"/>
          <w:shd w:val="clear" w:color="auto" w:fill="FFFFFF"/>
        </w:rPr>
        <w:instrText xml:space="preserve"> ADDIN EN.CITE.DATA </w:instrText>
      </w:r>
      <w:r w:rsidR="0071170F" w:rsidRPr="00746EA0">
        <w:rPr>
          <w:rFonts w:ascii="Arial" w:hAnsi="Arial" w:cs="Arial"/>
          <w:color w:val="212121"/>
          <w:sz w:val="22"/>
          <w:szCs w:val="22"/>
          <w:shd w:val="clear" w:color="auto" w:fill="FFFFFF"/>
        </w:rPr>
      </w:r>
      <w:r w:rsidR="0071170F" w:rsidRPr="00746EA0">
        <w:rPr>
          <w:rFonts w:ascii="Arial" w:hAnsi="Arial" w:cs="Arial"/>
          <w:color w:val="212121"/>
          <w:sz w:val="22"/>
          <w:szCs w:val="22"/>
          <w:shd w:val="clear" w:color="auto" w:fill="FFFFFF"/>
        </w:rPr>
        <w:fldChar w:fldCharType="end"/>
      </w:r>
      <w:r w:rsidR="00AB497D" w:rsidRPr="00746EA0">
        <w:rPr>
          <w:rFonts w:ascii="Arial" w:hAnsi="Arial" w:cs="Arial"/>
          <w:color w:val="212121"/>
          <w:sz w:val="22"/>
          <w:szCs w:val="22"/>
          <w:shd w:val="clear" w:color="auto" w:fill="FFFFFF"/>
        </w:rPr>
      </w:r>
      <w:r w:rsidR="00AB497D" w:rsidRPr="00746EA0">
        <w:rPr>
          <w:rFonts w:ascii="Arial" w:hAnsi="Arial" w:cs="Arial"/>
          <w:color w:val="212121"/>
          <w:sz w:val="22"/>
          <w:szCs w:val="22"/>
          <w:shd w:val="clear" w:color="auto" w:fill="FFFFFF"/>
        </w:rPr>
        <w:fldChar w:fldCharType="separate"/>
      </w:r>
      <w:r w:rsidR="0071170F" w:rsidRPr="00746EA0">
        <w:rPr>
          <w:rFonts w:ascii="Arial" w:hAnsi="Arial" w:cs="Arial"/>
          <w:noProof/>
          <w:color w:val="212121"/>
          <w:sz w:val="22"/>
          <w:szCs w:val="22"/>
          <w:shd w:val="clear" w:color="auto" w:fill="FFFFFF"/>
          <w:vertAlign w:val="superscript"/>
        </w:rPr>
        <w:t>24</w:t>
      </w:r>
      <w:r w:rsidR="00AB497D" w:rsidRPr="00746EA0">
        <w:rPr>
          <w:rFonts w:ascii="Arial" w:hAnsi="Arial" w:cs="Arial"/>
          <w:color w:val="212121"/>
          <w:sz w:val="22"/>
          <w:szCs w:val="22"/>
          <w:shd w:val="clear" w:color="auto" w:fill="FFFFFF"/>
        </w:rPr>
        <w:fldChar w:fldCharType="end"/>
      </w:r>
      <w:r w:rsidR="0027120C" w:rsidRPr="00746EA0">
        <w:rPr>
          <w:color w:val="000000" w:themeColor="text1"/>
        </w:rPr>
        <w:t xml:space="preserve"> </w:t>
      </w:r>
    </w:p>
    <w:p w14:paraId="560843CE" w14:textId="0D0C45E3" w:rsidR="0031613A" w:rsidRPr="00746EA0" w:rsidRDefault="0031613A" w:rsidP="00A10343">
      <w:pPr>
        <w:spacing w:line="480" w:lineRule="auto"/>
        <w:ind w:firstLine="720"/>
        <w:rPr>
          <w:color w:val="000000" w:themeColor="text1"/>
          <w:lang w:val="en-HK"/>
        </w:rPr>
      </w:pPr>
      <w:r w:rsidRPr="00746EA0">
        <w:rPr>
          <w:color w:val="000000" w:themeColor="text1"/>
          <w:lang w:val="en-HK"/>
        </w:rPr>
        <w:t xml:space="preserve">In many Asian countries, </w:t>
      </w:r>
      <w:r w:rsidRPr="00746EA0">
        <w:rPr>
          <w:color w:val="000000" w:themeColor="text1"/>
          <w:lang w:val="en"/>
        </w:rPr>
        <w:t>South and Central America</w:t>
      </w:r>
      <w:r w:rsidRPr="00746EA0">
        <w:rPr>
          <w:color w:val="000000" w:themeColor="text1"/>
          <w:lang w:val="en-HK"/>
        </w:rPr>
        <w:t>, and Africa</w:t>
      </w:r>
      <w:r w:rsidRPr="00746EA0">
        <w:rPr>
          <w:color w:val="000000" w:themeColor="text1"/>
        </w:rPr>
        <w:fldChar w:fldCharType="begin">
          <w:fldData xml:space="preserve">PEVuZE5vdGU+PENpdGU+PEF1dGhvcj5Ib3Nzbnk8L0F1dGhvcj48WWVhcj4yMDE5PC9ZZWFyPjxS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b3Nzbnk8L0F1dGhvcj48WWVhcj4yMDE5PC9ZZWFyPjxS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6</w:t>
      </w:r>
      <w:r w:rsidRPr="00746EA0">
        <w:rPr>
          <w:color w:val="000000" w:themeColor="text1"/>
        </w:rPr>
        <w:fldChar w:fldCharType="end"/>
      </w:r>
      <w:r w:rsidRPr="00746EA0">
        <w:rPr>
          <w:color w:val="000000" w:themeColor="text1"/>
          <w:lang w:val="en-HK"/>
        </w:rPr>
        <w:t xml:space="preserve">, FA is thought to be uncommon, </w:t>
      </w:r>
      <w:r w:rsidR="00235F98" w:rsidRPr="00746EA0">
        <w:rPr>
          <w:color w:val="000000" w:themeColor="text1"/>
          <w:lang w:val="en-HK"/>
        </w:rPr>
        <w:t xml:space="preserve">however </w:t>
      </w:r>
      <w:r w:rsidRPr="00746EA0">
        <w:rPr>
          <w:color w:val="000000" w:themeColor="text1"/>
          <w:lang w:val="en-HK"/>
        </w:rPr>
        <w:t xml:space="preserve">reliable epidemiological data </w:t>
      </w:r>
      <w:r w:rsidR="00235F98" w:rsidRPr="00746EA0">
        <w:rPr>
          <w:color w:val="000000" w:themeColor="text1"/>
          <w:lang w:val="en-HK"/>
        </w:rPr>
        <w:t>are</w:t>
      </w:r>
      <w:r w:rsidRPr="00746EA0">
        <w:rPr>
          <w:color w:val="000000" w:themeColor="text1"/>
          <w:lang w:val="en-HK"/>
        </w:rPr>
        <w:t xml:space="preserve"> limited.</w:t>
      </w:r>
      <w:r w:rsidRPr="00746EA0">
        <w:rPr>
          <w:color w:val="000000" w:themeColor="text1"/>
          <w:lang w:val="en-HK"/>
        </w:rPr>
        <w:fldChar w:fldCharType="begin">
          <w:fldData xml:space="preserve">PEVuZE5vdGU+PENpdGU+PEF1dGhvcj5MaTwvQXV0aG9yPjxZZWFyPjIwMjA8L1llYXI+PFJlY051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</w:fldData>
        </w:fldChar>
      </w:r>
      <w:r w:rsidR="0071170F" w:rsidRPr="00746EA0">
        <w:rPr>
          <w:color w:val="000000" w:themeColor="text1"/>
          <w:lang w:val="en-HK"/>
        </w:rPr>
        <w:instrText xml:space="preserve"> ADDIN EN.CITE </w:instrText>
      </w:r>
      <w:r w:rsidR="0071170F" w:rsidRPr="00746EA0">
        <w:rPr>
          <w:color w:val="000000" w:themeColor="text1"/>
          <w:lang w:val="en-HK"/>
        </w:rPr>
        <w:fldChar w:fldCharType="begin">
          <w:fldData xml:space="preserve">PEVuZE5vdGU+PENpdGU+PEF1dGhvcj5MaTwvQXV0aG9yPjxZZWFyPjIwMjA8L1llYXI+PFJlY051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</w:fldData>
        </w:fldChar>
      </w:r>
      <w:r w:rsidR="0071170F" w:rsidRPr="00746EA0">
        <w:rPr>
          <w:color w:val="000000" w:themeColor="text1"/>
          <w:lang w:val="en-HK"/>
        </w:rPr>
        <w:instrText xml:space="preserve"> ADDIN EN.CITE.DATA </w:instrText>
      </w:r>
      <w:r w:rsidR="0071170F" w:rsidRPr="00746EA0">
        <w:rPr>
          <w:color w:val="000000" w:themeColor="text1"/>
          <w:lang w:val="en-HK"/>
        </w:rPr>
      </w:r>
      <w:r w:rsidR="0071170F" w:rsidRPr="00746EA0">
        <w:rPr>
          <w:color w:val="000000" w:themeColor="text1"/>
          <w:lang w:val="en-HK"/>
        </w:rPr>
        <w:fldChar w:fldCharType="end"/>
      </w:r>
      <w:r w:rsidRPr="00746EA0">
        <w:rPr>
          <w:color w:val="000000" w:themeColor="text1"/>
          <w:lang w:val="en-HK"/>
        </w:rPr>
      </w:r>
      <w:r w:rsidRPr="00746EA0">
        <w:rPr>
          <w:color w:val="000000" w:themeColor="text1"/>
          <w:lang w:val="en-HK"/>
        </w:rPr>
        <w:fldChar w:fldCharType="separate"/>
      </w:r>
      <w:r w:rsidR="0071170F" w:rsidRPr="00746EA0">
        <w:rPr>
          <w:noProof/>
          <w:color w:val="000000" w:themeColor="text1"/>
          <w:vertAlign w:val="superscript"/>
          <w:lang w:val="en-HK"/>
        </w:rPr>
        <w:t>27, 28</w:t>
      </w:r>
      <w:r w:rsidRPr="00746EA0">
        <w:rPr>
          <w:color w:val="000000" w:themeColor="text1"/>
          <w:lang w:val="en-HK"/>
        </w:rPr>
        <w:fldChar w:fldCharType="end"/>
      </w:r>
      <w:r w:rsidRPr="00746EA0">
        <w:rPr>
          <w:color w:val="000000" w:themeColor="text1"/>
          <w:lang w:val="en-HK"/>
        </w:rPr>
        <w:t xml:space="preserve"> An epidemiological investigation of </w:t>
      </w:r>
      <w:r w:rsidR="00BD2C63" w:rsidRPr="00746EA0">
        <w:rPr>
          <w:color w:val="000000" w:themeColor="text1"/>
          <w:lang w:val="en-HK"/>
        </w:rPr>
        <w:t>FA</w:t>
      </w:r>
      <w:r w:rsidRPr="00746EA0">
        <w:rPr>
          <w:color w:val="000000" w:themeColor="text1"/>
          <w:lang w:val="en-HK"/>
        </w:rPr>
        <w:t xml:space="preserve"> in an urban area of Wenzhou, China found FA</w:t>
      </w:r>
      <w:r w:rsidR="00C627EE" w:rsidRPr="00746EA0">
        <w:rPr>
          <w:color w:val="000000" w:themeColor="text1"/>
          <w:lang w:val="en-HK"/>
        </w:rPr>
        <w:t xml:space="preserve"> prevalence </w:t>
      </w:r>
      <w:r w:rsidR="00FA3AAB" w:rsidRPr="00746EA0">
        <w:rPr>
          <w:color w:val="000000" w:themeColor="text1"/>
          <w:lang w:val="en-HK"/>
        </w:rPr>
        <w:t xml:space="preserve">to be </w:t>
      </w:r>
      <w:r w:rsidRPr="00746EA0">
        <w:rPr>
          <w:color w:val="000000" w:themeColor="text1"/>
          <w:lang w:val="en-HK"/>
        </w:rPr>
        <w:t xml:space="preserve">at least 0.84% </w:t>
      </w:r>
      <w:r w:rsidR="00235F98" w:rsidRPr="00746EA0">
        <w:rPr>
          <w:color w:val="000000" w:themeColor="text1"/>
          <w:lang w:val="en-HK"/>
        </w:rPr>
        <w:t xml:space="preserve">among children aged 3 to 6 </w:t>
      </w:r>
      <w:r w:rsidRPr="00746EA0">
        <w:rPr>
          <w:color w:val="000000" w:themeColor="text1"/>
          <w:lang w:val="en-HK"/>
        </w:rPr>
        <w:t>based on OFC and sIgE or SPT.</w:t>
      </w:r>
      <w:r w:rsidRPr="00746EA0">
        <w:rPr>
          <w:color w:val="000000" w:themeColor="text1"/>
          <w:lang w:val="en-HK"/>
        </w:rPr>
        <w:fldChar w:fldCharType="begin">
          <w:fldData xml:space="preserve">PEVuZE5vdGU+PENpdGU+PEF1dGhvcj5EYWk8L0F1dGhvcj48WWVhcj4yMDIwPC9ZZWFyPjxSZWNO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</w:fldData>
        </w:fldChar>
      </w:r>
      <w:r w:rsidR="0071170F" w:rsidRPr="00746EA0">
        <w:rPr>
          <w:color w:val="000000" w:themeColor="text1"/>
          <w:lang w:val="en-HK"/>
        </w:rPr>
        <w:instrText xml:space="preserve"> ADDIN EN.CITE </w:instrText>
      </w:r>
      <w:r w:rsidR="0071170F" w:rsidRPr="00746EA0">
        <w:rPr>
          <w:color w:val="000000" w:themeColor="text1"/>
          <w:lang w:val="en-HK"/>
        </w:rPr>
        <w:fldChar w:fldCharType="begin">
          <w:fldData xml:space="preserve">PEVuZE5vdGU+PENpdGU+PEF1dGhvcj5EYWk8L0F1dGhvcj48WWVhcj4yMDIwPC9ZZWFyPjxSZWNO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</w:fldData>
        </w:fldChar>
      </w:r>
      <w:r w:rsidR="0071170F" w:rsidRPr="00746EA0">
        <w:rPr>
          <w:color w:val="000000" w:themeColor="text1"/>
          <w:lang w:val="en-HK"/>
        </w:rPr>
        <w:instrText xml:space="preserve"> ADDIN EN.CITE.DATA </w:instrText>
      </w:r>
      <w:r w:rsidR="0071170F" w:rsidRPr="00746EA0">
        <w:rPr>
          <w:color w:val="000000" w:themeColor="text1"/>
          <w:lang w:val="en-HK"/>
        </w:rPr>
      </w:r>
      <w:r w:rsidR="0071170F" w:rsidRPr="00746EA0">
        <w:rPr>
          <w:color w:val="000000" w:themeColor="text1"/>
          <w:lang w:val="en-HK"/>
        </w:rPr>
        <w:fldChar w:fldCharType="end"/>
      </w:r>
      <w:r w:rsidRPr="00746EA0">
        <w:rPr>
          <w:color w:val="000000" w:themeColor="text1"/>
          <w:lang w:val="en-HK"/>
        </w:rPr>
      </w:r>
      <w:r w:rsidRPr="00746EA0">
        <w:rPr>
          <w:color w:val="000000" w:themeColor="text1"/>
          <w:lang w:val="en-HK"/>
        </w:rPr>
        <w:fldChar w:fldCharType="separate"/>
      </w:r>
      <w:r w:rsidR="0071170F" w:rsidRPr="00746EA0">
        <w:rPr>
          <w:noProof/>
          <w:color w:val="000000" w:themeColor="text1"/>
          <w:vertAlign w:val="superscript"/>
          <w:lang w:val="en-HK"/>
        </w:rPr>
        <w:t>29</w:t>
      </w:r>
      <w:r w:rsidRPr="00746EA0">
        <w:rPr>
          <w:color w:val="000000" w:themeColor="text1"/>
          <w:lang w:val="en-HK"/>
        </w:rPr>
        <w:fldChar w:fldCharType="end"/>
      </w:r>
      <w:r w:rsidRPr="00746EA0">
        <w:rPr>
          <w:color w:val="000000" w:themeColor="text1"/>
          <w:lang w:val="en-HK"/>
        </w:rPr>
        <w:t xml:space="preserve"> Using a definition of probable </w:t>
      </w:r>
      <w:r w:rsidR="00BD2C63" w:rsidRPr="00746EA0">
        <w:rPr>
          <w:color w:val="000000" w:themeColor="text1"/>
          <w:lang w:val="en-HK"/>
        </w:rPr>
        <w:t>FA</w:t>
      </w:r>
      <w:r w:rsidRPr="00746EA0">
        <w:rPr>
          <w:color w:val="000000" w:themeColor="text1"/>
          <w:lang w:val="en-HK"/>
        </w:rPr>
        <w:t xml:space="preserve"> as reporting allergic symptoms within 2 hours of ingestion of a specific food plus the presence of allergic sensitization to the specific food (positive </w:t>
      </w:r>
      <w:r w:rsidR="00001DE1" w:rsidRPr="00746EA0">
        <w:rPr>
          <w:color w:val="000000" w:themeColor="text1"/>
          <w:lang w:val="en-HK"/>
        </w:rPr>
        <w:t>s</w:t>
      </w:r>
      <w:r w:rsidRPr="00746EA0">
        <w:rPr>
          <w:color w:val="000000" w:themeColor="text1"/>
          <w:lang w:val="en-HK"/>
        </w:rPr>
        <w:t xml:space="preserve">IgE and/or positive </w:t>
      </w:r>
      <w:r w:rsidR="00C36769" w:rsidRPr="00746EA0">
        <w:rPr>
          <w:color w:val="000000" w:themeColor="text1"/>
          <w:lang w:val="en-HK"/>
        </w:rPr>
        <w:t>SPT</w:t>
      </w:r>
      <w:r w:rsidRPr="00746EA0">
        <w:rPr>
          <w:color w:val="000000" w:themeColor="text1"/>
          <w:lang w:val="en-HK"/>
        </w:rPr>
        <w:t xml:space="preserve"> result), the </w:t>
      </w:r>
      <w:r w:rsidRPr="00746EA0">
        <w:rPr>
          <w:noProof/>
          <w:color w:val="000000" w:themeColor="text1"/>
        </w:rPr>
        <w:t>EuroPrevall-INCO Surveys</w:t>
      </w:r>
      <w:r w:rsidRPr="00746EA0">
        <w:rPr>
          <w:color w:val="000000" w:themeColor="text1"/>
          <w:lang w:val="en-HK"/>
        </w:rPr>
        <w:t xml:space="preserve"> found that the prevalence of FA was 1.50% (Hong Kong), 0.21% (Guangzhou, China), 0.69% (Shaoguan , China) and 0.14% (India).</w:t>
      </w:r>
      <w:r w:rsidRPr="00746EA0">
        <w:rPr>
          <w:color w:val="000000" w:themeColor="text1"/>
          <w:lang w:val="en-HK"/>
        </w:rPr>
        <w:fldChar w:fldCharType="begin">
          <w:fldData xml:space="preserve">PEVuZE5vdGU+PENpdGU+PEF1dGhvcj5MaTwvQXV0aG9yPjxZZWFyPjIwMjA8L1llYXI+PFJlY051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</w:fldData>
        </w:fldChar>
      </w:r>
      <w:r w:rsidR="0071170F" w:rsidRPr="00746EA0">
        <w:rPr>
          <w:color w:val="000000" w:themeColor="text1"/>
          <w:lang w:val="en-HK"/>
        </w:rPr>
        <w:instrText xml:space="preserve"> ADDIN EN.CITE </w:instrText>
      </w:r>
      <w:r w:rsidR="0071170F" w:rsidRPr="00746EA0">
        <w:rPr>
          <w:color w:val="000000" w:themeColor="text1"/>
          <w:lang w:val="en-HK"/>
        </w:rPr>
        <w:fldChar w:fldCharType="begin">
          <w:fldData xml:space="preserve">PEVuZE5vdGU+PENpdGU+PEF1dGhvcj5MaTwvQXV0aG9yPjxZZWFyPjIwMjA8L1llYXI+PFJlY051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</w:fldData>
        </w:fldChar>
      </w:r>
      <w:r w:rsidR="0071170F" w:rsidRPr="00746EA0">
        <w:rPr>
          <w:color w:val="000000" w:themeColor="text1"/>
          <w:lang w:val="en-HK"/>
        </w:rPr>
        <w:instrText xml:space="preserve"> ADDIN EN.CITE.DATA </w:instrText>
      </w:r>
      <w:r w:rsidR="0071170F" w:rsidRPr="00746EA0">
        <w:rPr>
          <w:color w:val="000000" w:themeColor="text1"/>
          <w:lang w:val="en-HK"/>
        </w:rPr>
      </w:r>
      <w:r w:rsidR="0071170F" w:rsidRPr="00746EA0">
        <w:rPr>
          <w:color w:val="000000" w:themeColor="text1"/>
          <w:lang w:val="en-HK"/>
        </w:rPr>
        <w:fldChar w:fldCharType="end"/>
      </w:r>
      <w:r w:rsidRPr="00746EA0">
        <w:rPr>
          <w:color w:val="000000" w:themeColor="text1"/>
          <w:lang w:val="en-HK"/>
        </w:rPr>
      </w:r>
      <w:r w:rsidRPr="00746EA0">
        <w:rPr>
          <w:color w:val="000000" w:themeColor="text1"/>
          <w:lang w:val="en-HK"/>
        </w:rPr>
        <w:fldChar w:fldCharType="separate"/>
      </w:r>
      <w:r w:rsidR="0071170F" w:rsidRPr="00746EA0">
        <w:rPr>
          <w:noProof/>
          <w:color w:val="000000" w:themeColor="text1"/>
          <w:vertAlign w:val="superscript"/>
          <w:lang w:val="en-HK"/>
        </w:rPr>
        <w:t>27</w:t>
      </w:r>
      <w:r w:rsidRPr="00746EA0">
        <w:rPr>
          <w:color w:val="000000" w:themeColor="text1"/>
          <w:lang w:val="en-HK"/>
        </w:rPr>
        <w:fldChar w:fldCharType="end"/>
      </w:r>
      <w:r w:rsidRPr="00746EA0">
        <w:rPr>
          <w:color w:val="000000" w:themeColor="text1"/>
          <w:lang w:val="en-HK"/>
        </w:rPr>
        <w:t xml:space="preserve"> </w:t>
      </w:r>
    </w:p>
    <w:p w14:paraId="161E0770" w14:textId="746E2A05" w:rsidR="0031613A" w:rsidRPr="00746EA0" w:rsidRDefault="0031613A" w:rsidP="00A10343">
      <w:pPr>
        <w:spacing w:line="480" w:lineRule="auto"/>
        <w:ind w:firstLine="720"/>
        <w:rPr>
          <w:color w:val="000000" w:themeColor="text1"/>
        </w:rPr>
      </w:pPr>
      <w:r w:rsidRPr="00746EA0">
        <w:rPr>
          <w:color w:val="000000" w:themeColor="text1"/>
        </w:rPr>
        <w:t>In Africa, most studies use sensiti</w:t>
      </w:r>
      <w:r w:rsidR="00A314CD" w:rsidRPr="00746EA0">
        <w:rPr>
          <w:color w:val="000000" w:themeColor="text1"/>
        </w:rPr>
        <w:t>z</w:t>
      </w:r>
      <w:r w:rsidRPr="00746EA0">
        <w:rPr>
          <w:color w:val="000000" w:themeColor="text1"/>
        </w:rPr>
        <w:t>ation as a surrogate marker for allergy</w:t>
      </w:r>
      <w:r w:rsidRPr="00746EA0">
        <w:rPr>
          <w:color w:val="000000" w:themeColor="text1"/>
        </w:rPr>
        <w:fldChar w:fldCharType="begin">
          <w:fldData xml:space="preserve">PEVuZE5vdGU+PENpdGU+PEF1dGhvcj5Ib3Nzbnk8L0F1dGhvcj48WWVhcj4yMDE5PC9ZZWFyPjxS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b3Nzbnk8L0F1dGhvcj48WWVhcj4yMDE5PC9ZZWFyPjxS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26</w:t>
      </w:r>
      <w:r w:rsidRPr="00746EA0">
        <w:rPr>
          <w:color w:val="000000" w:themeColor="text1"/>
        </w:rPr>
        <w:fldChar w:fldCharType="end"/>
      </w:r>
      <w:r w:rsidRPr="00746EA0">
        <w:rPr>
          <w:color w:val="000000" w:themeColor="text1"/>
        </w:rPr>
        <w:t xml:space="preserve"> or are</w:t>
      </w:r>
      <w:r w:rsidR="00C627EE" w:rsidRPr="00746EA0">
        <w:rPr>
          <w:color w:val="000000" w:themeColor="text1"/>
        </w:rPr>
        <w:t xml:space="preserve"> performed</w:t>
      </w:r>
      <w:r w:rsidRPr="00746EA0">
        <w:rPr>
          <w:color w:val="000000" w:themeColor="text1"/>
        </w:rPr>
        <w:t xml:space="preserve"> in high-risk populations. The South African Food Allergy (SAFFA) study is the sole study using challenge proven FA as an outcome in an unselected population.</w:t>
      </w:r>
      <w:r w:rsidRPr="00746EA0">
        <w:rPr>
          <w:color w:val="000000" w:themeColor="text1"/>
        </w:rPr>
        <w:fldChar w:fldCharType="begin">
          <w:fldData xml:space="preserve">PEVuZE5vdGU+PENpdGU+PEF1dGhvcj5CYXNlcmE8L0F1dGhvcj48WWVhcj4yMDE1PC9ZZWFyPjxS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CYXNlcmE8L0F1dGhvcj48WWVhcj4yMDE1PC9ZZWFyPjxS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30</w:t>
      </w:r>
      <w:r w:rsidRPr="00746EA0">
        <w:rPr>
          <w:color w:val="000000" w:themeColor="text1"/>
        </w:rPr>
        <w:fldChar w:fldCharType="end"/>
      </w:r>
      <w:r w:rsidRPr="00746EA0">
        <w:rPr>
          <w:color w:val="000000" w:themeColor="text1"/>
        </w:rPr>
        <w:t xml:space="preserve"> The study show</w:t>
      </w:r>
      <w:r w:rsidR="00290764" w:rsidRPr="00746EA0">
        <w:rPr>
          <w:color w:val="000000" w:themeColor="text1"/>
        </w:rPr>
        <w:t>ed</w:t>
      </w:r>
      <w:r w:rsidRPr="00746EA0">
        <w:rPr>
          <w:color w:val="000000" w:themeColor="text1"/>
        </w:rPr>
        <w:t xml:space="preserve">  marked urban-rural differences with the prevalence of </w:t>
      </w:r>
      <w:r w:rsidR="00BD2C63" w:rsidRPr="00746EA0">
        <w:rPr>
          <w:color w:val="000000" w:themeColor="text1"/>
        </w:rPr>
        <w:t>FA</w:t>
      </w:r>
      <w:r w:rsidRPr="00746EA0">
        <w:rPr>
          <w:color w:val="000000" w:themeColor="text1"/>
        </w:rPr>
        <w:t xml:space="preserve"> of 2.5% in children aged 1-3 in Cape Town, but only 0.5% in the rural Eastern Cape.</w:t>
      </w:r>
      <w:r w:rsidRPr="00746EA0">
        <w:rPr>
          <w:color w:val="000000" w:themeColor="text1"/>
        </w:rPr>
        <w:fldChar w:fldCharType="begin">
          <w:fldData xml:space="preserve">PEVuZE5vdGU+PENpdGU+PEF1dGhvcj5Cb3RoYTwvQXV0aG9yPjxZZWFyPjIwMTk8L1llYXI+PFJl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Cb3RoYTwvQXV0aG9yPjxZZWFyPjIwMTk8L1llYXI+PFJl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31</w:t>
      </w:r>
      <w:r w:rsidRPr="00746EA0">
        <w:rPr>
          <w:color w:val="000000" w:themeColor="text1"/>
        </w:rPr>
        <w:fldChar w:fldCharType="end"/>
      </w:r>
      <w:r w:rsidRPr="00746EA0">
        <w:rPr>
          <w:color w:val="000000" w:themeColor="text1"/>
        </w:rPr>
        <w:t xml:space="preserve"> Unusual allergens may occur in various parts of Africa, including Mopane worms</w:t>
      </w:r>
      <w:r w:rsidRPr="00746EA0">
        <w:rPr>
          <w:color w:val="000000" w:themeColor="text1"/>
        </w:rPr>
        <w:fldChar w:fldCharType="begin">
          <w:fldData xml:space="preserve">PEVuZE5vdGU+PENpdGU+PEF1dGhvcj5LdW5nPC9BdXRob3I+PFllYXI+MjAxMTwvWWVhcj48UmVj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LdW5nPC9BdXRob3I+PFllYXI+MjAxMTwvWWVhcj48UmVj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32, 33</w:t>
      </w:r>
      <w:r w:rsidRPr="00746EA0">
        <w:rPr>
          <w:color w:val="000000" w:themeColor="text1"/>
        </w:rPr>
        <w:fldChar w:fldCharType="end"/>
      </w:r>
      <w:r w:rsidRPr="00746EA0">
        <w:rPr>
          <w:color w:val="000000" w:themeColor="text1"/>
        </w:rPr>
        <w:t xml:space="preserve"> and there are areas in Africa with high rates of both sensiti</w:t>
      </w:r>
      <w:r w:rsidR="00A314CD" w:rsidRPr="00746EA0">
        <w:rPr>
          <w:color w:val="000000" w:themeColor="text1"/>
        </w:rPr>
        <w:t>z</w:t>
      </w:r>
      <w:r w:rsidRPr="00746EA0">
        <w:rPr>
          <w:color w:val="000000" w:themeColor="text1"/>
        </w:rPr>
        <w:t xml:space="preserve">ation </w:t>
      </w:r>
      <w:r w:rsidR="00C627EE" w:rsidRPr="00746EA0">
        <w:rPr>
          <w:color w:val="000000" w:themeColor="text1"/>
        </w:rPr>
        <w:t xml:space="preserve">to </w:t>
      </w:r>
      <w:r w:rsidR="00C627EE" w:rsidRPr="00746EA0">
        <w:rPr>
          <w:color w:val="000000"/>
          <w:shd w:val="clear" w:color="auto" w:fill="FFFFFF"/>
        </w:rPr>
        <w:t xml:space="preserve">galactose-α-1,3-galactose (alpha gal) </w:t>
      </w:r>
      <w:r w:rsidRPr="00746EA0">
        <w:rPr>
          <w:color w:val="000000" w:themeColor="text1"/>
        </w:rPr>
        <w:t xml:space="preserve">and </w:t>
      </w:r>
      <w:r w:rsidR="00127291" w:rsidRPr="00746EA0">
        <w:rPr>
          <w:color w:val="000000" w:themeColor="text1"/>
        </w:rPr>
        <w:t>allergy to mammalian meat (</w:t>
      </w:r>
      <w:r w:rsidRPr="00746EA0">
        <w:rPr>
          <w:color w:val="000000" w:themeColor="text1"/>
        </w:rPr>
        <w:t>alpha gal syndrome</w:t>
      </w:r>
      <w:r w:rsidR="00127291" w:rsidRPr="00746EA0">
        <w:rPr>
          <w:color w:val="000000" w:themeColor="text1"/>
        </w:rPr>
        <w:t>)</w:t>
      </w:r>
      <w:r w:rsidRPr="00746EA0">
        <w:rPr>
          <w:color w:val="000000" w:themeColor="text1"/>
        </w:rPr>
        <w:t>.</w:t>
      </w:r>
      <w:r w:rsidRPr="00746EA0">
        <w:rPr>
          <w:color w:val="000000" w:themeColor="text1"/>
        </w:rPr>
        <w:fldChar w:fldCharType="begin">
          <w:fldData xml:space="preserve">PEVuZE5vdGU+PENpdGU+PEF1dGhvcj5NYWJlbGFuZTwvQXV0aG9yPjxZZWFyPjIwMTg8L1llYXI+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YWJlbGFuZTwvQXV0aG9yPjxZZWFyPjIwMTg8L1llYXI+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34</w:t>
      </w:r>
      <w:r w:rsidRPr="00746EA0">
        <w:rPr>
          <w:color w:val="000000" w:themeColor="text1"/>
        </w:rPr>
        <w:fldChar w:fldCharType="end"/>
      </w:r>
      <w:r w:rsidRPr="00746EA0">
        <w:rPr>
          <w:color w:val="000000" w:themeColor="text1"/>
        </w:rPr>
        <w:t xml:space="preserve"> </w:t>
      </w:r>
    </w:p>
    <w:p w14:paraId="190FFFBF" w14:textId="09B23C27" w:rsidR="0031613A" w:rsidRPr="00746EA0" w:rsidRDefault="00DE654A" w:rsidP="00A10343">
      <w:pPr>
        <w:spacing w:line="480" w:lineRule="auto"/>
        <w:ind w:firstLine="720"/>
        <w:rPr>
          <w:color w:val="000000" w:themeColor="text1"/>
          <w:lang w:val="en-HK"/>
        </w:rPr>
      </w:pPr>
      <w:r w:rsidRPr="00746EA0">
        <w:rPr>
          <w:color w:val="000000" w:themeColor="text1"/>
          <w:lang w:val="en"/>
        </w:rPr>
        <w:t>The studies of prevalence in South and Central America mostly employ parent-proxy or self-reported allergic reaction symptoms</w:t>
      </w:r>
      <w:r w:rsidR="00230A6F" w:rsidRPr="00746EA0">
        <w:rPr>
          <w:color w:val="000000" w:themeColor="text1"/>
          <w:lang w:val="en"/>
        </w:rPr>
        <w:t xml:space="preserve"> with few studies</w:t>
      </w:r>
      <w:r w:rsidRPr="00746EA0">
        <w:rPr>
          <w:color w:val="000000" w:themeColor="text1"/>
          <w:lang w:val="en"/>
        </w:rPr>
        <w:t xml:space="preserve"> </w:t>
      </w:r>
      <w:r w:rsidR="00230A6F" w:rsidRPr="00746EA0">
        <w:rPr>
          <w:color w:val="000000" w:themeColor="text1"/>
          <w:lang w:val="en"/>
        </w:rPr>
        <w:t>measuring</w:t>
      </w:r>
      <w:r w:rsidR="00920081" w:rsidRPr="00746EA0">
        <w:rPr>
          <w:color w:val="000000" w:themeColor="text1"/>
          <w:lang w:val="en"/>
        </w:rPr>
        <w:t xml:space="preserve"> </w:t>
      </w:r>
      <w:r w:rsidR="00C36769" w:rsidRPr="00746EA0">
        <w:rPr>
          <w:color w:val="000000" w:themeColor="text1"/>
          <w:lang w:val="en"/>
        </w:rPr>
        <w:t>SPT</w:t>
      </w:r>
      <w:r w:rsidR="00230A6F" w:rsidRPr="00746EA0">
        <w:rPr>
          <w:color w:val="000000" w:themeColor="text1"/>
          <w:lang w:val="en"/>
        </w:rPr>
        <w:t xml:space="preserve">. </w:t>
      </w:r>
      <w:r w:rsidRPr="00746EA0">
        <w:rPr>
          <w:color w:val="000000" w:themeColor="text1"/>
          <w:lang w:val="en"/>
        </w:rPr>
        <w:t>Prevalence rates reported in these studies range between 0.9% to 52%</w:t>
      </w:r>
      <w:r w:rsidR="0031613A" w:rsidRPr="00746EA0">
        <w:rPr>
          <w:color w:val="000000" w:themeColor="text1"/>
          <w:lang w:val="en"/>
        </w:rPr>
        <w:t>.</w:t>
      </w:r>
      <w:r w:rsidR="0031613A" w:rsidRPr="00746EA0">
        <w:rPr>
          <w:color w:val="000000" w:themeColor="text1"/>
          <w:lang w:val="en"/>
        </w:rPr>
        <w:fldChar w:fldCharType="begin">
          <w:fldData xml:space="preserve">PEVuZE5vdGU+PENpdGU+PEF1dGhvcj5NZW5kb3phLVF1aXNwZTwvQXV0aG9yPjxZZWFyPjIwMTg8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</w:fldData>
        </w:fldChar>
      </w:r>
      <w:r w:rsidR="0071170F" w:rsidRPr="00746EA0">
        <w:rPr>
          <w:color w:val="000000" w:themeColor="text1"/>
          <w:lang w:val="en"/>
        </w:rPr>
        <w:instrText xml:space="preserve"> ADDIN EN.CITE </w:instrText>
      </w:r>
      <w:r w:rsidR="0071170F" w:rsidRPr="00746EA0">
        <w:rPr>
          <w:color w:val="000000" w:themeColor="text1"/>
          <w:lang w:val="en"/>
        </w:rPr>
        <w:fldChar w:fldCharType="begin">
          <w:fldData xml:space="preserve">PEVuZE5vdGU+PENpdGU+PEF1dGhvcj5NZW5kb3phLVF1aXNwZTwvQXV0aG9yPjxZZWFyPjIwMTg8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</w:fldData>
        </w:fldChar>
      </w:r>
      <w:r w:rsidR="0071170F" w:rsidRPr="00746EA0">
        <w:rPr>
          <w:color w:val="000000" w:themeColor="text1"/>
          <w:lang w:val="en"/>
        </w:rPr>
        <w:instrText xml:space="preserve"> ADDIN EN.CITE.DATA </w:instrText>
      </w:r>
      <w:r w:rsidR="0071170F" w:rsidRPr="00746EA0">
        <w:rPr>
          <w:color w:val="000000" w:themeColor="text1"/>
          <w:lang w:val="en"/>
        </w:rPr>
      </w:r>
      <w:r w:rsidR="0071170F" w:rsidRPr="00746EA0">
        <w:rPr>
          <w:color w:val="000000" w:themeColor="text1"/>
          <w:lang w:val="en"/>
        </w:rPr>
        <w:fldChar w:fldCharType="end"/>
      </w:r>
      <w:r w:rsidR="0031613A" w:rsidRPr="00746EA0">
        <w:rPr>
          <w:color w:val="000000" w:themeColor="text1"/>
          <w:lang w:val="en"/>
        </w:rPr>
      </w:r>
      <w:r w:rsidR="0031613A" w:rsidRPr="00746EA0">
        <w:rPr>
          <w:color w:val="000000" w:themeColor="text1"/>
          <w:lang w:val="en"/>
        </w:rPr>
        <w:fldChar w:fldCharType="separate"/>
      </w:r>
      <w:r w:rsidR="0071170F" w:rsidRPr="00746EA0">
        <w:rPr>
          <w:noProof/>
          <w:color w:val="000000" w:themeColor="text1"/>
          <w:vertAlign w:val="superscript"/>
          <w:lang w:val="en"/>
        </w:rPr>
        <w:t>35-43</w:t>
      </w:r>
      <w:r w:rsidR="0031613A" w:rsidRPr="00746EA0">
        <w:rPr>
          <w:color w:val="000000" w:themeColor="text1"/>
          <w:lang w:val="en"/>
        </w:rPr>
        <w:fldChar w:fldCharType="end"/>
      </w:r>
      <w:r w:rsidR="0031613A" w:rsidRPr="00746EA0">
        <w:rPr>
          <w:color w:val="000000" w:themeColor="text1"/>
          <w:lang w:val="en"/>
        </w:rPr>
        <w:t xml:space="preserve"> Foods that trigger these reactions are similar to those </w:t>
      </w:r>
      <w:r w:rsidR="00203772" w:rsidRPr="00746EA0">
        <w:rPr>
          <w:color w:val="000000" w:themeColor="text1"/>
          <w:lang w:val="en"/>
        </w:rPr>
        <w:t>in</w:t>
      </w:r>
      <w:r w:rsidR="0031613A" w:rsidRPr="00746EA0">
        <w:rPr>
          <w:color w:val="000000" w:themeColor="text1"/>
          <w:lang w:val="en"/>
        </w:rPr>
        <w:t xml:space="preserve"> other parts of the world although in some countries such as Mexico, Costa </w:t>
      </w:r>
      <w:r w:rsidR="0031613A" w:rsidRPr="00746EA0">
        <w:rPr>
          <w:color w:val="000000" w:themeColor="text1"/>
          <w:lang w:val="en"/>
        </w:rPr>
        <w:lastRenderedPageBreak/>
        <w:t>Rica and Colombia sensitizations to tropical vegetables and fruits have been found.</w:t>
      </w:r>
      <w:r w:rsidR="0031613A" w:rsidRPr="00746EA0">
        <w:rPr>
          <w:color w:val="000000" w:themeColor="text1"/>
          <w:lang w:val="en"/>
        </w:rPr>
        <w:fldChar w:fldCharType="begin">
          <w:fldData xml:space="preserve">PEVuZE5vdGU+PENpdGU+PEF1dGhvcj5Tb3RvLVF1aXJvczwvQXV0aG9yPjxZZWFyPjE5OTg8L1ll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</w:fldData>
        </w:fldChar>
      </w:r>
      <w:r w:rsidR="0071170F" w:rsidRPr="00746EA0">
        <w:rPr>
          <w:color w:val="000000" w:themeColor="text1"/>
          <w:lang w:val="en"/>
        </w:rPr>
        <w:instrText xml:space="preserve"> ADDIN EN.CITE </w:instrText>
      </w:r>
      <w:r w:rsidR="0071170F" w:rsidRPr="00746EA0">
        <w:rPr>
          <w:color w:val="000000" w:themeColor="text1"/>
          <w:lang w:val="en"/>
        </w:rPr>
        <w:fldChar w:fldCharType="begin">
          <w:fldData xml:space="preserve">PEVuZE5vdGU+PENpdGU+PEF1dGhvcj5Tb3RvLVF1aXJvczwvQXV0aG9yPjxZZWFyPjE5OTg8L1ll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</w:fldData>
        </w:fldChar>
      </w:r>
      <w:r w:rsidR="0071170F" w:rsidRPr="00746EA0">
        <w:rPr>
          <w:color w:val="000000" w:themeColor="text1"/>
          <w:lang w:val="en"/>
        </w:rPr>
        <w:instrText xml:space="preserve"> ADDIN EN.CITE.DATA </w:instrText>
      </w:r>
      <w:r w:rsidR="0071170F" w:rsidRPr="00746EA0">
        <w:rPr>
          <w:color w:val="000000" w:themeColor="text1"/>
          <w:lang w:val="en"/>
        </w:rPr>
      </w:r>
      <w:r w:rsidR="0071170F" w:rsidRPr="00746EA0">
        <w:rPr>
          <w:color w:val="000000" w:themeColor="text1"/>
          <w:lang w:val="en"/>
        </w:rPr>
        <w:fldChar w:fldCharType="end"/>
      </w:r>
      <w:r w:rsidR="0031613A" w:rsidRPr="00746EA0">
        <w:rPr>
          <w:color w:val="000000" w:themeColor="text1"/>
          <w:lang w:val="en"/>
        </w:rPr>
      </w:r>
      <w:r w:rsidR="0031613A" w:rsidRPr="00746EA0">
        <w:rPr>
          <w:color w:val="000000" w:themeColor="text1"/>
          <w:lang w:val="en"/>
        </w:rPr>
        <w:fldChar w:fldCharType="separate"/>
      </w:r>
      <w:r w:rsidR="0071170F" w:rsidRPr="00746EA0">
        <w:rPr>
          <w:noProof/>
          <w:color w:val="000000" w:themeColor="text1"/>
          <w:vertAlign w:val="superscript"/>
          <w:lang w:val="en"/>
        </w:rPr>
        <w:t>40, 42, 44</w:t>
      </w:r>
      <w:r w:rsidR="0031613A" w:rsidRPr="00746EA0">
        <w:rPr>
          <w:color w:val="000000" w:themeColor="text1"/>
          <w:lang w:val="en"/>
        </w:rPr>
        <w:fldChar w:fldCharType="end"/>
      </w:r>
      <w:r w:rsidR="0031613A" w:rsidRPr="00746EA0">
        <w:rPr>
          <w:color w:val="000000" w:themeColor="text1"/>
          <w:lang w:val="en"/>
        </w:rPr>
        <w:t xml:space="preserve"> In tropical regions of South America, oral mite syndrome</w:t>
      </w:r>
      <w:r w:rsidR="00AD1C6B" w:rsidRPr="00746EA0">
        <w:rPr>
          <w:color w:val="000000" w:themeColor="text1"/>
          <w:lang w:val="en"/>
        </w:rPr>
        <w:t xml:space="preserve"> (due to mite contaminated wheat flour)</w:t>
      </w:r>
      <w:r w:rsidR="0031613A" w:rsidRPr="00746EA0">
        <w:rPr>
          <w:color w:val="000000" w:themeColor="text1"/>
          <w:lang w:val="en"/>
        </w:rPr>
        <w:t xml:space="preserve"> has been described and in a case series study in Venezuela represented the third </w:t>
      </w:r>
      <w:r w:rsidR="00C627EE" w:rsidRPr="00746EA0">
        <w:rPr>
          <w:color w:val="000000" w:themeColor="text1"/>
          <w:lang w:val="en"/>
        </w:rPr>
        <w:t xml:space="preserve">most reported </w:t>
      </w:r>
      <w:r w:rsidR="0031613A" w:rsidRPr="00746EA0">
        <w:rPr>
          <w:color w:val="000000" w:themeColor="text1"/>
          <w:lang w:val="en"/>
        </w:rPr>
        <w:t>cause of anaphylaxis.</w:t>
      </w:r>
      <w:r w:rsidR="0031613A" w:rsidRPr="00746EA0">
        <w:rPr>
          <w:color w:val="000000" w:themeColor="text1"/>
          <w:lang w:val="en"/>
        </w:rPr>
        <w:fldChar w:fldCharType="begin"/>
      </w:r>
      <w:r w:rsidR="0071170F" w:rsidRPr="00746EA0">
        <w:rPr>
          <w:color w:val="000000" w:themeColor="text1"/>
          <w:lang w:val="en"/>
        </w:rPr>
        <w:instrText xml:space="preserve"> ADDIN EN.CITE &lt;EndNote&gt;&lt;Cite&gt;&lt;Author&gt;Sánchez-Borges&lt;/Author&gt;&lt;Year&gt;2010&lt;/Year&gt;&lt;RecNum&gt;95&lt;/RecNum&gt;&lt;DisplayText&gt;&lt;style face="superscript"&gt;45&lt;/style&gt;&lt;/DisplayText&gt;&lt;record&gt;&lt;rec-number&gt;95&lt;/rec-number&gt;&lt;foreign-keys&gt;&lt;key app="EN" db-id="p2vvwes9d9r0epexttyxspebtz5pa2xazt5d" timestamp="1624553068"&gt;95&lt;/key&gt;&lt;/foreign-keys&gt;&lt;ref-type name="Journal Article"&gt;17&lt;/ref-type&gt;&lt;contributors&gt;&lt;authors&gt;&lt;author&gt;Sánchez-Borges, M.&lt;/author&gt;&lt;/authors&gt;&lt;/contributors&gt;&lt;auth-address&gt;Allergy and Clinical Immunology Department, Clinica el Avila, Caracas, Venezuela. sanchezbmario@gmail.com&lt;/auth-address&gt;&lt;titles&gt;&lt;title&gt;Etiology and clinical picture of anaphylaxis in ambulatory patients from Caracas, Venezuela&lt;/title&gt;&lt;secondary-title&gt;J Investig Allergol Clin Immunol&lt;/secondary-title&gt;&lt;/titles&gt;&lt;pages&gt;623-4&lt;/pages&gt;&lt;volume&gt;20&lt;/volume&gt;&lt;number&gt;7&lt;/number&gt;&lt;edition&gt;2011/02/15&lt;/edition&gt;&lt;keywords&gt;&lt;keyword&gt;Adolescent&lt;/keyword&gt;&lt;keyword&gt;Adult&lt;/keyword&gt;&lt;keyword&gt;Aged&lt;/keyword&gt;&lt;keyword&gt;Anaphylaxis/*epidemiology/etiology/immunology&lt;/keyword&gt;&lt;keyword&gt;Child&lt;/keyword&gt;&lt;keyword&gt;Child, Preschool&lt;/keyword&gt;&lt;keyword&gt;Female&lt;/keyword&gt;&lt;keyword&gt;Humans&lt;/keyword&gt;&lt;keyword&gt;Male&lt;/keyword&gt;&lt;keyword&gt;Middle Aged&lt;/keyword&gt;&lt;keyword&gt;Retrospective Studies&lt;/keyword&gt;&lt;keyword&gt;Venezuela/epidemiology&lt;/keyword&gt;&lt;keyword&gt;Young Adult&lt;/keyword&gt;&lt;/keywords&gt;&lt;dates&gt;&lt;year&gt;2010&lt;/year&gt;&lt;/dates&gt;&lt;isbn&gt;1018-9068 (Print)&amp;#xD;1018-9068&lt;/isbn&gt;&lt;accession-num&gt;21314008&lt;/accession-num&gt;&lt;urls&gt;&lt;/urls&gt;&lt;remote-database-provider&gt;NLM&lt;/remote-database-provider&gt;&lt;language&gt;eng&lt;/language&gt;&lt;/record&gt;&lt;/Cite&gt;&lt;/EndNote&gt;</w:instrText>
      </w:r>
      <w:r w:rsidR="0031613A" w:rsidRPr="00746EA0">
        <w:rPr>
          <w:color w:val="000000" w:themeColor="text1"/>
          <w:lang w:val="en"/>
        </w:rPr>
        <w:fldChar w:fldCharType="separate"/>
      </w:r>
      <w:r w:rsidR="0071170F" w:rsidRPr="00746EA0">
        <w:rPr>
          <w:noProof/>
          <w:color w:val="000000" w:themeColor="text1"/>
          <w:vertAlign w:val="superscript"/>
          <w:lang w:val="en"/>
        </w:rPr>
        <w:t>45</w:t>
      </w:r>
      <w:r w:rsidR="0031613A" w:rsidRPr="00746EA0">
        <w:rPr>
          <w:color w:val="000000" w:themeColor="text1"/>
          <w:lang w:val="en"/>
        </w:rPr>
        <w:fldChar w:fldCharType="end"/>
      </w:r>
      <w:r w:rsidR="0031613A" w:rsidRPr="00746EA0">
        <w:rPr>
          <w:color w:val="000000" w:themeColor="text1"/>
          <w:lang w:val="en"/>
        </w:rPr>
        <w:t xml:space="preserve"> Recently, more studies on oral allergy syndrome and </w:t>
      </w:r>
      <w:r w:rsidR="009C01CD" w:rsidRPr="00746EA0">
        <w:rPr>
          <w:color w:val="000000" w:themeColor="text1"/>
          <w:lang w:val="en"/>
        </w:rPr>
        <w:t>a</w:t>
      </w:r>
      <w:r w:rsidR="0031613A" w:rsidRPr="00746EA0">
        <w:rPr>
          <w:color w:val="000000" w:themeColor="text1"/>
          <w:lang w:val="en"/>
        </w:rPr>
        <w:t>lpha gal allergy are also being reported in Mexico and Colombia</w:t>
      </w:r>
      <w:r w:rsidR="006D728E" w:rsidRPr="00746EA0">
        <w:rPr>
          <w:color w:val="000000" w:themeColor="text1"/>
          <w:lang w:val="en"/>
        </w:rPr>
        <w:t>,</w:t>
      </w:r>
      <w:r w:rsidR="0031613A" w:rsidRPr="00746EA0">
        <w:rPr>
          <w:color w:val="000000" w:themeColor="text1"/>
          <w:lang w:val="en"/>
        </w:rPr>
        <w:t xml:space="preserve"> respectively.</w:t>
      </w:r>
      <w:r w:rsidR="0031613A" w:rsidRPr="00746EA0">
        <w:rPr>
          <w:color w:val="000000" w:themeColor="text1"/>
          <w:lang w:val="en"/>
        </w:rPr>
        <w:fldChar w:fldCharType="begin">
          <w:fldData xml:space="preserve">PEVuZE5vdGU+PENpdGU+PEF1dGhvcj5NYXJpc2NhbC1DYXN0cm88L0F1dGhvcj48WWVhcj4yMDIw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</w:fldData>
        </w:fldChar>
      </w:r>
      <w:r w:rsidR="0071170F" w:rsidRPr="00746EA0">
        <w:rPr>
          <w:color w:val="000000" w:themeColor="text1"/>
          <w:lang w:val="en"/>
        </w:rPr>
        <w:instrText xml:space="preserve"> ADDIN EN.CITE </w:instrText>
      </w:r>
      <w:r w:rsidR="0071170F" w:rsidRPr="00746EA0">
        <w:rPr>
          <w:color w:val="000000" w:themeColor="text1"/>
          <w:lang w:val="en"/>
        </w:rPr>
        <w:fldChar w:fldCharType="begin">
          <w:fldData xml:space="preserve">PEVuZE5vdGU+PENpdGU+PEF1dGhvcj5NYXJpc2NhbC1DYXN0cm88L0F1dGhvcj48WWVhcj4yMDIw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</w:fldData>
        </w:fldChar>
      </w:r>
      <w:r w:rsidR="0071170F" w:rsidRPr="00746EA0">
        <w:rPr>
          <w:color w:val="000000" w:themeColor="text1"/>
          <w:lang w:val="en"/>
        </w:rPr>
        <w:instrText xml:space="preserve"> ADDIN EN.CITE.DATA </w:instrText>
      </w:r>
      <w:r w:rsidR="0071170F" w:rsidRPr="00746EA0">
        <w:rPr>
          <w:color w:val="000000" w:themeColor="text1"/>
          <w:lang w:val="en"/>
        </w:rPr>
      </w:r>
      <w:r w:rsidR="0071170F" w:rsidRPr="00746EA0">
        <w:rPr>
          <w:color w:val="000000" w:themeColor="text1"/>
          <w:lang w:val="en"/>
        </w:rPr>
        <w:fldChar w:fldCharType="end"/>
      </w:r>
      <w:r w:rsidR="0031613A" w:rsidRPr="00746EA0">
        <w:rPr>
          <w:color w:val="000000" w:themeColor="text1"/>
          <w:lang w:val="en"/>
        </w:rPr>
      </w:r>
      <w:r w:rsidR="0031613A" w:rsidRPr="00746EA0">
        <w:rPr>
          <w:color w:val="000000" w:themeColor="text1"/>
          <w:lang w:val="en"/>
        </w:rPr>
        <w:fldChar w:fldCharType="separate"/>
      </w:r>
      <w:r w:rsidR="0071170F" w:rsidRPr="00746EA0">
        <w:rPr>
          <w:noProof/>
          <w:color w:val="000000" w:themeColor="text1"/>
          <w:vertAlign w:val="superscript"/>
          <w:lang w:val="en"/>
        </w:rPr>
        <w:t>46, 47</w:t>
      </w:r>
      <w:r w:rsidR="0031613A" w:rsidRPr="00746EA0">
        <w:rPr>
          <w:color w:val="000000" w:themeColor="text1"/>
          <w:lang w:val="en"/>
        </w:rPr>
        <w:fldChar w:fldCharType="end"/>
      </w:r>
      <w:r w:rsidR="0031613A" w:rsidRPr="00746EA0">
        <w:rPr>
          <w:color w:val="000000" w:themeColor="text1"/>
          <w:lang w:val="en"/>
        </w:rPr>
        <w:t xml:space="preserve">  </w:t>
      </w:r>
    </w:p>
    <w:p w14:paraId="55BD9983" w14:textId="243BA5AE" w:rsidR="00DF47F2" w:rsidRPr="00746EA0" w:rsidRDefault="00E94275" w:rsidP="00A10343">
      <w:pPr>
        <w:spacing w:line="480" w:lineRule="auto"/>
        <w:ind w:firstLine="720"/>
        <w:rPr>
          <w:b/>
          <w:bCs/>
          <w:color w:val="000000" w:themeColor="text1"/>
        </w:rPr>
      </w:pPr>
      <w:r w:rsidRPr="00746EA0">
        <w:rPr>
          <w:color w:val="000000" w:themeColor="text1"/>
          <w:shd w:val="clear" w:color="auto" w:fill="FFFFFF"/>
        </w:rPr>
        <w:t xml:space="preserve">It should be noted that the data relied upon to estimate global FA prevalence are subject to substantial limitations, most notably the non-specificity of proxy measures of allergic sensitization (e.g. SPT, sIgE), and lack of concordance between survey-reported and food challenge-confirmed prevalence estimates. </w:t>
      </w:r>
      <w:r w:rsidRPr="00746EA0">
        <w:rPr>
          <w:color w:val="000000" w:themeColor="text1"/>
        </w:rPr>
        <w:t>However</w:t>
      </w:r>
      <w:r w:rsidR="0031613A" w:rsidRPr="00746EA0">
        <w:rPr>
          <w:color w:val="000000" w:themeColor="text1"/>
        </w:rPr>
        <w:t>,</w:t>
      </w:r>
      <w:r w:rsidR="0031613A" w:rsidRPr="00746EA0">
        <w:rPr>
          <w:color w:val="000000" w:themeColor="text1"/>
          <w:shd w:val="clear" w:color="auto" w:fill="FFFFFF"/>
        </w:rPr>
        <w:t xml:space="preserve"> the </w:t>
      </w:r>
      <w:r w:rsidRPr="00746EA0">
        <w:rPr>
          <w:color w:val="000000" w:themeColor="text1"/>
          <w:shd w:val="clear" w:color="auto" w:fill="FFFFFF"/>
        </w:rPr>
        <w:t>overall consensus</w:t>
      </w:r>
      <w:r w:rsidR="0031613A" w:rsidRPr="00746EA0">
        <w:rPr>
          <w:color w:val="000000" w:themeColor="text1"/>
          <w:shd w:val="clear" w:color="auto" w:fill="FFFFFF"/>
        </w:rPr>
        <w:t xml:space="preserve"> is </w:t>
      </w:r>
      <w:r w:rsidRPr="00746EA0">
        <w:rPr>
          <w:color w:val="000000" w:themeColor="text1"/>
          <w:shd w:val="clear" w:color="auto" w:fill="FFFFFF"/>
        </w:rPr>
        <w:t xml:space="preserve">that FA has </w:t>
      </w:r>
      <w:r w:rsidR="0031613A" w:rsidRPr="00746EA0">
        <w:rPr>
          <w:color w:val="000000" w:themeColor="text1"/>
          <w:shd w:val="clear" w:color="auto" w:fill="FFFFFF"/>
        </w:rPr>
        <w:t>significant</w:t>
      </w:r>
      <w:r w:rsidR="00DE654A" w:rsidRPr="00746EA0">
        <w:rPr>
          <w:color w:val="000000" w:themeColor="text1"/>
          <w:shd w:val="clear" w:color="auto" w:fill="FFFFFF"/>
        </w:rPr>
        <w:t>ly</w:t>
      </w:r>
      <w:r w:rsidR="0031613A" w:rsidRPr="00746EA0">
        <w:rPr>
          <w:color w:val="000000" w:themeColor="text1"/>
          <w:shd w:val="clear" w:color="auto" w:fill="FFFFFF"/>
        </w:rPr>
        <w:t xml:space="preserve"> increase</w:t>
      </w:r>
      <w:r w:rsidR="00DE654A" w:rsidRPr="00746EA0">
        <w:rPr>
          <w:color w:val="000000" w:themeColor="text1"/>
          <w:shd w:val="clear" w:color="auto" w:fill="FFFFFF"/>
        </w:rPr>
        <w:t>d</w:t>
      </w:r>
      <w:r w:rsidR="0031613A" w:rsidRPr="00746EA0">
        <w:rPr>
          <w:color w:val="000000" w:themeColor="text1"/>
          <w:shd w:val="clear" w:color="auto" w:fill="FFFFFF"/>
        </w:rPr>
        <w:t xml:space="preserve"> in </w:t>
      </w:r>
      <w:r w:rsidR="00A50162" w:rsidRPr="00746EA0">
        <w:rPr>
          <w:color w:val="000000" w:themeColor="text1"/>
          <w:shd w:val="clear" w:color="auto" w:fill="FFFFFF"/>
        </w:rPr>
        <w:t>developed countries</w:t>
      </w:r>
      <w:r w:rsidR="0031613A" w:rsidRPr="00746EA0">
        <w:rPr>
          <w:color w:val="000000" w:themeColor="text1"/>
          <w:shd w:val="clear" w:color="auto" w:fill="FFFFFF"/>
        </w:rPr>
        <w:t>, potentially due to changes in environmental exposure</w:t>
      </w:r>
      <w:r w:rsidR="00A50162" w:rsidRPr="00746EA0">
        <w:rPr>
          <w:color w:val="000000" w:themeColor="text1"/>
          <w:shd w:val="clear" w:color="auto" w:fill="FFFFFF"/>
        </w:rPr>
        <w:t>s</w:t>
      </w:r>
      <w:r w:rsidR="0031613A" w:rsidRPr="00746EA0">
        <w:rPr>
          <w:color w:val="000000" w:themeColor="text1"/>
          <w:shd w:val="clear" w:color="auto" w:fill="FFFFFF"/>
        </w:rPr>
        <w:t xml:space="preserve"> and lifestyle.</w:t>
      </w:r>
      <w:r w:rsidR="007F28A5" w:rsidRPr="00746EA0">
        <w:rPr>
          <w:color w:val="000000" w:themeColor="text1"/>
          <w:shd w:val="clear" w:color="auto" w:fill="FFFFFF"/>
        </w:rPr>
        <w:t xml:space="preserve"> </w:t>
      </w:r>
      <w:r w:rsidR="00E53242" w:rsidRPr="00746EA0">
        <w:rPr>
          <w:color w:val="000000"/>
        </w:rPr>
        <w:t>The study by Botha et al using</w:t>
      </w:r>
      <w:r w:rsidR="001667C4" w:rsidRPr="00746EA0">
        <w:rPr>
          <w:color w:val="000000"/>
        </w:rPr>
        <w:t xml:space="preserve"> OFCs</w:t>
      </w:r>
      <w:r w:rsidR="00E53242" w:rsidRPr="00746EA0">
        <w:rPr>
          <w:color w:val="000000"/>
        </w:rPr>
        <w:t xml:space="preserve"> to confirm a diagnosis of </w:t>
      </w:r>
      <w:r w:rsidR="00731098" w:rsidRPr="00746EA0">
        <w:rPr>
          <w:color w:val="000000"/>
        </w:rPr>
        <w:t>FA</w:t>
      </w:r>
      <w:r w:rsidR="00E53242" w:rsidRPr="00746EA0">
        <w:rPr>
          <w:color w:val="000000"/>
        </w:rPr>
        <w:t xml:space="preserve"> found a significant increase in the prevalence of </w:t>
      </w:r>
      <w:r w:rsidR="00731098" w:rsidRPr="00746EA0">
        <w:rPr>
          <w:color w:val="000000"/>
        </w:rPr>
        <w:t>FA</w:t>
      </w:r>
      <w:r w:rsidR="00E53242" w:rsidRPr="00746EA0">
        <w:rPr>
          <w:color w:val="000000"/>
        </w:rPr>
        <w:t xml:space="preserve"> between children born in urban and rural areas. This suggests that urbanization is leading to increases in </w:t>
      </w:r>
      <w:r w:rsidR="00731098" w:rsidRPr="00746EA0">
        <w:rPr>
          <w:color w:val="000000"/>
        </w:rPr>
        <w:t>FA</w:t>
      </w:r>
      <w:r w:rsidR="00E53242" w:rsidRPr="00746EA0">
        <w:rPr>
          <w:color w:val="000000"/>
        </w:rPr>
        <w:t xml:space="preserve">. </w:t>
      </w:r>
      <w:r w:rsidR="0031613A" w:rsidRPr="00746EA0">
        <w:rPr>
          <w:color w:val="000000" w:themeColor="text1"/>
        </w:rPr>
        <w:t xml:space="preserve">While high quality prevalence data for FA is lacking for many geographical regions and age groups, </w:t>
      </w:r>
      <w:r w:rsidR="007F28A5" w:rsidRPr="00746EA0">
        <w:rPr>
          <w:color w:val="000000" w:themeColor="text1"/>
        </w:rPr>
        <w:t xml:space="preserve">increases in </w:t>
      </w:r>
      <w:r w:rsidR="0031613A" w:rsidRPr="00746EA0">
        <w:rPr>
          <w:color w:val="000000" w:themeColor="text1"/>
        </w:rPr>
        <w:t xml:space="preserve">FA prevalence is supported by hospitalization rates for </w:t>
      </w:r>
      <w:r w:rsidR="00BD2C63" w:rsidRPr="00746EA0">
        <w:rPr>
          <w:color w:val="000000" w:themeColor="text1"/>
        </w:rPr>
        <w:t>FA</w:t>
      </w:r>
      <w:r w:rsidR="0031613A" w:rsidRPr="00746EA0">
        <w:rPr>
          <w:color w:val="000000" w:themeColor="text1"/>
        </w:rPr>
        <w:t>. A nationwide survey in the United States of hospitalization due to pediatric food-induced anaphylaxis found a significant</w:t>
      </w:r>
      <w:r w:rsidR="0031613A" w:rsidRPr="00746EA0">
        <w:rPr>
          <w:color w:val="000000" w:themeColor="text1"/>
          <w:shd w:val="clear" w:color="auto" w:fill="FFFFFF"/>
        </w:rPr>
        <w:t xml:space="preserve"> increasing trend from 1.2 per 100,000 children in 2006 to 1.5 per 100,000 children in 2012. The leading causes of hospitalizations due to food-induced anaphylaxis were peanut, followed by tree nuts and seed</w:t>
      </w:r>
      <w:r w:rsidR="00175C41" w:rsidRPr="00746EA0">
        <w:rPr>
          <w:color w:val="000000" w:themeColor="text1"/>
          <w:shd w:val="clear" w:color="auto" w:fill="FFFFFF"/>
        </w:rPr>
        <w:t>s</w:t>
      </w:r>
      <w:r w:rsidR="00127291" w:rsidRPr="00746EA0">
        <w:rPr>
          <w:color w:val="000000" w:themeColor="text1"/>
          <w:shd w:val="clear" w:color="auto" w:fill="FFFFFF"/>
        </w:rPr>
        <w:t>,</w:t>
      </w:r>
      <w:r w:rsidR="0031613A" w:rsidRPr="00746EA0">
        <w:rPr>
          <w:color w:val="000000" w:themeColor="text1"/>
          <w:shd w:val="clear" w:color="auto" w:fill="FFFFFF"/>
        </w:rPr>
        <w:t xml:space="preserve"> and milk products.</w:t>
      </w:r>
      <w:r w:rsidR="0031613A" w:rsidRPr="00746EA0">
        <w:rPr>
          <w:color w:val="000000" w:themeColor="text1"/>
          <w:shd w:val="clear" w:color="auto" w:fill="FFFFFF"/>
        </w:rPr>
        <w:fldChar w:fldCharType="begin">
          <w:fldData xml:space="preserve">PEVuZE5vdGU+PENpdGU+PEF1dGhvcj5Pa3VibzwvQXV0aG9yPjxZZWFyPjIwMTk8L1llYXI+PFJl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Pa3VibzwvQXV0aG9yPjxZZWFyPjIwMTk8L1llYXI+PFJl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31613A" w:rsidRPr="00746EA0">
        <w:rPr>
          <w:color w:val="000000" w:themeColor="text1"/>
          <w:shd w:val="clear" w:color="auto" w:fill="FFFFFF"/>
        </w:rPr>
      </w:r>
      <w:r w:rsidR="0031613A"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48</w:t>
      </w:r>
      <w:r w:rsidR="0031613A" w:rsidRPr="00746EA0">
        <w:rPr>
          <w:color w:val="000000" w:themeColor="text1"/>
          <w:shd w:val="clear" w:color="auto" w:fill="FFFFFF"/>
        </w:rPr>
        <w:fldChar w:fldCharType="end"/>
      </w:r>
      <w:r w:rsidR="0031613A" w:rsidRPr="00746EA0">
        <w:rPr>
          <w:color w:val="000000" w:themeColor="text1"/>
          <w:shd w:val="clear" w:color="auto" w:fill="FFFFFF"/>
        </w:rPr>
        <w:t xml:space="preserve"> In Australia, a 4-fold increase in hospitalizations for FA-related anaphylaxis was observed between 1998/1999 to 2011/2012 (2.0 to 8.2 per 100,000).</w:t>
      </w:r>
      <w:r w:rsidR="0031613A" w:rsidRPr="00746EA0">
        <w:rPr>
          <w:color w:val="000000" w:themeColor="text1"/>
          <w:shd w:val="clear" w:color="auto" w:fill="FFFFFF"/>
        </w:rPr>
        <w:fldChar w:fldCharType="begin">
          <w:fldData xml:space="preserve">PEVuZE5vdGU+PENpdGU+PEF1dGhvcj5NdWxsaW5zPC9BdXRob3I+PFllYXI+MjAxNTwvWWVhcj48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NdWxsaW5zPC9BdXRob3I+PFllYXI+MjAxNTwvWWVhcj48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31613A" w:rsidRPr="00746EA0">
        <w:rPr>
          <w:color w:val="000000" w:themeColor="text1"/>
          <w:shd w:val="clear" w:color="auto" w:fill="FFFFFF"/>
        </w:rPr>
      </w:r>
      <w:r w:rsidR="0031613A"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49</w:t>
      </w:r>
      <w:r w:rsidR="0031613A" w:rsidRPr="00746EA0">
        <w:rPr>
          <w:color w:val="000000" w:themeColor="text1"/>
          <w:shd w:val="clear" w:color="auto" w:fill="FFFFFF"/>
        </w:rPr>
        <w:fldChar w:fldCharType="end"/>
      </w:r>
      <w:r w:rsidR="0031613A" w:rsidRPr="00746EA0">
        <w:rPr>
          <w:color w:val="000000" w:themeColor="text1"/>
          <w:shd w:val="clear" w:color="auto" w:fill="FFFFFF"/>
        </w:rPr>
        <w:t xml:space="preserve"> However, additional studies using standardized methodologies are necessary for accurate detection of </w:t>
      </w:r>
      <w:r w:rsidR="00BD2C63" w:rsidRPr="00746EA0">
        <w:rPr>
          <w:color w:val="000000" w:themeColor="text1"/>
          <w:shd w:val="clear" w:color="auto" w:fill="FFFFFF"/>
        </w:rPr>
        <w:t>FA</w:t>
      </w:r>
      <w:r w:rsidR="0031613A" w:rsidRPr="00746EA0">
        <w:rPr>
          <w:color w:val="000000" w:themeColor="text1"/>
          <w:shd w:val="clear" w:color="auto" w:fill="FFFFFF"/>
        </w:rPr>
        <w:t xml:space="preserve"> in order to better understand the true extent of the problem and its impact on health services. </w:t>
      </w:r>
      <w:r w:rsidR="00AA632B" w:rsidRPr="00746EA0">
        <w:rPr>
          <w:color w:val="000000" w:themeColor="text1"/>
          <w:shd w:val="clear" w:color="auto" w:fill="FFFFFF"/>
        </w:rPr>
        <w:t xml:space="preserve"> </w:t>
      </w:r>
    </w:p>
    <w:p w14:paraId="64567E69" w14:textId="2AC309C8" w:rsidR="00805DDA" w:rsidRPr="00746EA0" w:rsidRDefault="00805DDA" w:rsidP="00A10343">
      <w:pPr>
        <w:spacing w:line="480" w:lineRule="auto"/>
        <w:rPr>
          <w:b/>
          <w:bCs/>
          <w:color w:val="000000" w:themeColor="text1"/>
        </w:rPr>
      </w:pPr>
      <w:r w:rsidRPr="00746EA0">
        <w:rPr>
          <w:b/>
          <w:bCs/>
          <w:color w:val="000000" w:themeColor="text1"/>
        </w:rPr>
        <w:br w:type="page"/>
      </w:r>
    </w:p>
    <w:p w14:paraId="6D6DC5D8" w14:textId="15A63DF0" w:rsidR="007F7337" w:rsidRPr="00746EA0" w:rsidRDefault="00DC5EC2" w:rsidP="00A10343">
      <w:pPr>
        <w:spacing w:line="480" w:lineRule="auto"/>
        <w:rPr>
          <w:b/>
          <w:bCs/>
          <w:color w:val="000000" w:themeColor="text1"/>
        </w:rPr>
      </w:pPr>
      <w:r w:rsidRPr="00746EA0">
        <w:rPr>
          <w:b/>
          <w:bCs/>
          <w:color w:val="000000" w:themeColor="text1"/>
        </w:rPr>
        <w:lastRenderedPageBreak/>
        <w:t>CAUSES OF FOOD ALLERGY</w:t>
      </w:r>
    </w:p>
    <w:p w14:paraId="69422906" w14:textId="370374A0" w:rsidR="00044679" w:rsidRPr="00746EA0" w:rsidRDefault="00C20415" w:rsidP="00A10343">
      <w:pPr>
        <w:spacing w:line="480" w:lineRule="auto"/>
        <w:ind w:firstLine="284"/>
        <w:rPr>
          <w:rStyle w:val="hgkelc"/>
          <w:color w:val="000000" w:themeColor="text1"/>
          <w:shd w:val="clear" w:color="auto" w:fill="FFFFFF"/>
        </w:rPr>
      </w:pPr>
      <w:r w:rsidRPr="00746EA0">
        <w:rPr>
          <w:color w:val="000000" w:themeColor="text1"/>
          <w:shd w:val="clear" w:color="auto" w:fill="FFFFFF"/>
        </w:rPr>
        <w:t>FA</w:t>
      </w:r>
      <w:r w:rsidR="002A6044" w:rsidRPr="00746EA0">
        <w:rPr>
          <w:color w:val="000000" w:themeColor="text1"/>
          <w:shd w:val="clear" w:color="auto" w:fill="FFFFFF"/>
        </w:rPr>
        <w:t xml:space="preserve"> is a complex immune disorder caused by specific genetic variants in combination with environmental and nutritional exposures. Genome wide association studies have found certain loci for </w:t>
      </w:r>
      <w:r w:rsidRPr="00746EA0">
        <w:rPr>
          <w:color w:val="000000" w:themeColor="text1"/>
          <w:shd w:val="clear" w:color="auto" w:fill="FFFFFF"/>
        </w:rPr>
        <w:t>FA</w:t>
      </w:r>
      <w:r w:rsidR="002A6044" w:rsidRPr="00746EA0">
        <w:rPr>
          <w:color w:val="000000" w:themeColor="text1"/>
          <w:shd w:val="clear" w:color="auto" w:fill="FFFFFF"/>
        </w:rPr>
        <w:t xml:space="preserve"> including genes involving</w:t>
      </w:r>
      <w:r w:rsidR="002A6044" w:rsidRPr="00746EA0">
        <w:rPr>
          <w:color w:val="000000" w:themeColor="text1"/>
          <w:kern w:val="24"/>
        </w:rPr>
        <w:t xml:space="preserve"> barrier </w:t>
      </w:r>
      <w:r w:rsidR="00127291" w:rsidRPr="00746EA0">
        <w:rPr>
          <w:color w:val="000000" w:themeColor="text1"/>
          <w:kern w:val="24"/>
        </w:rPr>
        <w:t xml:space="preserve">integrity </w:t>
      </w:r>
      <w:r w:rsidR="002A6044" w:rsidRPr="00746EA0">
        <w:rPr>
          <w:color w:val="000000" w:themeColor="text1"/>
          <w:kern w:val="24"/>
        </w:rPr>
        <w:t xml:space="preserve">(filaggrin (FLG), and </w:t>
      </w:r>
      <w:r w:rsidR="002A6044" w:rsidRPr="00746EA0">
        <w:rPr>
          <w:rFonts w:eastAsiaTheme="minorEastAsia"/>
          <w:color w:val="000000" w:themeColor="text1"/>
          <w:kern w:val="24"/>
        </w:rPr>
        <w:t xml:space="preserve">serine protease inhibitor </w:t>
      </w:r>
      <w:r w:rsidR="00127291" w:rsidRPr="00746EA0">
        <w:rPr>
          <w:rFonts w:eastAsiaTheme="minorEastAsia"/>
          <w:color w:val="000000" w:themeColor="text1"/>
          <w:kern w:val="24"/>
        </w:rPr>
        <w:t>( SERPINB7 )</w:t>
      </w:r>
      <w:r w:rsidR="00BE2ED6" w:rsidRPr="00746EA0">
        <w:rPr>
          <w:rFonts w:eastAsiaTheme="minorEastAsia"/>
          <w:color w:val="000000" w:themeColor="text1"/>
          <w:kern w:val="24"/>
        </w:rPr>
        <w:t>)</w:t>
      </w:r>
      <w:r w:rsidR="002A6044" w:rsidRPr="00746EA0">
        <w:rPr>
          <w:rFonts w:eastAsiaTheme="minorEastAsia"/>
          <w:color w:val="000000" w:themeColor="text1"/>
          <w:kern w:val="24"/>
        </w:rPr>
        <w:t>, immune function</w:t>
      </w:r>
      <w:r w:rsidR="00A13123" w:rsidRPr="00746EA0">
        <w:rPr>
          <w:rFonts w:eastAsiaTheme="minorEastAsia"/>
          <w:color w:val="000000" w:themeColor="text1"/>
          <w:kern w:val="24"/>
        </w:rPr>
        <w:t>, and others</w:t>
      </w:r>
      <w:r w:rsidR="002A6044" w:rsidRPr="00746EA0">
        <w:rPr>
          <w:rFonts w:eastAsiaTheme="minorEastAsia"/>
          <w:color w:val="000000" w:themeColor="text1"/>
          <w:kern w:val="24"/>
        </w:rPr>
        <w:t>.</w:t>
      </w:r>
      <w:r w:rsidR="00A649D2" w:rsidRPr="00746EA0">
        <w:rPr>
          <w:rFonts w:eastAsiaTheme="minorEastAsia"/>
          <w:color w:val="000000" w:themeColor="text1"/>
          <w:kern w:val="24"/>
        </w:rPr>
        <w:fldChar w:fldCharType="begin">
          <w:fldData xml:space="preserve">PEVuZE5vdGU+PENpdGU+PEF1dGhvcj5NYXJlbmhvbHo8L0F1dGhvcj48WWVhcj4yMDE3PC9ZZWFy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I+UE1DNTY0ODc2NTwvY3VzdG9tMj48ZWxlY3Ryb25pYy1yZXNvdXJjZS1udW0+MTAuMTAzOC9z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=
</w:fldData>
        </w:fldChar>
      </w:r>
      <w:r w:rsidR="0071170F" w:rsidRPr="00746EA0">
        <w:rPr>
          <w:rFonts w:eastAsiaTheme="minorEastAsia"/>
          <w:color w:val="000000" w:themeColor="text1"/>
          <w:kern w:val="24"/>
        </w:rPr>
        <w:instrText xml:space="preserve"> ADDIN EN.CITE </w:instrText>
      </w:r>
      <w:r w:rsidR="0071170F" w:rsidRPr="00746EA0">
        <w:rPr>
          <w:rFonts w:eastAsiaTheme="minorEastAsia"/>
          <w:color w:val="000000" w:themeColor="text1"/>
          <w:kern w:val="24"/>
        </w:rPr>
        <w:fldChar w:fldCharType="begin">
          <w:fldData xml:space="preserve">PEVuZE5vdGU+PENpdGU+PEF1dGhvcj5NYXJlbmhvbHo8L0F1dGhvcj48WWVhcj4yMDE3PC9ZZWFy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=
</w:fldData>
        </w:fldChar>
      </w:r>
      <w:r w:rsidR="0071170F" w:rsidRPr="00746EA0">
        <w:rPr>
          <w:rFonts w:eastAsiaTheme="minorEastAsia"/>
          <w:color w:val="000000" w:themeColor="text1"/>
          <w:kern w:val="24"/>
        </w:rPr>
        <w:instrText xml:space="preserve"> ADDIN EN.CITE.DATA </w:instrText>
      </w:r>
      <w:r w:rsidR="0071170F" w:rsidRPr="00746EA0">
        <w:rPr>
          <w:rFonts w:eastAsiaTheme="minorEastAsia"/>
          <w:color w:val="000000" w:themeColor="text1"/>
          <w:kern w:val="24"/>
        </w:rPr>
      </w:r>
      <w:r w:rsidR="0071170F" w:rsidRPr="00746EA0">
        <w:rPr>
          <w:rFonts w:eastAsiaTheme="minorEastAsia"/>
          <w:color w:val="000000" w:themeColor="text1"/>
          <w:kern w:val="24"/>
        </w:rPr>
        <w:fldChar w:fldCharType="end"/>
      </w:r>
      <w:r w:rsidR="00A649D2" w:rsidRPr="00746EA0">
        <w:rPr>
          <w:rFonts w:eastAsiaTheme="minorEastAsia"/>
          <w:color w:val="000000" w:themeColor="text1"/>
          <w:kern w:val="24"/>
        </w:rPr>
      </w:r>
      <w:r w:rsidR="00A649D2" w:rsidRPr="00746EA0">
        <w:rPr>
          <w:rFonts w:eastAsiaTheme="minorEastAsia"/>
          <w:color w:val="000000" w:themeColor="text1"/>
          <w:kern w:val="24"/>
        </w:rPr>
        <w:fldChar w:fldCharType="separate"/>
      </w:r>
      <w:r w:rsidR="0071170F" w:rsidRPr="00746EA0">
        <w:rPr>
          <w:rFonts w:eastAsiaTheme="minorEastAsia"/>
          <w:noProof/>
          <w:color w:val="000000" w:themeColor="text1"/>
          <w:kern w:val="24"/>
          <w:vertAlign w:val="superscript"/>
        </w:rPr>
        <w:t>50-53</w:t>
      </w:r>
      <w:r w:rsidR="00A649D2" w:rsidRPr="00746EA0">
        <w:rPr>
          <w:rFonts w:eastAsiaTheme="minorEastAsia"/>
          <w:color w:val="000000" w:themeColor="text1"/>
          <w:kern w:val="24"/>
        </w:rPr>
        <w:fldChar w:fldCharType="end"/>
      </w:r>
      <w:r w:rsidR="00A649D2" w:rsidRPr="00746EA0">
        <w:rPr>
          <w:rFonts w:eastAsiaTheme="minorEastAsia"/>
          <w:color w:val="000000" w:themeColor="text1"/>
          <w:kern w:val="24"/>
        </w:rPr>
        <w:t xml:space="preserve"> </w:t>
      </w:r>
      <w:r w:rsidR="002A6044" w:rsidRPr="00746EA0">
        <w:rPr>
          <w:rFonts w:eastAsiaTheme="minorEastAsia"/>
          <w:color w:val="000000" w:themeColor="text1"/>
          <w:kern w:val="24"/>
        </w:rPr>
        <w:t xml:space="preserve">However, </w:t>
      </w:r>
      <w:r w:rsidR="002A6044" w:rsidRPr="00746EA0">
        <w:rPr>
          <w:color w:val="000000" w:themeColor="text1"/>
          <w:shd w:val="clear" w:color="auto" w:fill="FFFFFF"/>
        </w:rPr>
        <w:t xml:space="preserve">the increase in </w:t>
      </w:r>
      <w:r w:rsidRPr="00746EA0">
        <w:rPr>
          <w:color w:val="000000" w:themeColor="text1"/>
          <w:shd w:val="clear" w:color="auto" w:fill="FFFFFF"/>
        </w:rPr>
        <w:t>FA</w:t>
      </w:r>
      <w:r w:rsidR="002A6044" w:rsidRPr="00746EA0">
        <w:rPr>
          <w:color w:val="000000" w:themeColor="text1"/>
          <w:shd w:val="clear" w:color="auto" w:fill="FFFFFF"/>
        </w:rPr>
        <w:t xml:space="preserve"> </w:t>
      </w:r>
      <w:r w:rsidR="00A37BEE" w:rsidRPr="00746EA0">
        <w:rPr>
          <w:color w:val="000000" w:themeColor="text1"/>
          <w:shd w:val="clear" w:color="auto" w:fill="FFFFFF"/>
        </w:rPr>
        <w:t xml:space="preserve">is </w:t>
      </w:r>
      <w:r w:rsidR="002A6044" w:rsidRPr="00746EA0">
        <w:rPr>
          <w:color w:val="000000" w:themeColor="text1"/>
          <w:shd w:val="clear" w:color="auto" w:fill="FFFFFF"/>
        </w:rPr>
        <w:t xml:space="preserve">too rapid to be </w:t>
      </w:r>
      <w:r w:rsidR="00A37BEE" w:rsidRPr="00746EA0">
        <w:rPr>
          <w:color w:val="000000" w:themeColor="text1"/>
          <w:shd w:val="clear" w:color="auto" w:fill="FFFFFF"/>
        </w:rPr>
        <w:t>due</w:t>
      </w:r>
      <w:r w:rsidR="002A6044" w:rsidRPr="00746EA0">
        <w:rPr>
          <w:color w:val="000000" w:themeColor="text1"/>
          <w:shd w:val="clear" w:color="auto" w:fill="FFFFFF"/>
        </w:rPr>
        <w:t xml:space="preserve"> to genetics </w:t>
      </w:r>
      <w:r w:rsidR="00A37BEE" w:rsidRPr="00746EA0">
        <w:rPr>
          <w:color w:val="000000" w:themeColor="text1"/>
          <w:shd w:val="clear" w:color="auto" w:fill="FFFFFF"/>
        </w:rPr>
        <w:t xml:space="preserve">alone </w:t>
      </w:r>
      <w:r w:rsidR="002A6044" w:rsidRPr="00746EA0">
        <w:rPr>
          <w:color w:val="000000" w:themeColor="text1"/>
          <w:shd w:val="clear" w:color="auto" w:fill="FFFFFF"/>
        </w:rPr>
        <w:t>and migration studies show us that these increases can occur in a single generation.</w:t>
      </w:r>
      <w:r w:rsidR="00A37BEE" w:rsidRPr="00746EA0">
        <w:rPr>
          <w:color w:val="000000" w:themeColor="text1"/>
          <w:shd w:val="clear" w:color="auto" w:fill="FFFFFF"/>
        </w:rPr>
        <w:fldChar w:fldCharType="begin">
          <w:fldData xml:space="preserve">PEVuZE5vdGU+PENpdGU+PEF1dGhvcj5Lb3BsaW48L0F1dGhvcj48WWVhcj4yMDE0PC9ZZWFyPjxS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Lb3BsaW48L0F1dGhvcj48WWVhcj4yMDE0PC9ZZWFyPjxS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A37BEE" w:rsidRPr="00746EA0">
        <w:rPr>
          <w:color w:val="000000" w:themeColor="text1"/>
          <w:shd w:val="clear" w:color="auto" w:fill="FFFFFF"/>
        </w:rPr>
      </w:r>
      <w:r w:rsidR="00A37BEE"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54</w:t>
      </w:r>
      <w:r w:rsidR="00A37BEE" w:rsidRPr="00746EA0">
        <w:rPr>
          <w:color w:val="000000" w:themeColor="text1"/>
          <w:shd w:val="clear" w:color="auto" w:fill="FFFFFF"/>
        </w:rPr>
        <w:fldChar w:fldCharType="end"/>
      </w:r>
      <w:r w:rsidR="00A37BEE" w:rsidRPr="00746EA0">
        <w:rPr>
          <w:color w:val="000000" w:themeColor="text1"/>
          <w:shd w:val="clear" w:color="auto" w:fill="FFFFFF"/>
        </w:rPr>
        <w:t xml:space="preserve"> </w:t>
      </w:r>
      <w:r w:rsidR="002A6044" w:rsidRPr="00746EA0">
        <w:rPr>
          <w:color w:val="000000" w:themeColor="text1"/>
          <w:shd w:val="clear" w:color="auto" w:fill="FFFFFF"/>
        </w:rPr>
        <w:t xml:space="preserve">Epigenetics provides a framework for understanding the mechanisms </w:t>
      </w:r>
      <w:r w:rsidR="00417C4B" w:rsidRPr="00746EA0">
        <w:rPr>
          <w:color w:val="000000" w:themeColor="text1"/>
          <w:shd w:val="clear" w:color="auto" w:fill="FFFFFF"/>
        </w:rPr>
        <w:t xml:space="preserve">by which </w:t>
      </w:r>
      <w:r w:rsidR="002A6044" w:rsidRPr="00746EA0">
        <w:rPr>
          <w:color w:val="000000" w:themeColor="text1"/>
          <w:shd w:val="clear" w:color="auto" w:fill="FFFFFF"/>
        </w:rPr>
        <w:t>environmental and nutritional factors</w:t>
      </w:r>
      <w:r w:rsidR="00417C4B" w:rsidRPr="00746EA0">
        <w:rPr>
          <w:color w:val="000000" w:themeColor="text1"/>
          <w:shd w:val="clear" w:color="auto" w:fill="FFFFFF"/>
        </w:rPr>
        <w:t xml:space="preserve"> interact with</w:t>
      </w:r>
      <w:r w:rsidR="002A6044" w:rsidRPr="00746EA0">
        <w:rPr>
          <w:color w:val="000000" w:themeColor="text1"/>
          <w:shd w:val="clear" w:color="auto" w:fill="FFFFFF"/>
        </w:rPr>
        <w:t> genetic  factors</w:t>
      </w:r>
      <w:r w:rsidR="00417C4B" w:rsidRPr="00746EA0">
        <w:rPr>
          <w:color w:val="000000" w:themeColor="text1"/>
          <w:shd w:val="clear" w:color="auto" w:fill="FFFFFF"/>
        </w:rPr>
        <w:t xml:space="preserve"> to </w:t>
      </w:r>
      <w:r w:rsidR="00C41B72" w:rsidRPr="00746EA0">
        <w:rPr>
          <w:color w:val="000000" w:themeColor="text1"/>
          <w:shd w:val="clear" w:color="auto" w:fill="FFFFFF"/>
        </w:rPr>
        <w:t>mediate FA</w:t>
      </w:r>
      <w:r w:rsidR="002A6044" w:rsidRPr="00746EA0">
        <w:rPr>
          <w:color w:val="000000" w:themeColor="text1"/>
          <w:shd w:val="clear" w:color="auto" w:fill="FFFFFF"/>
        </w:rPr>
        <w:t xml:space="preserve">, </w:t>
      </w:r>
      <w:r w:rsidR="002A6044" w:rsidRPr="00746EA0">
        <w:rPr>
          <w:rStyle w:val="hgkelc"/>
          <w:color w:val="000000" w:themeColor="text1"/>
          <w:shd w:val="clear" w:color="auto" w:fill="FFFFFF"/>
        </w:rPr>
        <w:t>.</w:t>
      </w:r>
      <w:r w:rsidR="00A13123" w:rsidRPr="00746EA0">
        <w:rPr>
          <w:rStyle w:val="hgkelc"/>
          <w:color w:val="000000" w:themeColor="text1"/>
          <w:shd w:val="clear" w:color="auto" w:fill="FFFFFF"/>
        </w:rPr>
        <w:t xml:space="preserve"> </w:t>
      </w:r>
    </w:p>
    <w:p w14:paraId="0ED8DC77" w14:textId="0937ADA2" w:rsidR="00044679" w:rsidRPr="00746EA0" w:rsidRDefault="00C41B72" w:rsidP="00A10343">
      <w:pPr>
        <w:spacing w:line="480" w:lineRule="auto"/>
        <w:ind w:firstLine="284"/>
        <w:rPr>
          <w:rStyle w:val="hgkelc"/>
          <w:color w:val="000000" w:themeColor="text1"/>
          <w:shd w:val="clear" w:color="auto" w:fill="FFFFFF"/>
        </w:rPr>
      </w:pPr>
      <w:r w:rsidRPr="00746EA0">
        <w:rPr>
          <w:rStyle w:val="hgkelc"/>
          <w:color w:val="000000" w:themeColor="text1"/>
          <w:shd w:val="clear" w:color="auto" w:fill="FFFFFF"/>
        </w:rPr>
        <w:t>I</w:t>
      </w:r>
      <w:r w:rsidR="00044679" w:rsidRPr="00746EA0">
        <w:rPr>
          <w:rStyle w:val="hgkelc"/>
          <w:color w:val="000000" w:themeColor="text1"/>
          <w:shd w:val="clear" w:color="auto" w:fill="FFFFFF"/>
        </w:rPr>
        <w:t>nnate lymphoid cells (ILCs)</w:t>
      </w:r>
      <w:r w:rsidR="008C30D7" w:rsidRPr="00746EA0">
        <w:rPr>
          <w:rStyle w:val="hgkelc"/>
          <w:color w:val="000000" w:themeColor="text1"/>
          <w:shd w:val="clear" w:color="auto" w:fill="FFFFFF"/>
        </w:rPr>
        <w:t xml:space="preserve">, which </w:t>
      </w:r>
      <w:r w:rsidR="00044679" w:rsidRPr="00746EA0">
        <w:rPr>
          <w:rStyle w:val="hgkelc"/>
          <w:color w:val="000000" w:themeColor="text1"/>
          <w:shd w:val="clear" w:color="auto" w:fill="FFFFFF"/>
        </w:rPr>
        <w:t>contribute to type 2 immune responses</w:t>
      </w:r>
      <w:r w:rsidR="00E6392D" w:rsidRPr="00746EA0">
        <w:rPr>
          <w:rStyle w:val="hgkelc"/>
          <w:color w:val="000000" w:themeColor="text1"/>
          <w:shd w:val="clear" w:color="auto" w:fill="FFFFFF"/>
        </w:rPr>
        <w:t>,</w:t>
      </w:r>
      <w:r w:rsidRPr="00746EA0">
        <w:rPr>
          <w:rStyle w:val="hgkelc"/>
          <w:color w:val="000000" w:themeColor="text1"/>
          <w:shd w:val="clear" w:color="auto" w:fill="FFFFFF"/>
        </w:rPr>
        <w:t xml:space="preserve"> have also been implicated in mediating FA.</w:t>
      </w:r>
      <w:r w:rsidR="00044679" w:rsidRPr="00746EA0">
        <w:rPr>
          <w:rStyle w:val="hgkelc"/>
          <w:color w:val="000000" w:themeColor="text1"/>
          <w:shd w:val="clear" w:color="auto" w:fill="FFFFFF"/>
        </w:rPr>
        <w:t xml:space="preserve"> </w:t>
      </w:r>
      <w:r w:rsidRPr="00746EA0">
        <w:rPr>
          <w:rStyle w:val="hgkelc"/>
          <w:color w:val="000000" w:themeColor="text1"/>
          <w:shd w:val="clear" w:color="auto" w:fill="FFFFFF"/>
        </w:rPr>
        <w:t>ILCs</w:t>
      </w:r>
      <w:r w:rsidR="00044679" w:rsidRPr="00746EA0">
        <w:rPr>
          <w:rStyle w:val="hgkelc"/>
          <w:color w:val="000000" w:themeColor="text1"/>
          <w:shd w:val="clear" w:color="auto" w:fill="FFFFFF"/>
        </w:rPr>
        <w:t xml:space="preserve"> </w:t>
      </w:r>
      <w:r w:rsidRPr="00746EA0">
        <w:rPr>
          <w:rStyle w:val="hgkelc"/>
          <w:color w:val="000000" w:themeColor="text1"/>
          <w:shd w:val="clear" w:color="auto" w:fill="FFFFFF"/>
        </w:rPr>
        <w:t xml:space="preserve">are </w:t>
      </w:r>
      <w:r w:rsidR="00044679" w:rsidRPr="00746EA0">
        <w:rPr>
          <w:rStyle w:val="hgkelc"/>
          <w:color w:val="000000" w:themeColor="text1"/>
          <w:shd w:val="clear" w:color="auto" w:fill="FFFFFF"/>
        </w:rPr>
        <w:t>localiz</w:t>
      </w:r>
      <w:r w:rsidRPr="00746EA0">
        <w:rPr>
          <w:rStyle w:val="hgkelc"/>
          <w:color w:val="000000" w:themeColor="text1"/>
          <w:shd w:val="clear" w:color="auto" w:fill="FFFFFF"/>
        </w:rPr>
        <w:t>ed</w:t>
      </w:r>
      <w:r w:rsidR="00044679" w:rsidRPr="00746EA0">
        <w:rPr>
          <w:rStyle w:val="hgkelc"/>
          <w:color w:val="000000" w:themeColor="text1"/>
          <w:shd w:val="clear" w:color="auto" w:fill="FFFFFF"/>
        </w:rPr>
        <w:t xml:space="preserve"> at barrier surfaces of the airways, gut, and skin</w:t>
      </w:r>
      <w:r w:rsidRPr="00746EA0">
        <w:rPr>
          <w:rStyle w:val="hgkelc"/>
          <w:color w:val="000000" w:themeColor="text1"/>
          <w:shd w:val="clear" w:color="auto" w:fill="FFFFFF"/>
        </w:rPr>
        <w:t xml:space="preserve"> and</w:t>
      </w:r>
      <w:r w:rsidR="00044679" w:rsidRPr="00746EA0">
        <w:rPr>
          <w:rStyle w:val="hgkelc"/>
          <w:color w:val="000000" w:themeColor="text1"/>
          <w:shd w:val="clear" w:color="auto" w:fill="FFFFFF"/>
        </w:rPr>
        <w:t xml:space="preserve"> form a link between the innate and adaptive immunity.</w:t>
      </w:r>
      <w:r w:rsidR="00044679" w:rsidRPr="00746EA0">
        <w:rPr>
          <w:rStyle w:val="hgkelc"/>
          <w:color w:val="000000" w:themeColor="text1"/>
          <w:shd w:val="clear" w:color="auto" w:fill="FFFFFF"/>
        </w:rPr>
        <w:fldChar w:fldCharType="begin">
          <w:fldData xml:space="preserve">PEVuZE5vdGU+PENpdGU+PEF1dGhvcj5TYWhpbmVyPC9BdXRob3I+PFllYXI+MjAyMTwvWWVhcj48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=
</w:fldData>
        </w:fldChar>
      </w:r>
      <w:r w:rsidR="0071170F" w:rsidRPr="00746EA0">
        <w:rPr>
          <w:rStyle w:val="hgkelc"/>
          <w:color w:val="000000" w:themeColor="text1"/>
          <w:shd w:val="clear" w:color="auto" w:fill="FFFFFF"/>
        </w:rPr>
        <w:instrText xml:space="preserve"> ADDIN EN.CITE </w:instrText>
      </w:r>
      <w:r w:rsidR="0071170F" w:rsidRPr="00746EA0">
        <w:rPr>
          <w:rStyle w:val="hgkelc"/>
          <w:color w:val="000000" w:themeColor="text1"/>
          <w:shd w:val="clear" w:color="auto" w:fill="FFFFFF"/>
        </w:rPr>
        <w:fldChar w:fldCharType="begin">
          <w:fldData xml:space="preserve">PEVuZE5vdGU+PENpdGU+PEF1dGhvcj5TYWhpbmVyPC9BdXRob3I+PFllYXI+MjAyMTwvWWVhcj48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=
</w:fldData>
        </w:fldChar>
      </w:r>
      <w:r w:rsidR="0071170F" w:rsidRPr="00746EA0">
        <w:rPr>
          <w:rStyle w:val="hgkelc"/>
          <w:color w:val="000000" w:themeColor="text1"/>
          <w:shd w:val="clear" w:color="auto" w:fill="FFFFFF"/>
        </w:rPr>
        <w:instrText xml:space="preserve"> ADDIN EN.CITE.DATA </w:instrText>
      </w:r>
      <w:r w:rsidR="0071170F" w:rsidRPr="00746EA0">
        <w:rPr>
          <w:rStyle w:val="hgkelc"/>
          <w:color w:val="000000" w:themeColor="text1"/>
          <w:shd w:val="clear" w:color="auto" w:fill="FFFFFF"/>
        </w:rPr>
      </w:r>
      <w:r w:rsidR="0071170F" w:rsidRPr="00746EA0">
        <w:rPr>
          <w:rStyle w:val="hgkelc"/>
          <w:color w:val="000000" w:themeColor="text1"/>
          <w:shd w:val="clear" w:color="auto" w:fill="FFFFFF"/>
        </w:rPr>
        <w:fldChar w:fldCharType="end"/>
      </w:r>
      <w:r w:rsidR="00044679" w:rsidRPr="00746EA0">
        <w:rPr>
          <w:rStyle w:val="hgkelc"/>
          <w:color w:val="000000" w:themeColor="text1"/>
          <w:shd w:val="clear" w:color="auto" w:fill="FFFFFF"/>
        </w:rPr>
      </w:r>
      <w:r w:rsidR="00044679" w:rsidRPr="00746EA0">
        <w:rPr>
          <w:rStyle w:val="hgkelc"/>
          <w:color w:val="000000" w:themeColor="text1"/>
          <w:shd w:val="clear" w:color="auto" w:fill="FFFFFF"/>
        </w:rPr>
        <w:fldChar w:fldCharType="separate"/>
      </w:r>
      <w:r w:rsidR="009C780F" w:rsidRPr="00746EA0">
        <w:rPr>
          <w:rStyle w:val="hgkelc"/>
          <w:noProof/>
          <w:color w:val="000000" w:themeColor="text1"/>
          <w:shd w:val="clear" w:color="auto" w:fill="FFFFFF"/>
          <w:vertAlign w:val="superscript"/>
        </w:rPr>
        <w:t>55</w:t>
      </w:r>
      <w:r w:rsidR="00044679" w:rsidRPr="00746EA0">
        <w:rPr>
          <w:rStyle w:val="hgkelc"/>
          <w:color w:val="000000" w:themeColor="text1"/>
          <w:shd w:val="clear" w:color="auto" w:fill="FFFFFF"/>
        </w:rPr>
        <w:fldChar w:fldCharType="end"/>
      </w:r>
    </w:p>
    <w:p w14:paraId="7730276E" w14:textId="457A90E1" w:rsidR="009B601D" w:rsidRPr="00746EA0" w:rsidRDefault="004E4EBC" w:rsidP="00A10343">
      <w:pPr>
        <w:spacing w:line="480" w:lineRule="auto"/>
        <w:ind w:firstLine="284"/>
        <w:rPr>
          <w:color w:val="000000" w:themeColor="text1"/>
        </w:rPr>
      </w:pPr>
      <w:r w:rsidRPr="00746EA0">
        <w:rPr>
          <w:rStyle w:val="hgkelc"/>
          <w:color w:val="000000" w:themeColor="text1"/>
          <w:shd w:val="clear" w:color="auto" w:fill="FFFFFF"/>
        </w:rPr>
        <w:t>A number of studies have evaluated the</w:t>
      </w:r>
      <w:r w:rsidR="006E01E3" w:rsidRPr="00746EA0">
        <w:rPr>
          <w:color w:val="000000" w:themeColor="text1"/>
        </w:rPr>
        <w:t xml:space="preserve"> </w:t>
      </w:r>
      <w:r w:rsidRPr="00746EA0">
        <w:rPr>
          <w:color w:val="000000" w:themeColor="text1"/>
        </w:rPr>
        <w:t>role of</w:t>
      </w:r>
      <w:r w:rsidR="006E01E3" w:rsidRPr="00746EA0">
        <w:rPr>
          <w:color w:val="000000" w:themeColor="text1"/>
        </w:rPr>
        <w:t xml:space="preserve"> nutrition and diet </w:t>
      </w:r>
      <w:r w:rsidRPr="00746EA0">
        <w:rPr>
          <w:color w:val="000000" w:themeColor="text1"/>
        </w:rPr>
        <w:t>in the</w:t>
      </w:r>
      <w:r w:rsidR="006E01E3" w:rsidRPr="00746EA0">
        <w:rPr>
          <w:color w:val="000000" w:themeColor="text1"/>
        </w:rPr>
        <w:t xml:space="preserve"> development of </w:t>
      </w:r>
      <w:r w:rsidR="00C20415" w:rsidRPr="00746EA0">
        <w:rPr>
          <w:color w:val="000000" w:themeColor="text1"/>
        </w:rPr>
        <w:t>FA</w:t>
      </w:r>
      <w:r w:rsidRPr="00746EA0">
        <w:rPr>
          <w:color w:val="000000" w:themeColor="text1"/>
        </w:rPr>
        <w:t>.</w:t>
      </w:r>
      <w:r w:rsidR="000A24C4" w:rsidRPr="00746EA0">
        <w:rPr>
          <w:color w:val="000000" w:themeColor="text1"/>
        </w:rPr>
        <w:fldChar w:fldCharType="begin">
          <w:fldData xml:space="preserve">PEVuZE5vdGU+PENpdGU+PEF1dGhvcj5kZSBTaWx2YTwvQXV0aG9yPjxZZWFyPjIwMjA8L1llYXI+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kZSBTaWx2YTwvQXV0aG9yPjxZZWFyPjIwMjA8L1llYXI+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0A24C4" w:rsidRPr="00746EA0">
        <w:rPr>
          <w:color w:val="000000" w:themeColor="text1"/>
        </w:rPr>
      </w:r>
      <w:r w:rsidR="000A24C4" w:rsidRPr="00746EA0">
        <w:rPr>
          <w:color w:val="000000" w:themeColor="text1"/>
        </w:rPr>
        <w:fldChar w:fldCharType="separate"/>
      </w:r>
      <w:r w:rsidR="009C780F" w:rsidRPr="00746EA0">
        <w:rPr>
          <w:noProof/>
          <w:color w:val="000000" w:themeColor="text1"/>
          <w:vertAlign w:val="superscript"/>
        </w:rPr>
        <w:t>56</w:t>
      </w:r>
      <w:r w:rsidR="000A24C4" w:rsidRPr="00746EA0">
        <w:rPr>
          <w:color w:val="000000" w:themeColor="text1"/>
        </w:rPr>
        <w:fldChar w:fldCharType="end"/>
      </w:r>
      <w:r w:rsidR="006E01E3" w:rsidRPr="00746EA0">
        <w:rPr>
          <w:color w:val="000000" w:themeColor="text1"/>
        </w:rPr>
        <w:t xml:space="preserve"> </w:t>
      </w:r>
      <w:r w:rsidR="00B346AD" w:rsidRPr="00746EA0">
        <w:rPr>
          <w:color w:val="000000" w:themeColor="text1"/>
        </w:rPr>
        <w:t>There is strong evidence that early</w:t>
      </w:r>
      <w:r w:rsidRPr="00746EA0">
        <w:rPr>
          <w:color w:val="000000" w:themeColor="text1"/>
        </w:rPr>
        <w:t xml:space="preserve"> introduction of allergens </w:t>
      </w:r>
      <w:r w:rsidR="008C5F63" w:rsidRPr="00746EA0">
        <w:rPr>
          <w:color w:val="000000" w:themeColor="text1"/>
        </w:rPr>
        <w:t>in infants</w:t>
      </w:r>
      <w:r w:rsidR="00B346AD" w:rsidRPr="00746EA0">
        <w:rPr>
          <w:color w:val="000000" w:themeColor="text1"/>
        </w:rPr>
        <w:t>,</w:t>
      </w:r>
      <w:r w:rsidR="008C5F63" w:rsidRPr="00746EA0">
        <w:rPr>
          <w:color w:val="000000" w:themeColor="text1"/>
        </w:rPr>
        <w:t xml:space="preserve"> such as the </w:t>
      </w:r>
      <w:r w:rsidR="006E01E3" w:rsidRPr="00746EA0">
        <w:rPr>
          <w:color w:val="000000" w:themeColor="text1"/>
        </w:rPr>
        <w:t>introduction of peanut or egg</w:t>
      </w:r>
      <w:r w:rsidR="008C5F63" w:rsidRPr="00746EA0">
        <w:rPr>
          <w:color w:val="000000" w:themeColor="text1"/>
        </w:rPr>
        <w:t xml:space="preserve"> </w:t>
      </w:r>
      <w:r w:rsidR="005D01CC" w:rsidRPr="00746EA0">
        <w:rPr>
          <w:color w:val="000000" w:themeColor="text1"/>
        </w:rPr>
        <w:t>beginning</w:t>
      </w:r>
      <w:r w:rsidR="006E01E3" w:rsidRPr="00746EA0">
        <w:rPr>
          <w:color w:val="000000" w:themeColor="text1"/>
        </w:rPr>
        <w:t xml:space="preserve"> at 4-6 months</w:t>
      </w:r>
      <w:r w:rsidR="00B346AD" w:rsidRPr="00746EA0">
        <w:rPr>
          <w:color w:val="000000" w:themeColor="text1"/>
        </w:rPr>
        <w:t>,</w:t>
      </w:r>
      <w:r w:rsidR="006E01E3" w:rsidRPr="00746EA0">
        <w:rPr>
          <w:color w:val="000000" w:themeColor="text1"/>
        </w:rPr>
        <w:t xml:space="preserve"> prevent</w:t>
      </w:r>
      <w:r w:rsidR="00B346AD" w:rsidRPr="00746EA0">
        <w:rPr>
          <w:color w:val="000000" w:themeColor="text1"/>
        </w:rPr>
        <w:t>s</w:t>
      </w:r>
      <w:r w:rsidR="006E01E3" w:rsidRPr="00746EA0">
        <w:rPr>
          <w:color w:val="000000" w:themeColor="text1"/>
        </w:rPr>
        <w:t xml:space="preserve"> the development of </w:t>
      </w:r>
      <w:r w:rsidR="00C20415" w:rsidRPr="00746EA0">
        <w:rPr>
          <w:color w:val="000000" w:themeColor="text1"/>
        </w:rPr>
        <w:t>FA</w:t>
      </w:r>
      <w:r w:rsidR="006E01E3" w:rsidRPr="00746EA0">
        <w:rPr>
          <w:color w:val="000000" w:themeColor="text1"/>
        </w:rPr>
        <w:t>.</w:t>
      </w:r>
      <w:r w:rsidR="000A24C4"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0A24C4" w:rsidRPr="00746EA0">
        <w:rPr>
          <w:color w:val="000000" w:themeColor="text1"/>
        </w:rPr>
      </w:r>
      <w:r w:rsidR="000A24C4" w:rsidRPr="00746EA0">
        <w:rPr>
          <w:color w:val="000000" w:themeColor="text1"/>
        </w:rPr>
        <w:fldChar w:fldCharType="separate"/>
      </w:r>
      <w:r w:rsidR="009C780F" w:rsidRPr="00746EA0">
        <w:rPr>
          <w:noProof/>
          <w:color w:val="000000" w:themeColor="text1"/>
          <w:vertAlign w:val="superscript"/>
        </w:rPr>
        <w:t>57</w:t>
      </w:r>
      <w:r w:rsidR="000A24C4" w:rsidRPr="00746EA0">
        <w:rPr>
          <w:color w:val="000000" w:themeColor="text1"/>
        </w:rPr>
        <w:fldChar w:fldCharType="end"/>
      </w:r>
      <w:r w:rsidR="006E01E3" w:rsidRPr="00746EA0">
        <w:rPr>
          <w:color w:val="000000" w:themeColor="text1"/>
        </w:rPr>
        <w:t xml:space="preserve"> For milk, the window of opportunity is probably much earlier – while infants fed cow’s milk formula from birth rarely develop cow’s milk allergy, allergy is seen in infants who are temporarily supplemented during the first week of life</w:t>
      </w:r>
      <w:r w:rsidR="00250AA4" w:rsidRPr="00746EA0">
        <w:rPr>
          <w:color w:val="000000" w:themeColor="text1"/>
        </w:rPr>
        <w:t xml:space="preserve"> with avoidance thereafter</w:t>
      </w:r>
      <w:r w:rsidR="006E01E3" w:rsidRPr="00746EA0">
        <w:rPr>
          <w:color w:val="000000" w:themeColor="text1"/>
        </w:rPr>
        <w:t>.</w:t>
      </w:r>
      <w:r w:rsidR="000A24C4" w:rsidRPr="00746EA0">
        <w:rPr>
          <w:color w:val="000000" w:themeColor="text1"/>
        </w:rPr>
        <w:fldChar w:fldCharType="begin">
          <w:fldData xml:space="preserve">PEVuZE5vdGU+PENpdGU+PEF1dGhvcj5kZSBTaWx2YTwvQXV0aG9yPjxZZWFyPjIwMjA8L1llYXI+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kZSBTaWx2YTwvQXV0aG9yPjxZZWFyPjIwMjA8L1llYXI+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0A24C4" w:rsidRPr="00746EA0">
        <w:rPr>
          <w:color w:val="000000" w:themeColor="text1"/>
        </w:rPr>
      </w:r>
      <w:r w:rsidR="000A24C4" w:rsidRPr="00746EA0">
        <w:rPr>
          <w:color w:val="000000" w:themeColor="text1"/>
        </w:rPr>
        <w:fldChar w:fldCharType="separate"/>
      </w:r>
      <w:r w:rsidR="009C780F" w:rsidRPr="00746EA0">
        <w:rPr>
          <w:noProof/>
          <w:color w:val="000000" w:themeColor="text1"/>
          <w:vertAlign w:val="superscript"/>
        </w:rPr>
        <w:t>56, 58</w:t>
      </w:r>
      <w:r w:rsidR="000A24C4" w:rsidRPr="00746EA0">
        <w:rPr>
          <w:color w:val="000000" w:themeColor="text1"/>
        </w:rPr>
        <w:fldChar w:fldCharType="end"/>
      </w:r>
      <w:r w:rsidR="006E01E3" w:rsidRPr="00746EA0">
        <w:rPr>
          <w:color w:val="000000" w:themeColor="text1"/>
        </w:rPr>
        <w:t xml:space="preserve"> Less is known about the development of </w:t>
      </w:r>
      <w:r w:rsidR="00C20415" w:rsidRPr="00746EA0">
        <w:rPr>
          <w:color w:val="000000" w:themeColor="text1"/>
        </w:rPr>
        <w:t>FA</w:t>
      </w:r>
      <w:r w:rsidR="006E01E3" w:rsidRPr="00746EA0">
        <w:rPr>
          <w:color w:val="000000" w:themeColor="text1"/>
        </w:rPr>
        <w:t xml:space="preserve"> in later life although anecdotally, novel </w:t>
      </w:r>
      <w:r w:rsidR="00241672" w:rsidRPr="00746EA0">
        <w:rPr>
          <w:color w:val="000000" w:themeColor="text1"/>
        </w:rPr>
        <w:t>FA</w:t>
      </w:r>
      <w:r w:rsidR="006E01E3" w:rsidRPr="00746EA0">
        <w:rPr>
          <w:color w:val="000000" w:themeColor="text1"/>
        </w:rPr>
        <w:t>s are seen in populations when new foods are introduced into the national diet.</w:t>
      </w:r>
      <w:r w:rsidR="001D657C" w:rsidRPr="00746EA0">
        <w:rPr>
          <w:color w:val="000000" w:themeColor="text1"/>
        </w:rPr>
        <w:fldChar w:fldCharType="begin"/>
      </w:r>
      <w:r w:rsidR="0071170F" w:rsidRPr="00746EA0">
        <w:rPr>
          <w:color w:val="000000" w:themeColor="text1"/>
        </w:rPr>
        <w:instrText xml:space="preserve"> ADDIN EN.CITE &lt;EndNote&gt;&lt;Cite&gt;&lt;Author&gt;Lucas&lt;/Author&gt;&lt;Year&gt;2004&lt;/Year&gt;&lt;RecNum&gt;135&lt;/RecNum&gt;&lt;DisplayText&gt;&lt;style face="superscript"&gt;59&lt;/style&gt;&lt;/DisplayText&gt;&lt;record&gt;&lt;rec-number&gt;135&lt;/rec-number&gt;&lt;foreign-keys&gt;&lt;key app="EN" db-id="p2vvwes9d9r0epexttyxspebtz5pa2xazt5d" timestamp="1625802831"&gt;135&lt;/key&gt;&lt;/foreign-keys&gt;&lt;ref-type name="Journal Article"&gt;17&lt;/ref-type&gt;&lt;contributors&gt;&lt;authors&gt;&lt;author&gt;Lucas, J. S.&lt;/author&gt;&lt;author&gt;Grimshaw, K. E.&lt;/author&gt;&lt;author&gt;Collins, K.&lt;/author&gt;&lt;author&gt;Warner, J. O.&lt;/author&gt;&lt;author&gt;Hourihane, J. O.&lt;/author&gt;&lt;/authors&gt;&lt;/contributors&gt;&lt;auth-address&gt;Allergy and Inflammation Sciences, University of Southampton, UK. jlucas1@soton.ac.uk&lt;/auth-address&gt;&lt;titles&gt;&lt;title&gt;Kiwi fruit is a significant allergen and is associated with differing patterns of reactivity in children and adults&lt;/title&gt;&lt;secondary-title&gt;Clin Exp Allergy&lt;/secondary-title&gt;&lt;/titles&gt;&lt;pages&gt;1115-21&lt;/pages&gt;&lt;volume&gt;34&lt;/volume&gt;&lt;number&gt;7&lt;/number&gt;&lt;edition&gt;2004/07/14&lt;/edition&gt;&lt;keywords&gt;&lt;keyword&gt;*Actinidia&lt;/keyword&gt;&lt;keyword&gt;Acute Disease&lt;/keyword&gt;&lt;keyword&gt;Adult&lt;/keyword&gt;&lt;keyword&gt;Allergens/*administration &amp;amp; dosage&lt;/keyword&gt;&lt;keyword&gt;Chi-Square Distribution&lt;/keyword&gt;&lt;keyword&gt;Child&lt;/keyword&gt;&lt;keyword&gt;Cyanosis/immunology&lt;/keyword&gt;&lt;keyword&gt;Double-Blind Method&lt;/keyword&gt;&lt;keyword&gt;Food Hypersensitivity/*diagnosis/immunology&lt;/keyword&gt;&lt;keyword&gt;Humans&lt;/keyword&gt;&lt;keyword&gt;Immunoglobulin E/blood&lt;/keyword&gt;&lt;keyword&gt;Mouth Mucosa/immunology&lt;/keyword&gt;&lt;keyword&gt;Predictive Value of Tests&lt;/keyword&gt;&lt;keyword&gt;Respiratory Sounds&lt;/keyword&gt;&lt;keyword&gt;Skin Tests&lt;/keyword&gt;&lt;/keywords&gt;&lt;dates&gt;&lt;year&gt;2004&lt;/year&gt;&lt;pub-dates&gt;&lt;date&gt;Jul&lt;/date&gt;&lt;/pub-dates&gt;&lt;/dates&gt;&lt;isbn&gt;0954-7894 (Print)&amp;#xD;0954-7894&lt;/isbn&gt;&lt;accession-num&gt;15248859&lt;/accession-num&gt;&lt;urls&gt;&lt;/urls&gt;&lt;electronic-resource-num&gt;10.1111/j.1365-2222.2004.01982.x&lt;/electronic-resource-num&gt;&lt;remote-database-provider&gt;NLM&lt;/remote-database-provider&gt;&lt;language&gt;eng&lt;/language&gt;&lt;/record&gt;&lt;/Cite&gt;&lt;/EndNote&gt;</w:instrText>
      </w:r>
      <w:r w:rsidR="001D657C" w:rsidRPr="00746EA0">
        <w:rPr>
          <w:color w:val="000000" w:themeColor="text1"/>
        </w:rPr>
        <w:fldChar w:fldCharType="separate"/>
      </w:r>
      <w:r w:rsidR="009C780F" w:rsidRPr="00746EA0">
        <w:rPr>
          <w:noProof/>
          <w:color w:val="000000" w:themeColor="text1"/>
          <w:vertAlign w:val="superscript"/>
        </w:rPr>
        <w:t>59</w:t>
      </w:r>
      <w:r w:rsidR="001D657C" w:rsidRPr="00746EA0">
        <w:rPr>
          <w:color w:val="000000" w:themeColor="text1"/>
        </w:rPr>
        <w:fldChar w:fldCharType="end"/>
      </w:r>
      <w:r w:rsidR="00B5714E" w:rsidRPr="00746EA0">
        <w:rPr>
          <w:color w:val="000000" w:themeColor="text1"/>
        </w:rPr>
        <w:t xml:space="preserve"> </w:t>
      </w:r>
      <w:r w:rsidR="00B346AD" w:rsidRPr="00746EA0">
        <w:rPr>
          <w:color w:val="000000" w:themeColor="text1"/>
        </w:rPr>
        <w:t>Besides allergens, o</w:t>
      </w:r>
      <w:r w:rsidR="005470B6" w:rsidRPr="00746EA0">
        <w:rPr>
          <w:rStyle w:val="hgkelc"/>
          <w:shd w:val="clear" w:color="auto" w:fill="FFFFFF"/>
        </w:rPr>
        <w:t>ther d</w:t>
      </w:r>
      <w:r w:rsidR="009B601D" w:rsidRPr="00746EA0">
        <w:rPr>
          <w:color w:val="000000" w:themeColor="text1"/>
        </w:rPr>
        <w:t xml:space="preserve">ietary factors that have </w:t>
      </w:r>
      <w:r w:rsidR="00EE3A84" w:rsidRPr="00746EA0">
        <w:rPr>
          <w:color w:val="000000" w:themeColor="text1"/>
        </w:rPr>
        <w:t xml:space="preserve">been </w:t>
      </w:r>
      <w:r w:rsidR="008C5F63" w:rsidRPr="00746EA0">
        <w:rPr>
          <w:color w:val="000000" w:themeColor="text1"/>
        </w:rPr>
        <w:t>associated with</w:t>
      </w:r>
      <w:r w:rsidR="009B601D" w:rsidRPr="00746EA0">
        <w:rPr>
          <w:color w:val="000000" w:themeColor="text1"/>
        </w:rPr>
        <w:t xml:space="preserve"> FA are prebiotics, probiotics, vitamin D, and omega-3 polyunsaturated fatty acids. </w:t>
      </w:r>
      <w:r w:rsidR="00B346AD" w:rsidRPr="00746EA0">
        <w:rPr>
          <w:color w:val="000000" w:themeColor="text1"/>
        </w:rPr>
        <w:t xml:space="preserve">However, the evidence for these associations is weak. </w:t>
      </w:r>
      <w:r w:rsidR="00B57FA5" w:rsidRPr="00746EA0">
        <w:rPr>
          <w:color w:val="000000" w:themeColor="text1"/>
          <w:shd w:val="clear" w:color="auto" w:fill="FFFFFF"/>
        </w:rPr>
        <w:t>Although specific microbiome patterns are associated with FA or tolerance</w:t>
      </w:r>
      <w:r w:rsidR="00B57FA5" w:rsidRPr="00746EA0">
        <w:rPr>
          <w:color w:val="000000" w:themeColor="text1"/>
        </w:rPr>
        <w:fldChar w:fldCharType="begin">
          <w:fldData xml:space="preserve">PEVuZE5vdGU+PENpdGU+PEF1dGhvcj5GZWVobGV5PC9BdXRob3I+PFllYXI+MjAxOTwvWWVhcj48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ZWVobGV5PC9BdXRob3I+PFllYXI+MjAxOTwvWWVhcj48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57FA5" w:rsidRPr="00746EA0">
        <w:rPr>
          <w:color w:val="000000" w:themeColor="text1"/>
        </w:rPr>
      </w:r>
      <w:r w:rsidR="00B57FA5" w:rsidRPr="00746EA0">
        <w:rPr>
          <w:color w:val="000000" w:themeColor="text1"/>
        </w:rPr>
        <w:fldChar w:fldCharType="separate"/>
      </w:r>
      <w:r w:rsidR="009C780F" w:rsidRPr="00746EA0">
        <w:rPr>
          <w:noProof/>
          <w:color w:val="000000" w:themeColor="text1"/>
          <w:vertAlign w:val="superscript"/>
        </w:rPr>
        <w:t>60</w:t>
      </w:r>
      <w:r w:rsidR="00B57FA5" w:rsidRPr="00746EA0">
        <w:rPr>
          <w:color w:val="000000" w:themeColor="text1"/>
        </w:rPr>
        <w:fldChar w:fldCharType="end"/>
      </w:r>
      <w:r w:rsidR="00B57FA5" w:rsidRPr="00746EA0">
        <w:rPr>
          <w:color w:val="000000" w:themeColor="text1"/>
          <w:shd w:val="clear" w:color="auto" w:fill="FFFFFF"/>
        </w:rPr>
        <w:t>, the role of prebiotics, probiotics, or symbiotics in mediating these effects are not well understood.</w:t>
      </w:r>
    </w:p>
    <w:p w14:paraId="132BF53B" w14:textId="453A9D56" w:rsidR="004D6C74" w:rsidRPr="00746EA0" w:rsidRDefault="00D31887" w:rsidP="00A10343">
      <w:pPr>
        <w:spacing w:line="480" w:lineRule="auto"/>
        <w:ind w:firstLine="284"/>
        <w:rPr>
          <w:color w:val="000000" w:themeColor="text1"/>
        </w:rPr>
      </w:pPr>
      <w:r w:rsidRPr="00746EA0">
        <w:rPr>
          <w:color w:val="000000" w:themeColor="text1"/>
        </w:rPr>
        <w:lastRenderedPageBreak/>
        <w:t>A</w:t>
      </w:r>
      <w:r w:rsidR="00245AFD" w:rsidRPr="00746EA0">
        <w:rPr>
          <w:color w:val="000000" w:themeColor="text1"/>
        </w:rPr>
        <w:t>llergens, certain bacteria, fungus, viruses, laundry and dishwasher detergents, household cleaners, surfactants, enzymes and emulsifiers in processed food, cigarette smoke, particulate matter, diesel exhaust, ozone, nanoparticles and microplastic</w:t>
      </w:r>
      <w:r w:rsidRPr="00746EA0">
        <w:rPr>
          <w:color w:val="000000" w:themeColor="text1"/>
        </w:rPr>
        <w:t>s, all</w:t>
      </w:r>
      <w:r w:rsidR="00245AFD" w:rsidRPr="00746EA0">
        <w:rPr>
          <w:color w:val="000000" w:themeColor="text1"/>
        </w:rPr>
        <w:t xml:space="preserve"> disrupt the epithelial barrier</w:t>
      </w:r>
      <w:r w:rsidR="00245AFD" w:rsidRPr="00746EA0">
        <w:rPr>
          <w:color w:val="000000" w:themeColor="text1"/>
        </w:rPr>
        <w:fldChar w:fldCharType="begin">
          <w:fldData xml:space="preserve">PEVuZE5vdGU+PENpdGU+PEF1dGhvcj5Gb2xsZXR0aTwvQXV0aG9yPjxZZWFyPjIwMTc8L1llYXI+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</w:fldData>
        </w:fldChar>
      </w:r>
      <w:r w:rsidR="009C780F" w:rsidRPr="00746EA0">
        <w:rPr>
          <w:color w:val="000000" w:themeColor="text1"/>
        </w:rPr>
        <w:instrText xml:space="preserve"> ADDIN EN.CITE </w:instrText>
      </w:r>
      <w:r w:rsidR="009C780F" w:rsidRPr="00746EA0">
        <w:rPr>
          <w:color w:val="000000" w:themeColor="text1"/>
        </w:rPr>
        <w:fldChar w:fldCharType="begin">
          <w:fldData xml:space="preserve">PEVuZE5vdGU+PENpdGU+PEF1dGhvcj5Gb2xsZXR0aTwvQXV0aG9yPjxZZWFyPjIwMTc8L1llYXI+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</w:fldData>
        </w:fldChar>
      </w:r>
      <w:r w:rsidR="009C780F" w:rsidRPr="00746EA0">
        <w:rPr>
          <w:color w:val="000000" w:themeColor="text1"/>
        </w:rPr>
        <w:instrText xml:space="preserve"> ADDIN EN.CITE.DATA </w:instrText>
      </w:r>
      <w:r w:rsidR="009C780F" w:rsidRPr="00746EA0">
        <w:rPr>
          <w:color w:val="000000" w:themeColor="text1"/>
        </w:rPr>
      </w:r>
      <w:r w:rsidR="009C780F" w:rsidRPr="00746EA0">
        <w:rPr>
          <w:color w:val="000000" w:themeColor="text1"/>
        </w:rPr>
        <w:fldChar w:fldCharType="end"/>
      </w:r>
      <w:r w:rsidR="00245AFD" w:rsidRPr="00746EA0">
        <w:rPr>
          <w:color w:val="000000" w:themeColor="text1"/>
        </w:rPr>
      </w:r>
      <w:r w:rsidR="00245AFD" w:rsidRPr="00746EA0">
        <w:rPr>
          <w:color w:val="000000" w:themeColor="text1"/>
        </w:rPr>
        <w:fldChar w:fldCharType="separate"/>
      </w:r>
      <w:r w:rsidR="009C780F" w:rsidRPr="00746EA0">
        <w:rPr>
          <w:noProof/>
          <w:color w:val="000000" w:themeColor="text1"/>
          <w:vertAlign w:val="superscript"/>
        </w:rPr>
        <w:t>61-72</w:t>
      </w:r>
      <w:r w:rsidR="00245AFD" w:rsidRPr="00746EA0">
        <w:rPr>
          <w:color w:val="000000" w:themeColor="text1"/>
        </w:rPr>
        <w:fldChar w:fldCharType="end"/>
      </w:r>
      <w:r w:rsidR="00245AFD" w:rsidRPr="00746EA0">
        <w:rPr>
          <w:color w:val="000000" w:themeColor="text1"/>
        </w:rPr>
        <w:t>. According to the epithelial barrier hypothesis</w:t>
      </w:r>
      <w:r w:rsidR="00862FC0" w:rsidRPr="00746EA0">
        <w:rPr>
          <w:color w:val="000000" w:themeColor="text1"/>
        </w:rPr>
        <w:t xml:space="preserve"> (Figure </w:t>
      </w:r>
      <w:r w:rsidR="00F42F9D" w:rsidRPr="00746EA0">
        <w:rPr>
          <w:color w:val="000000" w:themeColor="text1"/>
        </w:rPr>
        <w:t>1</w:t>
      </w:r>
      <w:r w:rsidR="00862FC0" w:rsidRPr="00746EA0">
        <w:rPr>
          <w:color w:val="000000" w:themeColor="text1"/>
        </w:rPr>
        <w:t>)</w:t>
      </w:r>
      <w:r w:rsidR="00245AFD" w:rsidRPr="00746EA0">
        <w:rPr>
          <w:color w:val="000000" w:themeColor="text1"/>
        </w:rPr>
        <w:t>, exposure to many of these substances damage and initiat</w:t>
      </w:r>
      <w:r w:rsidR="005470B6" w:rsidRPr="00746EA0">
        <w:rPr>
          <w:color w:val="000000" w:themeColor="text1"/>
        </w:rPr>
        <w:t>e</w:t>
      </w:r>
      <w:r w:rsidR="00245AFD" w:rsidRPr="00746EA0">
        <w:rPr>
          <w:color w:val="000000" w:themeColor="text1"/>
        </w:rPr>
        <w:t xml:space="preserve"> inflammation around the epithelium that covers the surface of the skin, </w:t>
      </w:r>
      <w:r w:rsidR="00515B47" w:rsidRPr="00746EA0">
        <w:rPr>
          <w:color w:val="000000" w:themeColor="text1"/>
        </w:rPr>
        <w:t xml:space="preserve">and </w:t>
      </w:r>
      <w:r w:rsidR="00245AFD" w:rsidRPr="00746EA0">
        <w:rPr>
          <w:color w:val="000000" w:themeColor="text1"/>
        </w:rPr>
        <w:t>respiratory, urogenital and gastrointestinal tract</w:t>
      </w:r>
      <w:r w:rsidR="00515B47" w:rsidRPr="00746EA0">
        <w:rPr>
          <w:color w:val="000000" w:themeColor="text1"/>
        </w:rPr>
        <w:t>s</w:t>
      </w:r>
      <w:r w:rsidR="00245AFD" w:rsidRPr="00746EA0">
        <w:rPr>
          <w:color w:val="000000" w:themeColor="text1"/>
        </w:rPr>
        <w:t>.</w:t>
      </w:r>
      <w:r w:rsidR="00245AFD" w:rsidRPr="00746EA0">
        <w:rPr>
          <w:color w:val="000000" w:themeColor="text1"/>
        </w:rPr>
        <w:fldChar w:fldCharType="begin"/>
      </w:r>
      <w:r w:rsidR="009C780F" w:rsidRPr="00746EA0">
        <w:rPr>
          <w:color w:val="000000" w:themeColor="text1"/>
        </w:rPr>
        <w:instrText xml:space="preserve"> ADDIN EN.CITE &lt;EndNote&gt;&lt;Cite&gt;&lt;Author&gt;Akdis&lt;/Author&gt;&lt;Year&gt;2021&lt;/Year&gt;&lt;RecNum&gt;5607&lt;/RecNum&gt;&lt;DisplayText&gt;&lt;style face="superscript"&gt;73&lt;/style&gt;&lt;/DisplayText&gt;&lt;record&gt;&lt;rec-number&gt;5607&lt;/rec-number&gt;&lt;foreign-keys&gt;&lt;key app="EN" db-id="vaf2xvrwj29s08efrdmprxt40ss0x55ezpff" timestamp="1615904746"&gt;5607&lt;/key&gt;&lt;/foreign-keys&gt;&lt;ref-type name="Journal Article"&gt;17&lt;/ref-type&gt;&lt;contributors&gt;&lt;authors&gt;&lt;author&gt;Akdis,C.A.&lt;/author&gt;&lt;/authors&gt;&lt;/contributors&gt;&lt;titles&gt;&lt;title&gt;Does the epithelial barrier hypothesis explain the rise in allergy, autoimmunity and other chronic conditions?&lt;/title&gt;&lt;secondary-title&gt;Nature Reviews Immunology&lt;/secondary-title&gt;&lt;/titles&gt;&lt;periodical&gt;&lt;full-title&gt;Nature Reviews Immunology&lt;/full-title&gt;&lt;/periodical&gt;&lt;dates&gt;&lt;year&gt;2021&lt;/year&gt;&lt;/dates&gt;&lt;urls&gt;&lt;/urls&gt;&lt;/record&gt;&lt;/Cite&gt;&lt;/EndNote&gt;</w:instrText>
      </w:r>
      <w:r w:rsidR="00245AFD" w:rsidRPr="00746EA0">
        <w:rPr>
          <w:color w:val="000000" w:themeColor="text1"/>
        </w:rPr>
        <w:fldChar w:fldCharType="separate"/>
      </w:r>
      <w:r w:rsidR="009C780F" w:rsidRPr="00746EA0">
        <w:rPr>
          <w:noProof/>
          <w:color w:val="000000" w:themeColor="text1"/>
          <w:vertAlign w:val="superscript"/>
        </w:rPr>
        <w:t>73</w:t>
      </w:r>
      <w:r w:rsidR="00245AFD" w:rsidRPr="00746EA0">
        <w:rPr>
          <w:color w:val="000000" w:themeColor="text1"/>
        </w:rPr>
        <w:fldChar w:fldCharType="end"/>
      </w:r>
      <w:r w:rsidR="00245AFD" w:rsidRPr="00746EA0">
        <w:rPr>
          <w:color w:val="000000" w:themeColor="text1"/>
        </w:rPr>
        <w:t xml:space="preserve"> Epithelial cell activation and release of epithelial cell cytokines, such as IL-25, IL-33 and TSLP play a major role in the development and exacerbation of allergic diseases</w:t>
      </w:r>
      <w:r w:rsidR="00245AFD" w:rsidRPr="00746EA0">
        <w:rPr>
          <w:color w:val="000000" w:themeColor="text1"/>
        </w:rPr>
        <w:fldChar w:fldCharType="begin">
          <w:fldData xml:space="preserve">PEVuZE5vdGU+PENpdGU+PEF1dGhvcj5CYXJuZXM8L0F1dGhvcj48WWVhcj4yMDE4PC9ZZWFyPjxS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</w:fldData>
        </w:fldChar>
      </w:r>
      <w:r w:rsidR="009C780F" w:rsidRPr="00746EA0">
        <w:rPr>
          <w:color w:val="000000" w:themeColor="text1"/>
        </w:rPr>
        <w:instrText xml:space="preserve"> ADDIN EN.CITE </w:instrText>
      </w:r>
      <w:r w:rsidR="009C780F" w:rsidRPr="00746EA0">
        <w:rPr>
          <w:color w:val="000000" w:themeColor="text1"/>
        </w:rPr>
        <w:fldChar w:fldCharType="begin">
          <w:fldData xml:space="preserve">PEVuZE5vdGU+PENpdGU+PEF1dGhvcj5CYXJuZXM8L0F1dGhvcj48WWVhcj4yMDE4PC9ZZWFyPjxS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</w:fldData>
        </w:fldChar>
      </w:r>
      <w:r w:rsidR="009C780F" w:rsidRPr="00746EA0">
        <w:rPr>
          <w:color w:val="000000" w:themeColor="text1"/>
        </w:rPr>
        <w:instrText xml:space="preserve"> ADDIN EN.CITE.DATA </w:instrText>
      </w:r>
      <w:r w:rsidR="009C780F" w:rsidRPr="00746EA0">
        <w:rPr>
          <w:color w:val="000000" w:themeColor="text1"/>
        </w:rPr>
      </w:r>
      <w:r w:rsidR="009C780F" w:rsidRPr="00746EA0">
        <w:rPr>
          <w:color w:val="000000" w:themeColor="text1"/>
        </w:rPr>
        <w:fldChar w:fldCharType="end"/>
      </w:r>
      <w:r w:rsidR="00245AFD" w:rsidRPr="00746EA0">
        <w:rPr>
          <w:color w:val="000000" w:themeColor="text1"/>
        </w:rPr>
      </w:r>
      <w:r w:rsidR="00245AFD" w:rsidRPr="00746EA0">
        <w:rPr>
          <w:color w:val="000000" w:themeColor="text1"/>
        </w:rPr>
        <w:fldChar w:fldCharType="separate"/>
      </w:r>
      <w:r w:rsidR="009C780F" w:rsidRPr="00746EA0">
        <w:rPr>
          <w:noProof/>
          <w:color w:val="000000" w:themeColor="text1"/>
          <w:vertAlign w:val="superscript"/>
        </w:rPr>
        <w:t>74, 75</w:t>
      </w:r>
      <w:r w:rsidR="00245AFD" w:rsidRPr="00746EA0">
        <w:rPr>
          <w:color w:val="000000" w:themeColor="text1"/>
        </w:rPr>
        <w:fldChar w:fldCharType="end"/>
      </w:r>
      <w:r w:rsidR="00245AFD" w:rsidRPr="00746EA0">
        <w:rPr>
          <w:color w:val="000000" w:themeColor="text1"/>
        </w:rPr>
        <w:t xml:space="preserve">. </w:t>
      </w:r>
    </w:p>
    <w:p w14:paraId="66617D52" w14:textId="7C6F1B01" w:rsidR="00245AFD" w:rsidRPr="00746EA0" w:rsidRDefault="00CF1A53" w:rsidP="00A10343">
      <w:pPr>
        <w:spacing w:after="120" w:line="480" w:lineRule="auto"/>
        <w:ind w:firstLine="720"/>
        <w:rPr>
          <w:color w:val="000000" w:themeColor="text1"/>
        </w:rPr>
      </w:pPr>
      <w:r w:rsidRPr="00746EA0">
        <w:rPr>
          <w:color w:val="000000" w:themeColor="text1"/>
        </w:rPr>
        <w:t xml:space="preserve">The importance of a </w:t>
      </w:r>
      <w:r w:rsidR="00166080" w:rsidRPr="00746EA0">
        <w:rPr>
          <w:color w:val="000000" w:themeColor="text1"/>
        </w:rPr>
        <w:t xml:space="preserve">diverse </w:t>
      </w:r>
      <w:r w:rsidRPr="00746EA0">
        <w:rPr>
          <w:color w:val="000000" w:themeColor="text1"/>
        </w:rPr>
        <w:t xml:space="preserve">microbiome </w:t>
      </w:r>
      <w:r w:rsidR="00143BAB" w:rsidRPr="00746EA0">
        <w:rPr>
          <w:color w:val="000000" w:themeColor="text1"/>
        </w:rPr>
        <w:t xml:space="preserve">in reducing the risk </w:t>
      </w:r>
      <w:r w:rsidRPr="00746EA0">
        <w:rPr>
          <w:color w:val="000000" w:themeColor="text1"/>
        </w:rPr>
        <w:t>of FA is now recognized. A greater number of siblings and dog ownership, both of which can increase microbial diversity, have been associated with a reduced risk of developing FA.</w:t>
      </w:r>
      <w:r w:rsidRPr="00746EA0">
        <w:rPr>
          <w:color w:val="000000" w:themeColor="text1"/>
        </w:rPr>
        <w:fldChar w:fldCharType="begin">
          <w:fldData xml:space="preserve">PEVuZE5vdGU+PENpdGU+PEF1dGhvcj5Lb3BsaW48L0F1dGhvcj48WWVhcj4yMDEyPC9ZZWFyPjxS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Lb3BsaW48L0F1dGhvcj48WWVhcj4yMDEyPC9ZZWFyPjxS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76, 77</w:t>
      </w:r>
      <w:r w:rsidRPr="00746EA0">
        <w:rPr>
          <w:color w:val="000000" w:themeColor="text1"/>
        </w:rPr>
        <w:fldChar w:fldCharType="end"/>
      </w:r>
      <w:r w:rsidRPr="00746EA0">
        <w:rPr>
          <w:color w:val="000000" w:themeColor="text1"/>
        </w:rPr>
        <w:t xml:space="preserve"> </w:t>
      </w:r>
    </w:p>
    <w:p w14:paraId="4EB3496B" w14:textId="552367A8" w:rsidR="00E84F98" w:rsidRPr="00746EA0" w:rsidRDefault="005D01CC" w:rsidP="00A10343">
      <w:pPr>
        <w:autoSpaceDE w:val="0"/>
        <w:autoSpaceDN w:val="0"/>
        <w:adjustRightInd w:val="0"/>
        <w:spacing w:line="480" w:lineRule="auto"/>
        <w:ind w:firstLine="284"/>
        <w:jc w:val="both"/>
        <w:rPr>
          <w:color w:val="000000" w:themeColor="text1"/>
        </w:rPr>
      </w:pPr>
      <w:r w:rsidRPr="00746EA0">
        <w:rPr>
          <w:color w:val="000000" w:themeColor="text1"/>
        </w:rPr>
        <w:t xml:space="preserve">Clearly the causes of </w:t>
      </w:r>
      <w:r w:rsidR="00C20415" w:rsidRPr="00746EA0">
        <w:rPr>
          <w:color w:val="000000" w:themeColor="text1"/>
        </w:rPr>
        <w:t>FA</w:t>
      </w:r>
      <w:r w:rsidRPr="00746EA0">
        <w:rPr>
          <w:color w:val="000000" w:themeColor="text1"/>
        </w:rPr>
        <w:t xml:space="preserve"> are multi-factorial and are likely to result from a complex interaction of genetic</w:t>
      </w:r>
      <w:r w:rsidR="00497A81" w:rsidRPr="00746EA0">
        <w:rPr>
          <w:color w:val="000000" w:themeColor="text1"/>
        </w:rPr>
        <w:t>, dietary,</w:t>
      </w:r>
      <w:r w:rsidRPr="00746EA0">
        <w:rPr>
          <w:color w:val="000000" w:themeColor="text1"/>
        </w:rPr>
        <w:t xml:space="preserve"> and environmental factors. Arguably, at present</w:t>
      </w:r>
      <w:r w:rsidR="00497A81" w:rsidRPr="00746EA0">
        <w:rPr>
          <w:color w:val="000000" w:themeColor="text1"/>
        </w:rPr>
        <w:t>,</w:t>
      </w:r>
      <w:r w:rsidRPr="00746EA0">
        <w:rPr>
          <w:color w:val="000000" w:themeColor="text1"/>
        </w:rPr>
        <w:t xml:space="preserve"> the two most important risk factors for </w:t>
      </w:r>
      <w:r w:rsidR="00C20415" w:rsidRPr="00746EA0">
        <w:rPr>
          <w:color w:val="000000" w:themeColor="text1"/>
        </w:rPr>
        <w:t>FA</w:t>
      </w:r>
      <w:r w:rsidRPr="00746EA0">
        <w:rPr>
          <w:color w:val="000000" w:themeColor="text1"/>
        </w:rPr>
        <w:t xml:space="preserve"> development early in life are skin barrier dysfunction and delay</w:t>
      </w:r>
      <w:r w:rsidR="00A22048" w:rsidRPr="00746EA0">
        <w:rPr>
          <w:color w:val="000000" w:themeColor="text1"/>
        </w:rPr>
        <w:t>ed</w:t>
      </w:r>
      <w:r w:rsidRPr="00746EA0">
        <w:rPr>
          <w:color w:val="000000" w:themeColor="text1"/>
        </w:rPr>
        <w:t xml:space="preserve"> introduction of allergenic solids. However, remarkably little remains known about the determinants and mechanisms of adult-onset </w:t>
      </w:r>
      <w:r w:rsidR="00C20415" w:rsidRPr="00746EA0">
        <w:rPr>
          <w:color w:val="000000" w:themeColor="text1"/>
        </w:rPr>
        <w:t>FA</w:t>
      </w:r>
      <w:r w:rsidRPr="00746EA0">
        <w:rPr>
          <w:color w:val="000000" w:themeColor="text1"/>
        </w:rPr>
        <w:t xml:space="preserve">, wherein oral tolerance is lost among patients who previously tolerated the offending food without incident. </w:t>
      </w:r>
      <w:r w:rsidR="00E43D48" w:rsidRPr="00746EA0">
        <w:rPr>
          <w:color w:val="000000"/>
        </w:rPr>
        <w:t xml:space="preserve">In many cases of adult-onset food allergy to previously tolerated foods, there is a period of abstention to the food  (either instructed by physician often due to atopic dermatitis or the initiation of a new exclusionary diet, prior to onset of adult-onset FA. </w:t>
      </w:r>
      <w:r w:rsidRPr="00746EA0">
        <w:rPr>
          <w:color w:val="000000" w:themeColor="text1"/>
        </w:rPr>
        <w:t xml:space="preserve">Furthermore, many of the putative causal mechanisms outlined above have not been extensively tested in human subjects via well-designed randomized controlled trials and therefore are of limited utility, both clinically and for informing policies aiming to reduce the public health burden of </w:t>
      </w:r>
      <w:r w:rsidR="00C20415" w:rsidRPr="00746EA0">
        <w:rPr>
          <w:color w:val="000000" w:themeColor="text1"/>
        </w:rPr>
        <w:t>FA</w:t>
      </w:r>
      <w:r w:rsidRPr="00746EA0">
        <w:rPr>
          <w:color w:val="000000" w:themeColor="text1"/>
        </w:rPr>
        <w:t xml:space="preserve">. </w:t>
      </w:r>
    </w:p>
    <w:p w14:paraId="5C9C2BA3" w14:textId="191D5137" w:rsidR="00C874F9" w:rsidRPr="00746EA0" w:rsidRDefault="00CF3C57" w:rsidP="00186C48">
      <w:pPr>
        <w:autoSpaceDE w:val="0"/>
        <w:autoSpaceDN w:val="0"/>
        <w:adjustRightInd w:val="0"/>
        <w:spacing w:line="480" w:lineRule="auto"/>
        <w:ind w:firstLine="284"/>
        <w:jc w:val="both"/>
        <w:rPr>
          <w:b/>
          <w:bCs/>
          <w:color w:val="000000" w:themeColor="text1"/>
        </w:rPr>
      </w:pPr>
      <w:r w:rsidRPr="00746EA0">
        <w:rPr>
          <w:b/>
          <w:bCs/>
          <w:color w:val="000000" w:themeColor="text1"/>
        </w:rPr>
        <w:br w:type="page"/>
      </w:r>
      <w:r w:rsidR="00C874F9" w:rsidRPr="00746EA0">
        <w:rPr>
          <w:b/>
          <w:bCs/>
          <w:color w:val="000000" w:themeColor="text1"/>
        </w:rPr>
        <w:lastRenderedPageBreak/>
        <w:t xml:space="preserve">DIAGNOSTICS </w:t>
      </w:r>
    </w:p>
    <w:p w14:paraId="1EEA880E" w14:textId="4833644D" w:rsidR="002B6BB4" w:rsidRPr="00746EA0" w:rsidRDefault="00C46BD8" w:rsidP="00A10343">
      <w:pPr>
        <w:spacing w:line="480" w:lineRule="auto"/>
        <w:ind w:firstLine="720"/>
        <w:rPr>
          <w:color w:val="000000" w:themeColor="text1"/>
        </w:rPr>
      </w:pPr>
      <w:r w:rsidRPr="00746EA0">
        <w:rPr>
          <w:color w:val="000000" w:themeColor="text1"/>
        </w:rPr>
        <w:t>FA’s are primarily</w:t>
      </w:r>
      <w:r w:rsidR="000517E3" w:rsidRPr="00746EA0">
        <w:rPr>
          <w:color w:val="000000" w:themeColor="text1"/>
        </w:rPr>
        <w:t xml:space="preserve"> </w:t>
      </w:r>
      <w:r w:rsidRPr="00746EA0">
        <w:rPr>
          <w:color w:val="000000" w:themeColor="text1"/>
        </w:rPr>
        <w:t>IgE-mediated; however, mixed IgE- and cell-mediated, and non-IgE-mediated FAs also exist.</w:t>
      </w:r>
      <w:r w:rsidR="002B6BB4" w:rsidRPr="00746EA0">
        <w:rPr>
          <w:color w:val="000000" w:themeColor="text1"/>
        </w:rPr>
        <w:t xml:space="preserve"> </w:t>
      </w:r>
      <w:r w:rsidR="002E5681">
        <w:rPr>
          <w:color w:val="000000" w:themeColor="text1"/>
        </w:rPr>
        <w:t>Figure</w:t>
      </w:r>
      <w:r w:rsidR="002B6BB4" w:rsidRPr="00746EA0">
        <w:rPr>
          <w:color w:val="000000" w:themeColor="text1"/>
        </w:rPr>
        <w:t xml:space="preserve"> </w:t>
      </w:r>
      <w:r w:rsidR="00966526" w:rsidRPr="00746EA0">
        <w:rPr>
          <w:color w:val="000000" w:themeColor="text1"/>
        </w:rPr>
        <w:t>2</w:t>
      </w:r>
      <w:r w:rsidR="002B6BB4" w:rsidRPr="00746EA0">
        <w:rPr>
          <w:color w:val="000000" w:themeColor="text1"/>
        </w:rPr>
        <w:t xml:space="preserve"> list e</w:t>
      </w:r>
      <w:r w:rsidR="002B6BB4" w:rsidRPr="00746EA0">
        <w:rPr>
          <w:rStyle w:val="crossref"/>
          <w:color w:val="000000" w:themeColor="text1"/>
        </w:rPr>
        <w:t>xamples of I</w:t>
      </w:r>
      <w:r w:rsidR="002B6BB4" w:rsidRPr="00746EA0">
        <w:rPr>
          <w:color w:val="000000" w:themeColor="text1"/>
        </w:rPr>
        <w:t xml:space="preserve">gE-mediated, non-IgE-mediated, and mixed IgE- and cell-mediated FAs along with their prevalence, and mechanisms. </w:t>
      </w:r>
    </w:p>
    <w:p w14:paraId="6E42F81C" w14:textId="1D8A396E" w:rsidR="00C874F9" w:rsidRPr="00746EA0" w:rsidRDefault="00C874F9" w:rsidP="00A10343">
      <w:pPr>
        <w:spacing w:line="480" w:lineRule="auto"/>
        <w:rPr>
          <w:color w:val="000000" w:themeColor="text1"/>
          <w:lang w:val="en"/>
        </w:rPr>
      </w:pPr>
      <w:r w:rsidRPr="00746EA0">
        <w:rPr>
          <w:color w:val="000000" w:themeColor="text1"/>
          <w:lang w:val="en"/>
        </w:rPr>
        <w:t xml:space="preserve">The international gold standard for FA diagnosis is </w:t>
      </w:r>
      <w:r w:rsidR="001C7F5B" w:rsidRPr="00746EA0">
        <w:rPr>
          <w:color w:val="000000" w:themeColor="text1"/>
          <w:lang w:val="en"/>
        </w:rPr>
        <w:t xml:space="preserve">the </w:t>
      </w:r>
      <w:r w:rsidRPr="00746EA0">
        <w:rPr>
          <w:color w:val="000000" w:themeColor="text1"/>
          <w:lang w:val="en"/>
        </w:rPr>
        <w:t xml:space="preserve">double-blind placebo-controlled </w:t>
      </w:r>
      <w:r w:rsidR="001C7F5B" w:rsidRPr="00746EA0">
        <w:rPr>
          <w:color w:val="000000" w:themeColor="text1"/>
          <w:lang w:val="en"/>
        </w:rPr>
        <w:t>food challenge</w:t>
      </w:r>
      <w:r w:rsidRPr="00746EA0">
        <w:rPr>
          <w:color w:val="000000" w:themeColor="text1"/>
          <w:lang w:val="en"/>
        </w:rPr>
        <w:t xml:space="preserve"> (DBPCFCs). However, as these are </w:t>
      </w:r>
      <w:r w:rsidR="001C7F5B" w:rsidRPr="00746EA0">
        <w:rPr>
          <w:color w:val="000000" w:themeColor="text1"/>
          <w:lang w:val="en"/>
        </w:rPr>
        <w:t xml:space="preserve">time and </w:t>
      </w:r>
      <w:r w:rsidRPr="00746EA0">
        <w:rPr>
          <w:color w:val="000000" w:themeColor="text1"/>
          <w:lang w:val="en"/>
        </w:rPr>
        <w:t>resource</w:t>
      </w:r>
      <w:r w:rsidR="001C7F5B" w:rsidRPr="00746EA0">
        <w:rPr>
          <w:color w:val="000000" w:themeColor="text1"/>
          <w:lang w:val="en"/>
        </w:rPr>
        <w:t>-</w:t>
      </w:r>
      <w:r w:rsidRPr="00746EA0">
        <w:rPr>
          <w:color w:val="000000" w:themeColor="text1"/>
          <w:lang w:val="en"/>
        </w:rPr>
        <w:t xml:space="preserve">intensive and pose risk of severe allergic reactions, other surrogate diagnostic tests are often used. </w:t>
      </w:r>
    </w:p>
    <w:p w14:paraId="219B0A9D" w14:textId="20132AD6" w:rsidR="00C874F9" w:rsidRPr="00746EA0" w:rsidRDefault="00C874F9" w:rsidP="00A10343">
      <w:pPr>
        <w:spacing w:line="480" w:lineRule="auto"/>
        <w:ind w:firstLine="720"/>
        <w:rPr>
          <w:color w:val="000000" w:themeColor="text1"/>
        </w:rPr>
      </w:pPr>
      <w:r w:rsidRPr="00746EA0">
        <w:rPr>
          <w:color w:val="000000" w:themeColor="text1"/>
        </w:rPr>
        <w:t>In Europe, the 201</w:t>
      </w:r>
      <w:r w:rsidR="00D042DA" w:rsidRPr="00746EA0">
        <w:rPr>
          <w:color w:val="000000" w:themeColor="text1"/>
        </w:rPr>
        <w:t>4</w:t>
      </w:r>
      <w:r w:rsidRPr="00746EA0">
        <w:rPr>
          <w:color w:val="000000" w:themeColor="text1"/>
        </w:rPr>
        <w:t xml:space="preserve"> </w:t>
      </w:r>
      <w:r w:rsidR="00227D42" w:rsidRPr="00746EA0">
        <w:rPr>
          <w:color w:val="000000" w:themeColor="text1"/>
        </w:rPr>
        <w:t>European Academy of Allergy and Clinical Immunology (</w:t>
      </w:r>
      <w:r w:rsidRPr="00746EA0">
        <w:rPr>
          <w:color w:val="000000" w:themeColor="text1"/>
        </w:rPr>
        <w:t>EAACI</w:t>
      </w:r>
      <w:r w:rsidR="00227D42" w:rsidRPr="00746EA0">
        <w:rPr>
          <w:color w:val="000000" w:themeColor="text1"/>
        </w:rPr>
        <w:t>)</w:t>
      </w:r>
      <w:r w:rsidRPr="00746EA0">
        <w:rPr>
          <w:color w:val="000000" w:themeColor="text1"/>
        </w:rPr>
        <w:t xml:space="preserve"> Guidelines for </w:t>
      </w:r>
      <w:r w:rsidR="00C20415" w:rsidRPr="00746EA0">
        <w:rPr>
          <w:color w:val="000000" w:themeColor="text1"/>
        </w:rPr>
        <w:t>FA</w:t>
      </w:r>
      <w:r w:rsidRPr="00746EA0">
        <w:rPr>
          <w:color w:val="000000" w:themeColor="text1"/>
        </w:rPr>
        <w:t xml:space="preserve"> Diagnosis was developed according to the Institute of Medicine/ Guidelines International Network (IOM /GIN) reference, involving all the relevant stakeholders and combining the level of evidence with the experts’ opinion, when evidence was lacking. </w:t>
      </w:r>
      <w:r w:rsidR="00BE2ED6" w:rsidRPr="00746EA0">
        <w:rPr>
          <w:color w:val="000000" w:themeColor="text1"/>
        </w:rPr>
        <w:t>Grades</w:t>
      </w:r>
      <w:r w:rsidRPr="00746EA0">
        <w:rPr>
          <w:color w:val="000000" w:themeColor="text1"/>
        </w:rPr>
        <w:t xml:space="preserve"> A to D recommendations were created based </w:t>
      </w:r>
      <w:r w:rsidR="00BE2ED6" w:rsidRPr="00746EA0">
        <w:rPr>
          <w:color w:val="000000" w:themeColor="text1"/>
        </w:rPr>
        <w:t>o</w:t>
      </w:r>
      <w:r w:rsidRPr="00746EA0">
        <w:rPr>
          <w:color w:val="000000" w:themeColor="text1"/>
        </w:rPr>
        <w:t>n the level of evidence available, with D indicating when experts</w:t>
      </w:r>
      <w:r w:rsidR="00BE2ED6" w:rsidRPr="00746EA0">
        <w:rPr>
          <w:color w:val="000000" w:themeColor="text1"/>
        </w:rPr>
        <w:t>’</w:t>
      </w:r>
      <w:r w:rsidRPr="00746EA0">
        <w:rPr>
          <w:color w:val="000000" w:themeColor="text1"/>
        </w:rPr>
        <w:t xml:space="preserve"> opinion had to complement</w:t>
      </w:r>
      <w:r w:rsidR="00505C42" w:rsidRPr="00746EA0">
        <w:rPr>
          <w:color w:val="000000" w:themeColor="text1"/>
        </w:rPr>
        <w:t xml:space="preserve"> the existing data</w:t>
      </w:r>
      <w:r w:rsidR="00BE2ED6" w:rsidRPr="00746EA0">
        <w:rPr>
          <w:color w:val="000000" w:themeColor="text1"/>
        </w:rPr>
        <w:t>.</w:t>
      </w:r>
      <w:r w:rsidRPr="00746EA0">
        <w:rPr>
          <w:color w:val="000000" w:themeColor="text1"/>
        </w:rPr>
        <w:t xml:space="preserve"> The EAACI algorithm for FA diagnosis (Figure </w:t>
      </w:r>
      <w:r w:rsidR="002E5681">
        <w:rPr>
          <w:color w:val="000000" w:themeColor="text1"/>
        </w:rPr>
        <w:t>3</w:t>
      </w:r>
      <w:r w:rsidRPr="00746EA0">
        <w:rPr>
          <w:color w:val="000000" w:themeColor="text1"/>
        </w:rPr>
        <w:t>) includes five essential steps: (1) the patient’s clinical history with the use of structured questions (Grade D), (2) determination of sensitization with standardized SPT and/or sIgE directed by case history as well as  the use of  molecular allergology with component-resolved diagnostics to better profile the patient (Grade A-C ) (3) elimination diet for diagnostic purposes, i.e</w:t>
      </w:r>
      <w:r w:rsidR="00E1322D" w:rsidRPr="00746EA0">
        <w:rPr>
          <w:color w:val="000000" w:themeColor="text1"/>
        </w:rPr>
        <w:t>.</w:t>
      </w:r>
      <w:r w:rsidRPr="00746EA0">
        <w:rPr>
          <w:color w:val="000000" w:themeColor="text1"/>
        </w:rPr>
        <w:t xml:space="preserve"> short term avoidance 2-4 weeks (Grade D), (4) an OFC to definitely confirm or exclude the diagnosis (Grade D) (5) evaluation </w:t>
      </w:r>
      <w:r w:rsidR="00505C42" w:rsidRPr="00746EA0">
        <w:rPr>
          <w:color w:val="000000" w:themeColor="text1"/>
        </w:rPr>
        <w:t xml:space="preserve">for </w:t>
      </w:r>
      <w:r w:rsidRPr="00746EA0">
        <w:rPr>
          <w:color w:val="000000" w:themeColor="text1"/>
        </w:rPr>
        <w:t>non-IgE mediated FA when the history is convincing and SPT and sIgE are negative (Grade D).</w:t>
      </w:r>
    </w:p>
    <w:p w14:paraId="53F2EBF2" w14:textId="2AA2C700" w:rsidR="00C874F9" w:rsidRPr="00746EA0" w:rsidRDefault="00C874F9" w:rsidP="00A10343">
      <w:pPr>
        <w:spacing w:line="480" w:lineRule="auto"/>
        <w:ind w:firstLine="720"/>
        <w:rPr>
          <w:color w:val="000000" w:themeColor="text1"/>
        </w:rPr>
      </w:pPr>
      <w:r w:rsidRPr="00746EA0">
        <w:rPr>
          <w:color w:val="000000" w:themeColor="text1"/>
          <w:lang w:val="en"/>
        </w:rPr>
        <w:t>In the United States, the 2010 Guidelines for the Diagnosis and Management of Food Allergy recommends the use of SPT or sIgE to evaluate FA.</w:t>
      </w:r>
      <w:r w:rsidRPr="00746EA0">
        <w:rPr>
          <w:color w:val="000000" w:themeColor="text1"/>
          <w:lang w:val="en"/>
        </w:rPr>
        <w:fldChar w:fldCharType="begin">
          <w:fldData xml:space="preserve">PEVuZE5vdGU+PENpdGU+PEF1dGhvcj5OSUFJRC1TcG9uc29yZWQgRXhwZXJ0IFBhbmVsPC9BdXRo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</w:fldData>
        </w:fldChar>
      </w:r>
      <w:r w:rsidR="0071170F" w:rsidRPr="00746EA0">
        <w:rPr>
          <w:color w:val="000000" w:themeColor="text1"/>
          <w:lang w:val="en"/>
        </w:rPr>
        <w:instrText xml:space="preserve"> ADDIN EN.CITE </w:instrText>
      </w:r>
      <w:r w:rsidR="0071170F" w:rsidRPr="00746EA0">
        <w:rPr>
          <w:color w:val="000000" w:themeColor="text1"/>
          <w:lang w:val="en"/>
        </w:rPr>
        <w:fldChar w:fldCharType="begin">
          <w:fldData xml:space="preserve">PEVuZE5vdGU+PENpdGU+PEF1dGhvcj5OSUFJRC1TcG9uc29yZWQgRXhwZXJ0IFBhbmVsPC9BdXRo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</w:fldData>
        </w:fldChar>
      </w:r>
      <w:r w:rsidR="0071170F" w:rsidRPr="00746EA0">
        <w:rPr>
          <w:color w:val="000000" w:themeColor="text1"/>
          <w:lang w:val="en"/>
        </w:rPr>
        <w:instrText xml:space="preserve"> ADDIN EN.CITE.DATA </w:instrText>
      </w:r>
      <w:r w:rsidR="0071170F" w:rsidRPr="00746EA0">
        <w:rPr>
          <w:color w:val="000000" w:themeColor="text1"/>
          <w:lang w:val="en"/>
        </w:rPr>
      </w:r>
      <w:r w:rsidR="0071170F" w:rsidRPr="00746EA0">
        <w:rPr>
          <w:color w:val="000000" w:themeColor="text1"/>
          <w:lang w:val="en"/>
        </w:rPr>
        <w:fldChar w:fldCharType="end"/>
      </w:r>
      <w:r w:rsidRPr="00746EA0">
        <w:rPr>
          <w:color w:val="000000" w:themeColor="text1"/>
          <w:lang w:val="en"/>
        </w:rPr>
      </w:r>
      <w:r w:rsidRPr="00746EA0">
        <w:rPr>
          <w:color w:val="000000" w:themeColor="text1"/>
          <w:lang w:val="en"/>
        </w:rPr>
        <w:fldChar w:fldCharType="separate"/>
      </w:r>
      <w:r w:rsidR="0071170F" w:rsidRPr="00746EA0">
        <w:rPr>
          <w:noProof/>
          <w:color w:val="000000" w:themeColor="text1"/>
          <w:vertAlign w:val="superscript"/>
          <w:lang w:val="en"/>
        </w:rPr>
        <w:t>78</w:t>
      </w:r>
      <w:r w:rsidRPr="00746EA0">
        <w:rPr>
          <w:color w:val="000000" w:themeColor="text1"/>
          <w:lang w:val="en"/>
        </w:rPr>
        <w:fldChar w:fldCharType="end"/>
      </w:r>
      <w:r w:rsidRPr="00746EA0">
        <w:rPr>
          <w:color w:val="000000" w:themeColor="text1"/>
          <w:lang w:val="en"/>
        </w:rPr>
        <w:t xml:space="preserve"> They do not recommend the use of intradermal testing, total serum IgE, or the atopy patch test (APT). The guidelines state</w:t>
      </w:r>
      <w:r w:rsidR="00A314CD" w:rsidRPr="00746EA0">
        <w:rPr>
          <w:color w:val="000000" w:themeColor="text1"/>
          <w:lang w:val="en"/>
        </w:rPr>
        <w:t>d</w:t>
      </w:r>
      <w:r w:rsidRPr="00746EA0">
        <w:rPr>
          <w:color w:val="000000" w:themeColor="text1"/>
          <w:lang w:val="en"/>
        </w:rPr>
        <w:t xml:space="preserve"> that a </w:t>
      </w:r>
      <w:r w:rsidRPr="00746EA0">
        <w:rPr>
          <w:color w:val="000000" w:themeColor="text1"/>
          <w:lang w:val="en"/>
        </w:rPr>
        <w:lastRenderedPageBreak/>
        <w:t>combination of 2 or more of SPT</w:t>
      </w:r>
      <w:r w:rsidR="00505C42" w:rsidRPr="00746EA0">
        <w:rPr>
          <w:color w:val="000000" w:themeColor="text1"/>
          <w:lang w:val="en"/>
        </w:rPr>
        <w:t xml:space="preserve"> plus</w:t>
      </w:r>
      <w:r w:rsidRPr="00746EA0">
        <w:rPr>
          <w:color w:val="000000" w:themeColor="text1"/>
          <w:lang w:val="en"/>
        </w:rPr>
        <w:t xml:space="preserve"> serum allerg</w:t>
      </w:r>
      <w:r w:rsidR="00505C42" w:rsidRPr="00746EA0">
        <w:rPr>
          <w:color w:val="000000" w:themeColor="text1"/>
          <w:lang w:val="en"/>
        </w:rPr>
        <w:t>e</w:t>
      </w:r>
      <w:r w:rsidRPr="00746EA0">
        <w:rPr>
          <w:color w:val="000000" w:themeColor="text1"/>
          <w:lang w:val="en"/>
        </w:rPr>
        <w:t>n-specific sIgE and</w:t>
      </w:r>
      <w:r w:rsidR="00505C42" w:rsidRPr="00746EA0">
        <w:rPr>
          <w:color w:val="000000" w:themeColor="text1"/>
          <w:lang w:val="en"/>
        </w:rPr>
        <w:t>/ or</w:t>
      </w:r>
      <w:r w:rsidRPr="00746EA0">
        <w:rPr>
          <w:color w:val="000000" w:themeColor="text1"/>
          <w:lang w:val="en"/>
        </w:rPr>
        <w:t xml:space="preserve"> APT tests marginally improved positive and negative predictive values</w:t>
      </w:r>
      <w:r w:rsidR="00BE2ED6" w:rsidRPr="00746EA0">
        <w:rPr>
          <w:color w:val="000000" w:themeColor="text1"/>
          <w:lang w:val="en"/>
        </w:rPr>
        <w:t>,</w:t>
      </w:r>
      <w:r w:rsidRPr="00746EA0">
        <w:rPr>
          <w:color w:val="000000" w:themeColor="text1"/>
          <w:lang w:val="en"/>
        </w:rPr>
        <w:t xml:space="preserve"> but d</w:t>
      </w:r>
      <w:r w:rsidR="00A314CD" w:rsidRPr="00746EA0">
        <w:rPr>
          <w:color w:val="000000" w:themeColor="text1"/>
          <w:lang w:val="en"/>
        </w:rPr>
        <w:t>id</w:t>
      </w:r>
      <w:r w:rsidRPr="00746EA0">
        <w:rPr>
          <w:color w:val="000000" w:themeColor="text1"/>
          <w:lang w:val="en"/>
        </w:rPr>
        <w:t xml:space="preserve"> not obviate the need for DBPCFC</w:t>
      </w:r>
      <w:r w:rsidR="00A314CD" w:rsidRPr="00746EA0">
        <w:rPr>
          <w:color w:val="000000" w:themeColor="text1"/>
          <w:lang w:val="en"/>
        </w:rPr>
        <w:t xml:space="preserve">. The guideline, however, </w:t>
      </w:r>
      <w:r w:rsidRPr="00746EA0">
        <w:rPr>
          <w:color w:val="000000" w:themeColor="text1"/>
          <w:lang w:val="en"/>
        </w:rPr>
        <w:t>did not recommended the</w:t>
      </w:r>
      <w:r w:rsidR="001C7F5B" w:rsidRPr="00746EA0">
        <w:rPr>
          <w:color w:val="000000" w:themeColor="text1"/>
          <w:lang w:val="en"/>
        </w:rPr>
        <w:t xml:space="preserve"> </w:t>
      </w:r>
      <w:r w:rsidRPr="00746EA0">
        <w:rPr>
          <w:color w:val="000000" w:themeColor="text1"/>
          <w:lang w:val="en"/>
        </w:rPr>
        <w:t xml:space="preserve">use </w:t>
      </w:r>
      <w:r w:rsidR="001C7F5B" w:rsidRPr="00746EA0">
        <w:rPr>
          <w:color w:val="000000" w:themeColor="text1"/>
          <w:lang w:val="en"/>
        </w:rPr>
        <w:t xml:space="preserve">of a combination of tests </w:t>
      </w:r>
      <w:r w:rsidRPr="00746EA0">
        <w:rPr>
          <w:color w:val="000000" w:themeColor="text1"/>
          <w:lang w:val="en"/>
        </w:rPr>
        <w:t xml:space="preserve">over the use of sIgE or SPT alone. Food elimination diets may be useful particularly in the diagnosis of non-IgE mediated and mixed IgE/non-IgE mediated FA, where no diagnostic test can otherwise identify the causative food. However, for definitive diagnosis, DBPCFC were cited as the gold standard for diagnosing FA, </w:t>
      </w:r>
      <w:r w:rsidR="00505C42" w:rsidRPr="00746EA0">
        <w:rPr>
          <w:color w:val="000000" w:themeColor="text1"/>
          <w:lang w:val="en"/>
        </w:rPr>
        <w:t xml:space="preserve">with allowance for </w:t>
      </w:r>
      <w:r w:rsidRPr="00746EA0">
        <w:rPr>
          <w:color w:val="000000" w:themeColor="text1"/>
          <w:lang w:val="en"/>
        </w:rPr>
        <w:t xml:space="preserve">single-blind and open challenges </w:t>
      </w:r>
      <w:r w:rsidR="00505C42" w:rsidRPr="00746EA0">
        <w:rPr>
          <w:color w:val="000000" w:themeColor="text1"/>
          <w:lang w:val="en"/>
        </w:rPr>
        <w:t xml:space="preserve">to </w:t>
      </w:r>
      <w:r w:rsidRPr="00746EA0">
        <w:rPr>
          <w:color w:val="000000" w:themeColor="text1"/>
          <w:lang w:val="en"/>
        </w:rPr>
        <w:t xml:space="preserve">be used in the clinical setting. </w:t>
      </w:r>
      <w:r w:rsidRPr="00746EA0">
        <w:rPr>
          <w:color w:val="000000" w:themeColor="text1"/>
        </w:rPr>
        <w:t>The 2010 guideline state</w:t>
      </w:r>
      <w:r w:rsidR="00D16C82" w:rsidRPr="00746EA0">
        <w:rPr>
          <w:color w:val="000000" w:themeColor="text1"/>
        </w:rPr>
        <w:t>s</w:t>
      </w:r>
      <w:r w:rsidRPr="00746EA0">
        <w:rPr>
          <w:color w:val="000000" w:themeColor="text1"/>
        </w:rPr>
        <w:t xml:space="preserve"> that further studies are necessary to determine the efficacy of food allergen epitope specificity and component protein-based </w:t>
      </w:r>
      <w:r w:rsidR="001C7F5B" w:rsidRPr="00746EA0">
        <w:rPr>
          <w:color w:val="000000" w:themeColor="text1"/>
        </w:rPr>
        <w:t>assays</w:t>
      </w:r>
      <w:r w:rsidRPr="00746EA0">
        <w:rPr>
          <w:color w:val="000000" w:themeColor="text1"/>
        </w:rPr>
        <w:t xml:space="preserve">. The diagnosis of eosinophilic gastrointestinal diseases </w:t>
      </w:r>
      <w:r w:rsidR="00505C42" w:rsidRPr="00746EA0">
        <w:rPr>
          <w:color w:val="000000" w:themeColor="text1"/>
        </w:rPr>
        <w:t>is</w:t>
      </w:r>
      <w:r w:rsidRPr="00746EA0">
        <w:rPr>
          <w:color w:val="000000" w:themeColor="text1"/>
        </w:rPr>
        <w:t xml:space="preserve"> supported by dietary elimination, </w:t>
      </w:r>
      <w:r w:rsidR="00D806EE" w:rsidRPr="00746EA0">
        <w:rPr>
          <w:color w:val="000000" w:themeColor="text1"/>
        </w:rPr>
        <w:t>OFC</w:t>
      </w:r>
      <w:r w:rsidRPr="00746EA0">
        <w:rPr>
          <w:color w:val="000000" w:themeColor="text1"/>
        </w:rPr>
        <w:t xml:space="preserve">, endoscopy and esophageal biopsy. SPTs, sIgE tests, and APTs are not diagnostic but can be used to support the diagnosis. Food protein-induced enterocolitis syndrome, food protein-induced allergic proctocolitis and food protein-induced enteropathy syndrome can be diagnosed by medical history in combination with an elimination diet, and an </w:t>
      </w:r>
      <w:r w:rsidR="00773B67" w:rsidRPr="00746EA0">
        <w:rPr>
          <w:color w:val="000000" w:themeColor="text1"/>
        </w:rPr>
        <w:t>OFC</w:t>
      </w:r>
      <w:r w:rsidRPr="00746EA0">
        <w:rPr>
          <w:color w:val="000000" w:themeColor="text1"/>
        </w:rPr>
        <w:t>. Allergic contact dermatitis and systemic contact dermatitis can be diagnosed by a combination of medical history, including resolution of symptoms when the causative food is avoided, and positive patch tests, whilst the diagnosis of IgE-mediated contact urticaria is supported by history, including the absence of symptoms while the causative food is avoided, positive sIgE tests or SPTs, and positive immediate epicutaneous skin tests (eg. positive immediate responses to APTs)</w:t>
      </w:r>
      <w:r w:rsidR="00BE2ED6" w:rsidRPr="00746EA0">
        <w:rPr>
          <w:color w:val="000000" w:themeColor="text1"/>
        </w:rPr>
        <w:t>.</w:t>
      </w:r>
    </w:p>
    <w:p w14:paraId="2952849F" w14:textId="69D90ED0" w:rsidR="00C874F9" w:rsidRPr="00746EA0" w:rsidRDefault="00C874F9" w:rsidP="00A10343">
      <w:pPr>
        <w:spacing w:line="480" w:lineRule="auto"/>
        <w:ind w:firstLine="720"/>
        <w:rPr>
          <w:color w:val="000000" w:themeColor="text1"/>
          <w:lang w:eastAsia="en-GB"/>
        </w:rPr>
      </w:pPr>
      <w:r w:rsidRPr="00746EA0">
        <w:rPr>
          <w:color w:val="000000" w:themeColor="text1"/>
          <w:lang w:eastAsia="en-GB"/>
        </w:rPr>
        <w:t xml:space="preserve">Similar to international approaches, a thorough clinical history that considers the symptoms indicative of IgE-mediated allergic reactions to food is the first-line approach in diagnosing </w:t>
      </w:r>
      <w:r w:rsidR="00C20415" w:rsidRPr="00746EA0">
        <w:rPr>
          <w:color w:val="000000" w:themeColor="text1"/>
          <w:lang w:eastAsia="en-GB"/>
        </w:rPr>
        <w:t>FA</w:t>
      </w:r>
      <w:r w:rsidRPr="00746EA0">
        <w:rPr>
          <w:color w:val="000000" w:themeColor="text1"/>
          <w:lang w:eastAsia="en-GB"/>
        </w:rPr>
        <w:t xml:space="preserve"> in Australia. Second line, evidence-based in vivo (SPT) and in vitro (sIgE) investigations of sensiti</w:t>
      </w:r>
      <w:r w:rsidR="00A340F2" w:rsidRPr="00746EA0">
        <w:rPr>
          <w:color w:val="000000" w:themeColor="text1"/>
          <w:lang w:eastAsia="en-GB"/>
        </w:rPr>
        <w:t>z</w:t>
      </w:r>
      <w:r w:rsidRPr="00746EA0">
        <w:rPr>
          <w:color w:val="000000" w:themeColor="text1"/>
          <w:lang w:eastAsia="en-GB"/>
        </w:rPr>
        <w:t>ation are essential adjunct tools</w:t>
      </w:r>
      <w:r w:rsidR="001C7F5B" w:rsidRPr="00746EA0">
        <w:rPr>
          <w:color w:val="000000" w:themeColor="text1"/>
          <w:lang w:eastAsia="en-GB"/>
        </w:rPr>
        <w:t>,</w:t>
      </w:r>
      <w:r w:rsidRPr="00746EA0">
        <w:rPr>
          <w:color w:val="000000" w:themeColor="text1"/>
          <w:lang w:eastAsia="en-GB"/>
        </w:rPr>
        <w:t xml:space="preserve"> which </w:t>
      </w:r>
      <w:r w:rsidR="00227D42" w:rsidRPr="00746EA0">
        <w:rPr>
          <w:color w:val="000000" w:themeColor="text1"/>
          <w:lang w:eastAsia="en-GB"/>
        </w:rPr>
        <w:t xml:space="preserve">the Australasian Society of </w:t>
      </w:r>
      <w:r w:rsidR="00227D42" w:rsidRPr="00746EA0">
        <w:rPr>
          <w:color w:val="000000" w:themeColor="text1"/>
          <w:lang w:eastAsia="en-GB"/>
        </w:rPr>
        <w:lastRenderedPageBreak/>
        <w:t>Clinical Immunology and Allergy (</w:t>
      </w:r>
      <w:r w:rsidRPr="00746EA0">
        <w:rPr>
          <w:color w:val="000000" w:themeColor="text1"/>
          <w:lang w:eastAsia="en-GB"/>
        </w:rPr>
        <w:t>ASCIA</w:t>
      </w:r>
      <w:r w:rsidR="00227D42" w:rsidRPr="00746EA0">
        <w:rPr>
          <w:color w:val="000000" w:themeColor="text1"/>
          <w:lang w:eastAsia="en-GB"/>
        </w:rPr>
        <w:t>)</w:t>
      </w:r>
      <w:r w:rsidRPr="00746EA0">
        <w:rPr>
          <w:color w:val="000000" w:themeColor="text1"/>
          <w:lang w:eastAsia="en-GB"/>
        </w:rPr>
        <w:t xml:space="preserve"> specifically advises should only be used in conjunction with the clinical history. In carefully selected patients to confirm or exclude </w:t>
      </w:r>
      <w:r w:rsidR="00C20415" w:rsidRPr="00746EA0">
        <w:rPr>
          <w:color w:val="000000" w:themeColor="text1"/>
          <w:lang w:eastAsia="en-GB"/>
        </w:rPr>
        <w:t>FA</w:t>
      </w:r>
      <w:r w:rsidRPr="00746EA0">
        <w:rPr>
          <w:color w:val="000000" w:themeColor="text1"/>
          <w:lang w:eastAsia="en-GB"/>
        </w:rPr>
        <w:t xml:space="preserve">, medically supervised </w:t>
      </w:r>
      <w:r w:rsidR="00A340F2" w:rsidRPr="00746EA0">
        <w:rPr>
          <w:color w:val="000000" w:themeColor="text1"/>
          <w:lang w:eastAsia="en-GB"/>
        </w:rPr>
        <w:t>OFCs</w:t>
      </w:r>
      <w:r w:rsidRPr="00746EA0">
        <w:rPr>
          <w:color w:val="000000" w:themeColor="text1"/>
          <w:lang w:eastAsia="en-GB"/>
        </w:rPr>
        <w:t xml:space="preserve"> are performed. Recently, due to the increased use of widely available online allergy testing services, ASCIA has written a position paper that strongly recommends </w:t>
      </w:r>
      <w:r w:rsidR="00A40EDF" w:rsidRPr="00746EA0">
        <w:rPr>
          <w:color w:val="000000" w:themeColor="text1"/>
          <w:lang w:eastAsia="en-GB"/>
        </w:rPr>
        <w:t xml:space="preserve">against </w:t>
      </w:r>
      <w:r w:rsidRPr="00746EA0">
        <w:rPr>
          <w:color w:val="000000" w:themeColor="text1"/>
          <w:lang w:eastAsia="en-GB"/>
        </w:rPr>
        <w:t>using online allergy tests,</w:t>
      </w:r>
      <w:r w:rsidRPr="00746EA0">
        <w:rPr>
          <w:color w:val="000000" w:themeColor="text1"/>
          <w:lang w:eastAsia="en-GB"/>
        </w:rPr>
        <w:fldChar w:fldCharType="begin"/>
      </w:r>
      <w:r w:rsidR="0071170F" w:rsidRPr="00746EA0">
        <w:rPr>
          <w:color w:val="000000" w:themeColor="text1"/>
          <w:lang w:eastAsia="en-GB"/>
        </w:rPr>
        <w:instrText xml:space="preserve"> ADDIN EN.CITE &lt;EndNote&gt;&lt;Cite&gt;&lt;Author&gt;Australasian society of clinical immunology and allergy&lt;/Author&gt;&lt;Year&gt;2021&lt;/Year&gt;&lt;RecNum&gt;46&lt;/RecNum&gt;&lt;DisplayText&gt;&lt;style face="superscript"&gt;79&lt;/style&gt;&lt;/DisplayText&gt;&lt;record&gt;&lt;rec-number&gt;46&lt;/rec-number&gt;&lt;foreign-keys&gt;&lt;key app="EN" db-id="p2vvwes9d9r0epexttyxspebtz5pa2xazt5d" timestamp="1623814786"&gt;46&lt;/key&gt;&lt;/foreign-keys&gt;&lt;ref-type name="Web Page"&gt;12&lt;/ref-type&gt;&lt;contributors&gt;&lt;authors&gt;&lt;author&gt;Australasian society of clinical immunology and allergy,&lt;/author&gt;&lt;/authors&gt;&lt;/contributors&gt;&lt;titles&gt;&lt;title&gt;Position Paper: Evidence-Based Versus Non Evidence-Based Allergy Tests and Treatments&lt;/title&gt;&lt;/titles&gt;&lt;volume&gt;2021&lt;/volume&gt;&lt;number&gt;June 15&lt;/number&gt;&lt;dates&gt;&lt;year&gt;2021&lt;/year&gt;&lt;/dates&gt;&lt;urls&gt;&lt;related-urls&gt;&lt;url&gt;https://www.allergy.org.au/hp/papers/position-paper-evidence-based-versus-non-evidence-based-allergy-tests-and-treatments&lt;/url&gt;&lt;/related-urls&gt;&lt;/urls&gt;&lt;/record&gt;&lt;/Cite&gt;&lt;/EndNote&gt;</w:instrText>
      </w:r>
      <w:r w:rsidRPr="00746EA0">
        <w:rPr>
          <w:color w:val="000000" w:themeColor="text1"/>
          <w:lang w:eastAsia="en-GB"/>
        </w:rPr>
        <w:fldChar w:fldCharType="separate"/>
      </w:r>
      <w:r w:rsidR="0071170F" w:rsidRPr="00746EA0">
        <w:rPr>
          <w:noProof/>
          <w:color w:val="000000" w:themeColor="text1"/>
          <w:vertAlign w:val="superscript"/>
          <w:lang w:eastAsia="en-GB"/>
        </w:rPr>
        <w:t>79</w:t>
      </w:r>
      <w:r w:rsidRPr="00746EA0">
        <w:rPr>
          <w:color w:val="000000" w:themeColor="text1"/>
          <w:lang w:eastAsia="en-GB"/>
        </w:rPr>
        <w:fldChar w:fldCharType="end"/>
      </w:r>
      <w:r w:rsidRPr="00746EA0">
        <w:rPr>
          <w:color w:val="000000" w:themeColor="text1"/>
          <w:lang w:eastAsia="en-GB"/>
        </w:rPr>
        <w:t xml:space="preserve"> due to potential harm (even if evidenced-based tests are ordered since advice is given in the absence of personal consultation), resulting in misdiagnosis, ineffective treatments, increased costs for the patient or care</w:t>
      </w:r>
      <w:r w:rsidR="00505C42" w:rsidRPr="00746EA0">
        <w:rPr>
          <w:color w:val="000000" w:themeColor="text1"/>
          <w:lang w:eastAsia="en-GB"/>
        </w:rPr>
        <w:t>giver</w:t>
      </w:r>
      <w:r w:rsidRPr="00746EA0">
        <w:rPr>
          <w:color w:val="000000" w:themeColor="text1"/>
          <w:lang w:eastAsia="en-GB"/>
        </w:rPr>
        <w:t xml:space="preserve"> and a greater burden on the healthcare system. In Australia, most paediatric allergy clinics use SPT in preference to sIgE testing because results are immediately available. Consistently SPT have been shown to have a high sensitivity, but low specificity so more accurate diagnostic testing is being actively researched. </w:t>
      </w:r>
    </w:p>
    <w:p w14:paraId="5DB69C34" w14:textId="62248921" w:rsidR="00C874F9" w:rsidRPr="00746EA0" w:rsidRDefault="00C874F9" w:rsidP="00A10343">
      <w:pPr>
        <w:spacing w:line="480" w:lineRule="auto"/>
        <w:ind w:firstLine="708"/>
        <w:rPr>
          <w:color w:val="000000" w:themeColor="text1"/>
        </w:rPr>
      </w:pPr>
      <w:r w:rsidRPr="00746EA0">
        <w:rPr>
          <w:color w:val="000000" w:themeColor="text1"/>
        </w:rPr>
        <w:t xml:space="preserve">National guidelines of South and Central America are represented by a minority of the total of 36 countries. Clinical history and physical examination are considered the most important step to proceed with further laboratory investigation; </w:t>
      </w:r>
      <w:r w:rsidR="00D806EE" w:rsidRPr="00746EA0">
        <w:rPr>
          <w:color w:val="000000" w:themeColor="text1"/>
        </w:rPr>
        <w:t>OFC</w:t>
      </w:r>
      <w:r w:rsidR="001C7F5B" w:rsidRPr="00746EA0">
        <w:rPr>
          <w:color w:val="000000" w:themeColor="text1"/>
        </w:rPr>
        <w:t xml:space="preserve"> is</w:t>
      </w:r>
      <w:r w:rsidRPr="00746EA0">
        <w:rPr>
          <w:color w:val="000000" w:themeColor="text1"/>
        </w:rPr>
        <w:t xml:space="preserve"> the gold standard for diagnosis</w:t>
      </w:r>
      <w:r w:rsidR="001C766B" w:rsidRPr="00746EA0">
        <w:rPr>
          <w:color w:val="000000" w:themeColor="text1"/>
        </w:rPr>
        <w:t xml:space="preserve">. </w:t>
      </w:r>
      <w:r w:rsidRPr="00746EA0">
        <w:rPr>
          <w:color w:val="000000" w:themeColor="text1"/>
        </w:rPr>
        <w:t xml:space="preserve">Mexico and Chile local guidelines seem to follow </w:t>
      </w:r>
      <w:r w:rsidR="001C7F5B" w:rsidRPr="00746EA0">
        <w:rPr>
          <w:color w:val="000000" w:themeColor="text1"/>
        </w:rPr>
        <w:t xml:space="preserve">the </w:t>
      </w:r>
      <w:r w:rsidRPr="00746EA0">
        <w:rPr>
          <w:color w:val="000000" w:themeColor="text1"/>
        </w:rPr>
        <w:t>same general recommendations as Brazil.</w:t>
      </w:r>
    </w:p>
    <w:p w14:paraId="2B1D9A39" w14:textId="3F5E046F" w:rsidR="00C874F9" w:rsidRPr="00746EA0" w:rsidRDefault="00C874F9" w:rsidP="00A10343">
      <w:pPr>
        <w:spacing w:line="480" w:lineRule="auto"/>
        <w:ind w:firstLine="708"/>
        <w:rPr>
          <w:color w:val="000000" w:themeColor="text1"/>
        </w:rPr>
      </w:pPr>
      <w:r w:rsidRPr="00746EA0">
        <w:rPr>
          <w:color w:val="000000" w:themeColor="text1"/>
        </w:rPr>
        <w:t xml:space="preserve">The few Asian guidelines that discuss diagnosis of </w:t>
      </w:r>
      <w:r w:rsidR="00C20415" w:rsidRPr="00746EA0">
        <w:rPr>
          <w:color w:val="000000" w:themeColor="text1"/>
        </w:rPr>
        <w:t>FA</w:t>
      </w:r>
      <w:r w:rsidRPr="00746EA0">
        <w:rPr>
          <w:color w:val="000000" w:themeColor="text1"/>
        </w:rPr>
        <w:t xml:space="preserve"> mention taking a good history, a careful physical examination, the use of food diaries and elimination diets (where appropriate) as the first steps. This is followed by performing </w:t>
      </w:r>
      <w:r w:rsidR="00C36769" w:rsidRPr="00746EA0">
        <w:rPr>
          <w:color w:val="000000" w:themeColor="text1"/>
        </w:rPr>
        <w:t>SPTs</w:t>
      </w:r>
      <w:r w:rsidRPr="00746EA0">
        <w:rPr>
          <w:color w:val="000000" w:themeColor="text1"/>
        </w:rPr>
        <w:t xml:space="preserve">, measurement of specific IgE and conducting </w:t>
      </w:r>
      <w:r w:rsidR="00D806EE" w:rsidRPr="00746EA0">
        <w:rPr>
          <w:color w:val="000000" w:themeColor="text1"/>
        </w:rPr>
        <w:t>OFC</w:t>
      </w:r>
      <w:r w:rsidRPr="00746EA0">
        <w:rPr>
          <w:color w:val="000000" w:themeColor="text1"/>
        </w:rPr>
        <w:t xml:space="preserve"> as needed </w:t>
      </w:r>
      <w:r w:rsidR="00774FF4" w:rsidRPr="00746EA0">
        <w:rPr>
          <w:color w:val="000000" w:themeColor="text1"/>
        </w:rPr>
        <w:fldChar w:fldCharType="begin">
          <w:fldData xml:space="preserve">PEVuZE5vdGU+PENpdGU+PEF1dGhvcj5LYW5zdTwvQXV0aG9yPjxZZWFyPjIwMTY8L1llYXI+PFJl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LYW5zdTwvQXV0aG9yPjxZZWFyPjIwMTY8L1llYXI+PFJl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774FF4" w:rsidRPr="00746EA0">
        <w:rPr>
          <w:color w:val="000000" w:themeColor="text1"/>
        </w:rPr>
      </w:r>
      <w:r w:rsidR="00774FF4" w:rsidRPr="00746EA0">
        <w:rPr>
          <w:color w:val="000000" w:themeColor="text1"/>
        </w:rPr>
        <w:fldChar w:fldCharType="separate"/>
      </w:r>
      <w:r w:rsidR="0071170F" w:rsidRPr="00746EA0">
        <w:rPr>
          <w:noProof/>
          <w:color w:val="000000" w:themeColor="text1"/>
          <w:vertAlign w:val="superscript"/>
        </w:rPr>
        <w:t>80-83</w:t>
      </w:r>
      <w:r w:rsidR="00774FF4" w:rsidRPr="00746EA0">
        <w:rPr>
          <w:color w:val="000000" w:themeColor="text1"/>
        </w:rPr>
        <w:fldChar w:fldCharType="end"/>
      </w:r>
      <w:r w:rsidRPr="00746EA0">
        <w:rPr>
          <w:color w:val="000000" w:themeColor="text1"/>
        </w:rPr>
        <w:t xml:space="preserve">. Predictive threshold values for </w:t>
      </w:r>
      <w:r w:rsidR="00C36769" w:rsidRPr="00746EA0">
        <w:rPr>
          <w:color w:val="000000" w:themeColor="text1"/>
        </w:rPr>
        <w:t>SPTs</w:t>
      </w:r>
      <w:r w:rsidRPr="00746EA0">
        <w:rPr>
          <w:color w:val="000000" w:themeColor="text1"/>
        </w:rPr>
        <w:t xml:space="preserve"> and food-specific IgE are lacking in Asian populations, and this is an important unmet need as it is unlikely that data accrued from other ethnicities can be used in Asia</w:t>
      </w:r>
      <w:r w:rsidR="003E1B8A" w:rsidRPr="00746EA0">
        <w:rPr>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3E1B8A" w:rsidRPr="00746EA0">
        <w:rPr>
          <w:color w:val="000000" w:themeColor="text1"/>
        </w:rPr>
      </w:r>
      <w:r w:rsidR="003E1B8A" w:rsidRPr="00746EA0">
        <w:rPr>
          <w:color w:val="000000" w:themeColor="text1"/>
        </w:rPr>
        <w:fldChar w:fldCharType="separate"/>
      </w:r>
      <w:r w:rsidR="0071170F" w:rsidRPr="00746EA0">
        <w:rPr>
          <w:noProof/>
          <w:color w:val="000000" w:themeColor="text1"/>
          <w:vertAlign w:val="superscript"/>
        </w:rPr>
        <w:t>84</w:t>
      </w:r>
      <w:r w:rsidR="003E1B8A" w:rsidRPr="00746EA0">
        <w:rPr>
          <w:color w:val="000000" w:themeColor="text1"/>
        </w:rPr>
        <w:fldChar w:fldCharType="end"/>
      </w:r>
      <w:r w:rsidRPr="00746EA0">
        <w:rPr>
          <w:color w:val="000000" w:themeColor="text1"/>
        </w:rPr>
        <w:t xml:space="preserve">. In fact, one of the challenges in diagnosis of </w:t>
      </w:r>
      <w:r w:rsidR="00C20415" w:rsidRPr="00746EA0">
        <w:rPr>
          <w:color w:val="000000" w:themeColor="text1"/>
        </w:rPr>
        <w:t>FA</w:t>
      </w:r>
      <w:r w:rsidRPr="00746EA0">
        <w:rPr>
          <w:color w:val="000000" w:themeColor="text1"/>
        </w:rPr>
        <w:t xml:space="preserve"> in Asian countries is that many countries are resource-limited, both in the number of trained </w:t>
      </w:r>
      <w:r w:rsidRPr="00746EA0">
        <w:rPr>
          <w:color w:val="000000" w:themeColor="text1"/>
        </w:rPr>
        <w:lastRenderedPageBreak/>
        <w:t xml:space="preserve">allergy specialists as well as in access to </w:t>
      </w:r>
      <w:r w:rsidR="00C36769" w:rsidRPr="00746EA0">
        <w:rPr>
          <w:color w:val="000000" w:themeColor="text1"/>
        </w:rPr>
        <w:t>SPT</w:t>
      </w:r>
      <w:r w:rsidRPr="00746EA0">
        <w:rPr>
          <w:color w:val="000000" w:themeColor="text1"/>
        </w:rPr>
        <w:t xml:space="preserve"> reagents, laboratory facilities and food challenge set-ups </w:t>
      </w:r>
      <w:r w:rsidR="00B22AAE" w:rsidRPr="00746EA0">
        <w:rPr>
          <w:color w:val="000000" w:themeColor="text1"/>
        </w:rPr>
        <w:fldChar w:fldCharType="begin">
          <w:fldData xml:space="preserve">PEVuZE5vdGU+PENpdGU+PEF1dGhvcj5MZWU8L0F1dGhvcj48WWVhcj4yMDE5PC9ZZWFyPjxSZWNO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MZWU8L0F1dGhvcj48WWVhcj4yMDE5PC9ZZWFyPjxSZWNO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22AAE" w:rsidRPr="00746EA0">
        <w:rPr>
          <w:color w:val="000000" w:themeColor="text1"/>
        </w:rPr>
      </w:r>
      <w:r w:rsidR="00B22AAE" w:rsidRPr="00746EA0">
        <w:rPr>
          <w:color w:val="000000" w:themeColor="text1"/>
        </w:rPr>
        <w:fldChar w:fldCharType="separate"/>
      </w:r>
      <w:r w:rsidR="0071170F" w:rsidRPr="00746EA0">
        <w:rPr>
          <w:noProof/>
          <w:color w:val="000000" w:themeColor="text1"/>
          <w:vertAlign w:val="superscript"/>
        </w:rPr>
        <w:t>26, 85</w:t>
      </w:r>
      <w:r w:rsidR="00B22AAE" w:rsidRPr="00746EA0">
        <w:rPr>
          <w:color w:val="000000" w:themeColor="text1"/>
        </w:rPr>
        <w:fldChar w:fldCharType="end"/>
      </w:r>
      <w:r w:rsidRPr="00746EA0">
        <w:rPr>
          <w:color w:val="000000" w:themeColor="text1"/>
        </w:rPr>
        <w:t xml:space="preserve">. Countries that do not currently have a national allergy specialty training and accreditation program should see this as a priority for their healthcare needs. </w:t>
      </w:r>
    </w:p>
    <w:p w14:paraId="55109F0F" w14:textId="21C171C9" w:rsidR="00934D10" w:rsidRPr="00746EA0" w:rsidRDefault="00C874F9" w:rsidP="00A10343">
      <w:pPr>
        <w:spacing w:line="480" w:lineRule="auto"/>
        <w:ind w:firstLine="720"/>
        <w:rPr>
          <w:color w:val="000000" w:themeColor="text1"/>
        </w:rPr>
      </w:pPr>
      <w:r w:rsidRPr="00746EA0">
        <w:rPr>
          <w:color w:val="000000" w:themeColor="text1"/>
          <w:lang w:eastAsia="en-GB"/>
        </w:rPr>
        <w:t>There are many diagnostics tests that are used to support diagnosis, although not recommended by current guidelines. However, some of these tests are only available in specialized centers and not available in many countries.</w:t>
      </w:r>
      <w:r w:rsidR="00774FF4" w:rsidRPr="00746EA0">
        <w:rPr>
          <w:color w:val="000000" w:themeColor="text1"/>
          <w:lang w:eastAsia="en-GB"/>
        </w:rPr>
        <w:fldChar w:fldCharType="begin"/>
      </w:r>
      <w:r w:rsidR="0071170F" w:rsidRPr="00746EA0">
        <w:rPr>
          <w:color w:val="000000" w:themeColor="text1"/>
          <w:lang w:eastAsia="en-GB"/>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00774FF4" w:rsidRPr="00746EA0">
        <w:rPr>
          <w:color w:val="000000" w:themeColor="text1"/>
          <w:lang w:eastAsia="en-GB"/>
        </w:rPr>
        <w:fldChar w:fldCharType="separate"/>
      </w:r>
      <w:r w:rsidR="0071170F" w:rsidRPr="00746EA0">
        <w:rPr>
          <w:noProof/>
          <w:color w:val="000000" w:themeColor="text1"/>
          <w:vertAlign w:val="superscript"/>
          <w:lang w:eastAsia="en-GB"/>
        </w:rPr>
        <w:t>83</w:t>
      </w:r>
      <w:r w:rsidR="00774FF4" w:rsidRPr="00746EA0">
        <w:rPr>
          <w:color w:val="000000" w:themeColor="text1"/>
          <w:lang w:eastAsia="en-GB"/>
        </w:rPr>
        <w:fldChar w:fldCharType="end"/>
      </w:r>
      <w:r w:rsidRPr="00746EA0">
        <w:rPr>
          <w:color w:val="000000" w:themeColor="text1"/>
          <w:lang w:eastAsia="en-GB"/>
        </w:rPr>
        <w:t xml:space="preserve"> Component resolved diagnostics (measuring IgE to specific food allergen components) is becoming increasingly used for confirming peanut allergy when tests of sensiti</w:t>
      </w:r>
      <w:r w:rsidR="00A76E61" w:rsidRPr="00746EA0">
        <w:rPr>
          <w:color w:val="000000" w:themeColor="text1"/>
          <w:lang w:eastAsia="en-GB"/>
        </w:rPr>
        <w:t>z</w:t>
      </w:r>
      <w:r w:rsidRPr="00746EA0">
        <w:rPr>
          <w:color w:val="000000" w:themeColor="text1"/>
          <w:lang w:eastAsia="en-GB"/>
        </w:rPr>
        <w:t>ation are in the middle range (SPT 3mm to 8mm or sIgE 0.35kUA/L to 15kUA/L)</w:t>
      </w:r>
      <w:r w:rsidRPr="00746EA0">
        <w:rPr>
          <w:color w:val="000000" w:themeColor="text1"/>
          <w:lang w:eastAsia="en-GB"/>
        </w:rPr>
        <w:fldChar w:fldCharType="begin">
          <w:fldData xml:space="preserve">PEVuZE5vdGU+PENpdGU+PEF1dGhvcj5Lb3BsaW48L0F1dGhvcj48WWVhcj4yMDE5PC9ZZWFyPjxS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Lb3BsaW48L0F1dGhvcj48WWVhcj4yMDE5PC9ZZWFyPjxS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Pr="00746EA0">
        <w:rPr>
          <w:color w:val="000000" w:themeColor="text1"/>
          <w:lang w:eastAsia="en-GB"/>
        </w:rPr>
      </w:r>
      <w:r w:rsidRPr="00746EA0">
        <w:rPr>
          <w:color w:val="000000" w:themeColor="text1"/>
          <w:lang w:eastAsia="en-GB"/>
        </w:rPr>
        <w:fldChar w:fldCharType="separate"/>
      </w:r>
      <w:r w:rsidR="0071170F" w:rsidRPr="00746EA0">
        <w:rPr>
          <w:noProof/>
          <w:color w:val="000000" w:themeColor="text1"/>
          <w:vertAlign w:val="superscript"/>
          <w:lang w:eastAsia="en-GB"/>
        </w:rPr>
        <w:t>86</w:t>
      </w:r>
      <w:r w:rsidRPr="00746EA0">
        <w:rPr>
          <w:color w:val="000000" w:themeColor="text1"/>
          <w:lang w:eastAsia="en-GB"/>
        </w:rPr>
        <w:fldChar w:fldCharType="end"/>
      </w:r>
      <w:r w:rsidR="001C7F5B" w:rsidRPr="00746EA0">
        <w:rPr>
          <w:color w:val="000000" w:themeColor="text1"/>
          <w:lang w:eastAsia="en-GB"/>
        </w:rPr>
        <w:t xml:space="preserve">. </w:t>
      </w:r>
      <w:r w:rsidRPr="00746EA0">
        <w:rPr>
          <w:color w:val="000000" w:themeColor="text1"/>
          <w:lang w:eastAsia="en-GB"/>
        </w:rPr>
        <w:t xml:space="preserve">Ara h 2 specific antibody levels used following SPT or whole peanut sIgE in a 2-step algorithm were shown to successfully reduce the need for </w:t>
      </w:r>
      <w:r w:rsidR="00D806EE" w:rsidRPr="00746EA0">
        <w:rPr>
          <w:color w:val="000000" w:themeColor="text1"/>
          <w:lang w:eastAsia="en-GB"/>
        </w:rPr>
        <w:t>OFCs</w:t>
      </w:r>
      <w:r w:rsidRPr="00746EA0">
        <w:rPr>
          <w:color w:val="000000" w:themeColor="text1"/>
          <w:lang w:eastAsia="en-GB"/>
        </w:rPr>
        <w:t xml:space="preserve"> by almost two thirds</w:t>
      </w:r>
      <w:r w:rsidRPr="00746EA0">
        <w:rPr>
          <w:color w:val="000000" w:themeColor="text1"/>
          <w:lang w:eastAsia="en-GB"/>
        </w:rPr>
        <w:fldChar w:fldCharType="begin"/>
      </w:r>
      <w:r w:rsidR="0071170F" w:rsidRPr="00746EA0">
        <w:rPr>
          <w:color w:val="000000" w:themeColor="text1"/>
          <w:lang w:eastAsia="en-GB"/>
        </w:rPr>
        <w:instrText xml:space="preserve"> ADDIN EN.CITE &lt;EndNote&gt;&lt;Cite&gt;&lt;Author&gt;Dang&lt;/Author&gt;&lt;Year&gt;2012&lt;/Year&gt;&lt;RecNum&gt;48&lt;/RecNum&gt;&lt;DisplayText&gt;&lt;style face="superscript"&gt;87&lt;/style&gt;&lt;/DisplayText&gt;&lt;record&gt;&lt;rec-number&gt;48&lt;/rec-number&gt;&lt;foreign-keys&gt;&lt;key app="EN" db-id="p2vvwes9d9r0epexttyxspebtz5pa2xazt5d" timestamp="1623814922"&gt;48&lt;/key&gt;&lt;/foreign-keys&gt;&lt;ref-type name="Journal Article"&gt;17&lt;/ref-type&gt;&lt;contributors&gt;&lt;authors&gt;&lt;author&gt;Dang, T. D.&lt;/author&gt;&lt;author&gt;Tang, M.&lt;/author&gt;&lt;author&gt;Choo, S.&lt;/author&gt;&lt;author&gt;Licciardi, P. V.&lt;/author&gt;&lt;author&gt;Koplin, J. J.&lt;/author&gt;&lt;author&gt;Martin, P. E.&lt;/author&gt;&lt;author&gt;Tan, T.&lt;/author&gt;&lt;author&gt;Gurrin, L. C.&lt;/author&gt;&lt;author&gt;Ponsonby, A. L.&lt;/author&gt;&lt;author&gt;Tey, D.&lt;/author&gt;&lt;author&gt;Robinson, M.&lt;/author&gt;&lt;author&gt;Dharmage, S. C.&lt;/author&gt;&lt;author&gt;Allen, K. J.&lt;/author&gt;&lt;author&gt;HealthNuts, study&lt;/author&gt;&lt;/authors&gt;&lt;/contributors&gt;&lt;auth-address&gt;Murdoch Childrens Research Institute, Parkville, Australia.&lt;/auth-address&gt;&lt;titles&gt;&lt;title&gt;Increasing the accuracy of peanut allergy diagnosis by using Ara h 2&lt;/title&gt;&lt;secondary-title&gt;J Allergy Clin Immunol&lt;/secondary-title&gt;&lt;/titles&gt;&lt;pages&gt;1056-63&lt;/pages&gt;&lt;volume&gt;129&lt;/volume&gt;&lt;number&gt;4&lt;/number&gt;&lt;edition&gt;2012/03/06&lt;/edition&gt;&lt;keywords&gt;&lt;keyword&gt;*2S Albumins, Plant/immunology&lt;/keyword&gt;&lt;keyword&gt;Anaphylaxis/diagnosis/immunology&lt;/keyword&gt;&lt;keyword&gt;*Antigens, Plant/immunology&lt;/keyword&gt;&lt;keyword&gt;Female&lt;/keyword&gt;&lt;keyword&gt;*Glycoproteins/immunology&lt;/keyword&gt;&lt;keyword&gt;Humans&lt;/keyword&gt;&lt;keyword&gt;Immunoglobulin E/blood/immunology&lt;/keyword&gt;&lt;keyword&gt;Infant&lt;/keyword&gt;&lt;keyword&gt;Male&lt;/keyword&gt;&lt;keyword&gt;Peanut Hypersensitivity/*diagnosis/immunology&lt;/keyword&gt;&lt;keyword&gt;Reproducibility of Results&lt;/keyword&gt;&lt;keyword&gt;Sensitivity and Specificity&lt;/keyword&gt;&lt;keyword&gt;Skin Tests/methods&lt;/keyword&gt;&lt;/keywords&gt;&lt;dates&gt;&lt;year&gt;2012&lt;/year&gt;&lt;pub-dates&gt;&lt;date&gt;Apr&lt;/date&gt;&lt;/pub-dates&gt;&lt;/dates&gt;&lt;isbn&gt;1097-6825 (Electronic)&amp;#xD;0091-6749 (Linking)&lt;/isbn&gt;&lt;accession-num&gt;22385632&lt;/accession-num&gt;&lt;urls&gt;&lt;related-urls&gt;&lt;url&gt;https://www.ncbi.nlm.nih.gov/pubmed/22385632&lt;/url&gt;&lt;/related-urls&gt;&lt;/urls&gt;&lt;electronic-resource-num&gt;10.1016/j.jaci.2012.01.056&lt;/electronic-resource-num&gt;&lt;/record&gt;&lt;/Cite&gt;&lt;/EndNote&gt;</w:instrText>
      </w:r>
      <w:r w:rsidRPr="00746EA0">
        <w:rPr>
          <w:color w:val="000000" w:themeColor="text1"/>
          <w:lang w:eastAsia="en-GB"/>
        </w:rPr>
        <w:fldChar w:fldCharType="separate"/>
      </w:r>
      <w:r w:rsidR="0071170F" w:rsidRPr="00746EA0">
        <w:rPr>
          <w:noProof/>
          <w:color w:val="000000" w:themeColor="text1"/>
          <w:vertAlign w:val="superscript"/>
          <w:lang w:eastAsia="en-GB"/>
        </w:rPr>
        <w:t>87</w:t>
      </w:r>
      <w:r w:rsidRPr="00746EA0">
        <w:rPr>
          <w:color w:val="000000" w:themeColor="text1"/>
          <w:lang w:eastAsia="en-GB"/>
        </w:rPr>
        <w:fldChar w:fldCharType="end"/>
      </w:r>
      <w:r w:rsidRPr="00746EA0">
        <w:rPr>
          <w:color w:val="000000" w:themeColor="text1"/>
          <w:lang w:eastAsia="en-GB"/>
        </w:rPr>
        <w:t xml:space="preserve">. </w:t>
      </w:r>
      <w:r w:rsidR="00D22546" w:rsidRPr="00746EA0">
        <w:rPr>
          <w:color w:val="000000" w:themeColor="text1"/>
          <w:lang w:eastAsia="en-GB"/>
        </w:rPr>
        <w:t>Other examples of</w:t>
      </w:r>
      <w:r w:rsidR="00001DE1" w:rsidRPr="00746EA0">
        <w:rPr>
          <w:color w:val="000000" w:themeColor="text1"/>
          <w:lang w:eastAsia="en-GB"/>
        </w:rPr>
        <w:t xml:space="preserve"> component resolved diagnostics </w:t>
      </w:r>
      <w:r w:rsidR="00D22546" w:rsidRPr="00746EA0">
        <w:rPr>
          <w:color w:val="000000" w:themeColor="text1"/>
          <w:lang w:eastAsia="en-GB"/>
        </w:rPr>
        <w:t xml:space="preserve">include Ana o 3 for </w:t>
      </w:r>
      <w:r w:rsidR="00001DE1" w:rsidRPr="00746EA0">
        <w:rPr>
          <w:color w:val="000000" w:themeColor="text1"/>
          <w:lang w:eastAsia="en-GB"/>
        </w:rPr>
        <w:t xml:space="preserve">cashew, </w:t>
      </w:r>
      <w:r w:rsidR="00D22546" w:rsidRPr="00746EA0">
        <w:rPr>
          <w:color w:val="000000" w:themeColor="text1"/>
          <w:lang w:eastAsia="en-GB"/>
        </w:rPr>
        <w:t xml:space="preserve">Gal d 1, 2, 3 and 5 for </w:t>
      </w:r>
      <w:r w:rsidR="00001DE1" w:rsidRPr="00746EA0">
        <w:rPr>
          <w:color w:val="000000" w:themeColor="text1"/>
          <w:lang w:eastAsia="en-GB"/>
        </w:rPr>
        <w:t>egg</w:t>
      </w:r>
      <w:r w:rsidR="00D22546" w:rsidRPr="00746EA0">
        <w:rPr>
          <w:color w:val="000000" w:themeColor="text1"/>
          <w:lang w:eastAsia="en-GB"/>
        </w:rPr>
        <w:fldChar w:fldCharType="begin">
          <w:fldData xml:space="preserve">PEVuZE5vdGU+PENpdGU+PEF1dGhvcj5EYW5nPC9BdXRob3I+PFllYXI+MjAxOTwvWWVhcj48UmVj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EYW5nPC9BdXRob3I+PFllYXI+MjAxOTwvWWVhcj48UmVj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00D22546" w:rsidRPr="00746EA0">
        <w:rPr>
          <w:color w:val="000000" w:themeColor="text1"/>
          <w:lang w:eastAsia="en-GB"/>
        </w:rPr>
      </w:r>
      <w:r w:rsidR="00D22546" w:rsidRPr="00746EA0">
        <w:rPr>
          <w:color w:val="000000" w:themeColor="text1"/>
          <w:lang w:eastAsia="en-GB"/>
        </w:rPr>
        <w:fldChar w:fldCharType="separate"/>
      </w:r>
      <w:r w:rsidR="0071170F" w:rsidRPr="00746EA0">
        <w:rPr>
          <w:noProof/>
          <w:color w:val="000000" w:themeColor="text1"/>
          <w:vertAlign w:val="superscript"/>
          <w:lang w:eastAsia="en-GB"/>
        </w:rPr>
        <w:t>88</w:t>
      </w:r>
      <w:r w:rsidR="00D22546" w:rsidRPr="00746EA0">
        <w:rPr>
          <w:color w:val="000000" w:themeColor="text1"/>
          <w:lang w:eastAsia="en-GB"/>
        </w:rPr>
        <w:fldChar w:fldCharType="end"/>
      </w:r>
      <w:r w:rsidR="00001DE1" w:rsidRPr="00746EA0">
        <w:rPr>
          <w:color w:val="000000" w:themeColor="text1"/>
          <w:lang w:eastAsia="en-GB"/>
        </w:rPr>
        <w:t xml:space="preserve">, and </w:t>
      </w:r>
      <w:r w:rsidR="00D22546" w:rsidRPr="00746EA0">
        <w:rPr>
          <w:color w:val="000000" w:themeColor="text1"/>
          <w:lang w:eastAsia="en-GB"/>
        </w:rPr>
        <w:t xml:space="preserve">Cor a 9 and Cor a 14 for </w:t>
      </w:r>
      <w:r w:rsidR="00001DE1" w:rsidRPr="00746EA0">
        <w:rPr>
          <w:color w:val="000000" w:themeColor="text1"/>
          <w:lang w:eastAsia="en-GB"/>
        </w:rPr>
        <w:t>hazelnut allergy</w:t>
      </w:r>
      <w:r w:rsidR="000517E3" w:rsidRPr="00746EA0">
        <w:rPr>
          <w:color w:val="000000" w:themeColor="text1"/>
          <w:lang w:eastAsia="en-GB"/>
        </w:rPr>
        <w:t>.</w:t>
      </w:r>
      <w:r w:rsidR="00D22546" w:rsidRPr="00746EA0">
        <w:rPr>
          <w:color w:val="000000" w:themeColor="text1"/>
          <w:lang w:eastAsia="en-GB"/>
        </w:rPr>
        <w:fldChar w:fldCharType="begin">
          <w:fldData xml:space="preserve">PEVuZE5vdGU+PENpdGU+PEF1dGhvcj5CdXl1a3Rpcnlha2k8L0F1dGhvcj48WWVhcj4yMDE2PC9Z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CdXl1a3Rpcnlha2k8L0F1dGhvcj48WWVhcj4yMDE2PC9Z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00D22546" w:rsidRPr="00746EA0">
        <w:rPr>
          <w:color w:val="000000" w:themeColor="text1"/>
          <w:lang w:eastAsia="en-GB"/>
        </w:rPr>
      </w:r>
      <w:r w:rsidR="00D22546" w:rsidRPr="00746EA0">
        <w:rPr>
          <w:color w:val="000000" w:themeColor="text1"/>
          <w:lang w:eastAsia="en-GB"/>
        </w:rPr>
        <w:fldChar w:fldCharType="separate"/>
      </w:r>
      <w:r w:rsidR="0071170F" w:rsidRPr="00746EA0">
        <w:rPr>
          <w:noProof/>
          <w:color w:val="000000" w:themeColor="text1"/>
          <w:vertAlign w:val="superscript"/>
          <w:lang w:eastAsia="en-GB"/>
        </w:rPr>
        <w:t>89, 90</w:t>
      </w:r>
      <w:r w:rsidR="00D22546" w:rsidRPr="00746EA0">
        <w:rPr>
          <w:color w:val="000000" w:themeColor="text1"/>
          <w:lang w:eastAsia="en-GB"/>
        </w:rPr>
        <w:fldChar w:fldCharType="end"/>
      </w:r>
      <w:r w:rsidR="00001DE1" w:rsidRPr="00746EA0">
        <w:rPr>
          <w:color w:val="000000" w:themeColor="text1"/>
          <w:lang w:eastAsia="en-GB"/>
        </w:rPr>
        <w:t xml:space="preserve"> </w:t>
      </w:r>
      <w:r w:rsidRPr="00746EA0">
        <w:rPr>
          <w:color w:val="000000" w:themeColor="text1"/>
          <w:lang w:eastAsia="en-GB"/>
        </w:rPr>
        <w:t xml:space="preserve">Other specialized and research based tests </w:t>
      </w:r>
      <w:r w:rsidR="001C7F5B" w:rsidRPr="00746EA0">
        <w:rPr>
          <w:color w:val="000000" w:themeColor="text1"/>
          <w:lang w:eastAsia="en-GB"/>
        </w:rPr>
        <w:t xml:space="preserve">include </w:t>
      </w:r>
      <w:r w:rsidRPr="00746EA0">
        <w:rPr>
          <w:color w:val="000000" w:themeColor="text1"/>
          <w:lang w:val="en"/>
        </w:rPr>
        <w:t xml:space="preserve">allergen specific IgG4 determination and basophil activation tests. </w:t>
      </w:r>
      <w:r w:rsidR="00E1322D" w:rsidRPr="00746EA0">
        <w:rPr>
          <w:color w:val="000000" w:themeColor="text1"/>
        </w:rPr>
        <w:t xml:space="preserve">Specialized tests such as component-resolved testing, basophil activation measurements and endoscopy for non-IgE-mediated </w:t>
      </w:r>
      <w:r w:rsidR="00C20415" w:rsidRPr="00746EA0">
        <w:rPr>
          <w:color w:val="000000" w:themeColor="text1"/>
        </w:rPr>
        <w:t>FA</w:t>
      </w:r>
      <w:r w:rsidR="00E1322D" w:rsidRPr="00746EA0">
        <w:rPr>
          <w:color w:val="000000" w:themeColor="text1"/>
        </w:rPr>
        <w:t xml:space="preserve"> are available only in select countries</w:t>
      </w:r>
      <w:r w:rsidRPr="00746EA0">
        <w:rPr>
          <w:color w:val="000000" w:themeColor="text1"/>
        </w:rPr>
        <w:t>.</w:t>
      </w:r>
      <w:r w:rsidR="00B638AB"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00B638AB" w:rsidRPr="00746EA0">
        <w:rPr>
          <w:color w:val="000000" w:themeColor="text1"/>
        </w:rPr>
        <w:fldChar w:fldCharType="separate"/>
      </w:r>
      <w:r w:rsidR="0071170F" w:rsidRPr="00746EA0">
        <w:rPr>
          <w:noProof/>
          <w:color w:val="000000" w:themeColor="text1"/>
          <w:vertAlign w:val="superscript"/>
        </w:rPr>
        <w:t>83</w:t>
      </w:r>
      <w:r w:rsidR="00B638AB" w:rsidRPr="00746EA0">
        <w:rPr>
          <w:color w:val="000000" w:themeColor="text1"/>
        </w:rPr>
        <w:fldChar w:fldCharType="end"/>
      </w:r>
    </w:p>
    <w:p w14:paraId="5472C424" w14:textId="5DB575C5" w:rsidR="00E1322D" w:rsidRPr="00746EA0" w:rsidRDefault="00E1322D" w:rsidP="00A10343">
      <w:pPr>
        <w:spacing w:line="480" w:lineRule="auto"/>
        <w:ind w:firstLine="720"/>
        <w:rPr>
          <w:color w:val="000000" w:themeColor="text1"/>
        </w:rPr>
      </w:pPr>
      <w:r w:rsidRPr="00746EA0">
        <w:rPr>
          <w:color w:val="000000" w:themeColor="text1"/>
        </w:rPr>
        <w:t>While recent diagnostic advances (e.g. component-resolved diagnostics, basophil activation testing</w:t>
      </w:r>
      <w:r w:rsidR="00682C2E" w:rsidRPr="00746EA0">
        <w:rPr>
          <w:color w:val="000000" w:themeColor="text1"/>
        </w:rPr>
        <w:t>, allergenic epitope-specific IgE</w:t>
      </w:r>
      <w:r w:rsidR="00682C2E" w:rsidRPr="00746EA0">
        <w:rPr>
          <w:color w:val="000000" w:themeColor="text1"/>
        </w:rPr>
        <w:fldChar w:fldCharType="begin">
          <w:fldData xml:space="preserve">PEVuZE5vdGU+PENpdGU+PEF1dGhvcj5TdWFyZXotRmFyaW5hczwvQXV0aG9yPjxZZWFyPjIwMjE8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dWFyZXotRmFyaW5hczwvQXV0aG9yPjxZZWFyPjIwMjE8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682C2E" w:rsidRPr="00746EA0">
        <w:rPr>
          <w:color w:val="000000" w:themeColor="text1"/>
        </w:rPr>
      </w:r>
      <w:r w:rsidR="00682C2E" w:rsidRPr="00746EA0">
        <w:rPr>
          <w:color w:val="000000" w:themeColor="text1"/>
        </w:rPr>
        <w:fldChar w:fldCharType="separate"/>
      </w:r>
      <w:r w:rsidR="0071170F" w:rsidRPr="00746EA0">
        <w:rPr>
          <w:noProof/>
          <w:color w:val="000000" w:themeColor="text1"/>
          <w:vertAlign w:val="superscript"/>
        </w:rPr>
        <w:t>91</w:t>
      </w:r>
      <w:r w:rsidR="00682C2E" w:rsidRPr="00746EA0">
        <w:rPr>
          <w:color w:val="000000" w:themeColor="text1"/>
        </w:rPr>
        <w:fldChar w:fldCharType="end"/>
      </w:r>
      <w:r w:rsidRPr="00746EA0">
        <w:rPr>
          <w:color w:val="000000" w:themeColor="text1"/>
        </w:rPr>
        <w:t xml:space="preserve">) hold considerable promise for improving accuracy and reliability of </w:t>
      </w:r>
      <w:r w:rsidR="00C20415" w:rsidRPr="00746EA0">
        <w:rPr>
          <w:color w:val="000000" w:themeColor="text1"/>
        </w:rPr>
        <w:t>FA</w:t>
      </w:r>
      <w:r w:rsidRPr="00746EA0">
        <w:rPr>
          <w:color w:val="000000" w:themeColor="text1"/>
        </w:rPr>
        <w:t xml:space="preserve"> diagnosis in settings where OFC is impractical, their limited global availability and technical laboratory requirements render them of limited utility in many clinical and epidemiological contexts.  Furthermore, the diagnostic validity of these emerging methods remains unknown within many subpopulations and reference values (e.g. sensitivity, specificity, 95% PPV) are unavailable for many key allergens. Therefore, further work—much of </w:t>
      </w:r>
      <w:r w:rsidRPr="00746EA0">
        <w:rPr>
          <w:color w:val="000000" w:themeColor="text1"/>
        </w:rPr>
        <w:lastRenderedPageBreak/>
        <w:t>which is ongoing—is still needed to refine these approaches prior to their more widespread utilization.</w:t>
      </w:r>
    </w:p>
    <w:p w14:paraId="298F43C1" w14:textId="5FE2D3D5" w:rsidR="00097C4B" w:rsidRPr="00746EA0" w:rsidRDefault="00097C4B" w:rsidP="00A10343">
      <w:pPr>
        <w:spacing w:line="480" w:lineRule="auto"/>
        <w:ind w:firstLine="720"/>
        <w:rPr>
          <w:color w:val="000000" w:themeColor="text1"/>
        </w:rPr>
      </w:pPr>
      <w:r w:rsidRPr="00746EA0">
        <w:rPr>
          <w:b/>
          <w:bCs/>
          <w:color w:val="000000" w:themeColor="text1"/>
        </w:rPr>
        <w:br w:type="page"/>
      </w:r>
    </w:p>
    <w:p w14:paraId="133E3B7C" w14:textId="77777777" w:rsidR="00FF442F" w:rsidRPr="00746EA0" w:rsidRDefault="00FF442F" w:rsidP="00A10343">
      <w:pPr>
        <w:spacing w:line="480" w:lineRule="auto"/>
        <w:rPr>
          <w:b/>
          <w:bCs/>
          <w:color w:val="000000" w:themeColor="text1"/>
        </w:rPr>
      </w:pPr>
      <w:r w:rsidRPr="00746EA0">
        <w:rPr>
          <w:b/>
          <w:bCs/>
          <w:color w:val="000000" w:themeColor="text1"/>
        </w:rPr>
        <w:lastRenderedPageBreak/>
        <w:t>PREVENTION OF FOOD ALLERGY</w:t>
      </w:r>
    </w:p>
    <w:p w14:paraId="017EFCFB" w14:textId="1820D1D0" w:rsidR="00FF442F" w:rsidRPr="00746EA0" w:rsidRDefault="00FF442F" w:rsidP="00A10343">
      <w:pPr>
        <w:spacing w:line="480" w:lineRule="auto"/>
        <w:ind w:firstLine="720"/>
        <w:rPr>
          <w:rFonts w:eastAsiaTheme="minorEastAsia"/>
          <w:color w:val="000000" w:themeColor="text1"/>
          <w:lang w:val="en-GB"/>
        </w:rPr>
      </w:pPr>
      <w:r w:rsidRPr="00746EA0">
        <w:rPr>
          <w:color w:val="000000" w:themeColor="text1"/>
          <w:shd w:val="clear" w:color="auto" w:fill="FFFFFF"/>
        </w:rPr>
        <w:t xml:space="preserve"> </w:t>
      </w:r>
      <w:r w:rsidR="003D16AC" w:rsidRPr="00746EA0">
        <w:rPr>
          <w:color w:val="000000" w:themeColor="text1"/>
          <w:shd w:val="clear" w:color="auto" w:fill="FFFFFF"/>
        </w:rPr>
        <w:t>G</w:t>
      </w:r>
      <w:r w:rsidRPr="00746EA0">
        <w:rPr>
          <w:color w:val="000000" w:themeColor="text1"/>
          <w:shd w:val="clear" w:color="auto" w:fill="FFFFFF"/>
        </w:rPr>
        <w:t xml:space="preserve">uidelines regarding timing of introduction of allergenic foods have undergone dramatic changes as new data have emerged in the last few years. Table </w:t>
      </w:r>
      <w:r w:rsidR="000F17BA">
        <w:rPr>
          <w:color w:val="000000" w:themeColor="text1"/>
          <w:shd w:val="clear" w:color="auto" w:fill="FFFFFF"/>
        </w:rPr>
        <w:t>1</w:t>
      </w:r>
      <w:r w:rsidRPr="00746EA0">
        <w:rPr>
          <w:color w:val="000000" w:themeColor="text1"/>
          <w:shd w:val="clear" w:color="auto" w:fill="FFFFFF"/>
        </w:rPr>
        <w:t xml:space="preserve"> list</w:t>
      </w:r>
      <w:r w:rsidR="001C766B" w:rsidRPr="00746EA0">
        <w:rPr>
          <w:color w:val="000000" w:themeColor="text1"/>
          <w:shd w:val="clear" w:color="auto" w:fill="FFFFFF"/>
        </w:rPr>
        <w:t>s</w:t>
      </w:r>
      <w:r w:rsidRPr="00746EA0">
        <w:rPr>
          <w:color w:val="000000" w:themeColor="text1"/>
          <w:shd w:val="clear" w:color="auto" w:fill="FFFFFF"/>
        </w:rPr>
        <w:t xml:space="preserve"> FA prevention guidelines from around the world. Table </w:t>
      </w:r>
      <w:r w:rsidR="000F17BA">
        <w:rPr>
          <w:color w:val="000000" w:themeColor="text1"/>
          <w:shd w:val="clear" w:color="auto" w:fill="FFFFFF"/>
        </w:rPr>
        <w:t>2</w:t>
      </w:r>
      <w:r w:rsidRPr="00746EA0">
        <w:rPr>
          <w:color w:val="000000" w:themeColor="text1"/>
          <w:shd w:val="clear" w:color="auto" w:fill="FFFFFF"/>
        </w:rPr>
        <w:t xml:space="preserve"> highlights key recommendations from a few international guidelines.</w:t>
      </w:r>
      <w:r w:rsidR="00810B2B" w:rsidRPr="00746EA0">
        <w:rPr>
          <w:color w:val="000000" w:themeColor="text1"/>
          <w:shd w:val="clear" w:color="auto" w:fill="FFFFFF"/>
        </w:rPr>
        <w:t xml:space="preserve"> </w:t>
      </w:r>
      <w:r w:rsidRPr="00746EA0">
        <w:rPr>
          <w:color w:val="000000" w:themeColor="text1"/>
          <w:shd w:val="clear" w:color="auto" w:fill="FFFFFF"/>
        </w:rPr>
        <w:t>Although some earlier studies</w:t>
      </w:r>
      <w:r w:rsidRPr="00746EA0">
        <w:rPr>
          <w:color w:val="000000" w:themeColor="text1"/>
          <w:shd w:val="clear" w:color="auto" w:fill="FFFFFF"/>
          <w:vertAlign w:val="superscript"/>
        </w:rPr>
        <w:fldChar w:fldCharType="begin">
          <w:fldData xml:space="preserve">PEVuZE5vdGU+PENpdGU+PEF1dGhvcj5EZXNSb2NoZXM8L0F1dGhvcj48WWVhcj4yMDEwPC9ZZWFy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</w:fldData>
        </w:fldChar>
      </w:r>
      <w:r w:rsidR="0071170F" w:rsidRPr="00746EA0">
        <w:rPr>
          <w:color w:val="000000" w:themeColor="text1"/>
          <w:shd w:val="clear" w:color="auto" w:fill="FFFFFF"/>
          <w:vertAlign w:val="superscript"/>
        </w:rPr>
        <w:instrText xml:space="preserve"> ADDIN EN.CITE </w:instrText>
      </w:r>
      <w:r w:rsidR="0071170F" w:rsidRPr="00746EA0">
        <w:rPr>
          <w:color w:val="000000" w:themeColor="text1"/>
          <w:shd w:val="clear" w:color="auto" w:fill="FFFFFF"/>
          <w:vertAlign w:val="superscript"/>
        </w:rPr>
        <w:fldChar w:fldCharType="begin">
          <w:fldData xml:space="preserve">PEVuZE5vdGU+PENpdGU+PEF1dGhvcj5EZXNSb2NoZXM8L0F1dGhvcj48WWVhcj4yMDEwPC9ZZWFy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</w:fldData>
        </w:fldChar>
      </w:r>
      <w:r w:rsidR="0071170F" w:rsidRPr="00746EA0">
        <w:rPr>
          <w:color w:val="000000" w:themeColor="text1"/>
          <w:shd w:val="clear" w:color="auto" w:fill="FFFFFF"/>
          <w:vertAlign w:val="superscript"/>
        </w:rPr>
        <w:instrText xml:space="preserve"> ADDIN EN.CITE.DATA </w:instrText>
      </w:r>
      <w:r w:rsidR="0071170F" w:rsidRPr="00746EA0">
        <w:rPr>
          <w:color w:val="000000" w:themeColor="text1"/>
          <w:shd w:val="clear" w:color="auto" w:fill="FFFFFF"/>
          <w:vertAlign w:val="superscript"/>
        </w:rPr>
      </w:r>
      <w:r w:rsidR="0071170F" w:rsidRPr="00746EA0">
        <w:rPr>
          <w:color w:val="000000" w:themeColor="text1"/>
          <w:shd w:val="clear" w:color="auto" w:fill="FFFFFF"/>
          <w:vertAlign w:val="superscript"/>
        </w:rPr>
        <w:fldChar w:fldCharType="end"/>
      </w:r>
      <w:r w:rsidRPr="00746EA0">
        <w:rPr>
          <w:color w:val="000000" w:themeColor="text1"/>
          <w:shd w:val="clear" w:color="auto" w:fill="FFFFFF"/>
          <w:vertAlign w:val="superscript"/>
        </w:rPr>
      </w:r>
      <w:r w:rsidRPr="00746EA0">
        <w:rPr>
          <w:color w:val="000000" w:themeColor="text1"/>
          <w:shd w:val="clear" w:color="auto" w:fill="FFFFFF"/>
          <w:vertAlign w:val="superscript"/>
        </w:rPr>
        <w:fldChar w:fldCharType="separate"/>
      </w:r>
      <w:r w:rsidR="0071170F" w:rsidRPr="00746EA0">
        <w:rPr>
          <w:noProof/>
          <w:color w:val="000000" w:themeColor="text1"/>
          <w:shd w:val="clear" w:color="auto" w:fill="FFFFFF"/>
          <w:vertAlign w:val="superscript"/>
        </w:rPr>
        <w:t>92-94</w:t>
      </w:r>
      <w:r w:rsidRPr="00746EA0">
        <w:rPr>
          <w:color w:val="000000" w:themeColor="text1"/>
          <w:shd w:val="clear" w:color="auto" w:fill="FFFFFF"/>
          <w:vertAlign w:val="superscript"/>
        </w:rPr>
        <w:fldChar w:fldCharType="end"/>
      </w:r>
      <w:r w:rsidRPr="00746EA0">
        <w:rPr>
          <w:color w:val="000000" w:themeColor="text1"/>
          <w:shd w:val="clear" w:color="auto" w:fill="FFFFFF"/>
        </w:rPr>
        <w:t xml:space="preserve"> and guidelines recommended allergen avoidance during pregnancy and lactation, these were not supported by later studies.</w:t>
      </w:r>
      <w:r w:rsidRPr="00746EA0">
        <w:rPr>
          <w:color w:val="000000" w:themeColor="text1"/>
          <w:shd w:val="clear" w:color="auto" w:fill="FFFFFF"/>
          <w:vertAlign w:val="superscript"/>
        </w:rPr>
        <w:fldChar w:fldCharType="begin">
          <w:fldData xml:space="preserve">PEVuZE5vdGU+PENpdGU+PEF1dGhvcj5OZXR0aW5nPC9BdXRob3I+PFllYXI+MjAxNDwvWWVhcj48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</w:fldData>
        </w:fldChar>
      </w:r>
      <w:r w:rsidR="0071170F" w:rsidRPr="00746EA0">
        <w:rPr>
          <w:color w:val="000000" w:themeColor="text1"/>
          <w:shd w:val="clear" w:color="auto" w:fill="FFFFFF"/>
          <w:vertAlign w:val="superscript"/>
        </w:rPr>
        <w:instrText xml:space="preserve"> ADDIN EN.CITE </w:instrText>
      </w:r>
      <w:r w:rsidR="0071170F" w:rsidRPr="00746EA0">
        <w:rPr>
          <w:color w:val="000000" w:themeColor="text1"/>
          <w:shd w:val="clear" w:color="auto" w:fill="FFFFFF"/>
          <w:vertAlign w:val="superscript"/>
        </w:rPr>
        <w:fldChar w:fldCharType="begin">
          <w:fldData xml:space="preserve">PEVuZE5vdGU+PENpdGU+PEF1dGhvcj5OZXR0aW5nPC9BdXRob3I+PFllYXI+MjAxNDwvWWVhcj48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</w:fldData>
        </w:fldChar>
      </w:r>
      <w:r w:rsidR="0071170F" w:rsidRPr="00746EA0">
        <w:rPr>
          <w:color w:val="000000" w:themeColor="text1"/>
          <w:shd w:val="clear" w:color="auto" w:fill="FFFFFF"/>
          <w:vertAlign w:val="superscript"/>
        </w:rPr>
        <w:instrText xml:space="preserve"> ADDIN EN.CITE.DATA </w:instrText>
      </w:r>
      <w:r w:rsidR="0071170F" w:rsidRPr="00746EA0">
        <w:rPr>
          <w:color w:val="000000" w:themeColor="text1"/>
          <w:shd w:val="clear" w:color="auto" w:fill="FFFFFF"/>
          <w:vertAlign w:val="superscript"/>
        </w:rPr>
      </w:r>
      <w:r w:rsidR="0071170F" w:rsidRPr="00746EA0">
        <w:rPr>
          <w:color w:val="000000" w:themeColor="text1"/>
          <w:shd w:val="clear" w:color="auto" w:fill="FFFFFF"/>
          <w:vertAlign w:val="superscript"/>
        </w:rPr>
        <w:fldChar w:fldCharType="end"/>
      </w:r>
      <w:r w:rsidRPr="00746EA0">
        <w:rPr>
          <w:color w:val="000000" w:themeColor="text1"/>
          <w:shd w:val="clear" w:color="auto" w:fill="FFFFFF"/>
          <w:vertAlign w:val="superscript"/>
        </w:rPr>
      </w:r>
      <w:r w:rsidRPr="00746EA0">
        <w:rPr>
          <w:color w:val="000000" w:themeColor="text1"/>
          <w:shd w:val="clear" w:color="auto" w:fill="FFFFFF"/>
          <w:vertAlign w:val="superscript"/>
        </w:rPr>
        <w:fldChar w:fldCharType="separate"/>
      </w:r>
      <w:r w:rsidR="0071170F" w:rsidRPr="00746EA0">
        <w:rPr>
          <w:noProof/>
          <w:color w:val="000000" w:themeColor="text1"/>
          <w:shd w:val="clear" w:color="auto" w:fill="FFFFFF"/>
          <w:vertAlign w:val="superscript"/>
        </w:rPr>
        <w:t>95</w:t>
      </w:r>
      <w:r w:rsidRPr="00746EA0">
        <w:rPr>
          <w:color w:val="000000" w:themeColor="text1"/>
          <w:shd w:val="clear" w:color="auto" w:fill="FFFFFF"/>
          <w:vertAlign w:val="superscript"/>
        </w:rPr>
        <w:fldChar w:fldCharType="end"/>
      </w:r>
      <w:r w:rsidRPr="00746EA0">
        <w:rPr>
          <w:color w:val="000000" w:themeColor="text1"/>
          <w:shd w:val="clear" w:color="auto" w:fill="FFFFFF"/>
          <w:vertAlign w:val="superscript"/>
        </w:rPr>
        <w:t xml:space="preserve"> </w:t>
      </w:r>
      <w:r w:rsidRPr="00746EA0">
        <w:rPr>
          <w:color w:val="000000" w:themeColor="text1"/>
          <w:shd w:val="clear" w:color="auto" w:fill="FFFFFF"/>
        </w:rPr>
        <w:t xml:space="preserve">The 2019 </w:t>
      </w:r>
      <w:r w:rsidRPr="00746EA0">
        <w:rPr>
          <w:color w:val="000000" w:themeColor="text1"/>
        </w:rPr>
        <w:t>American  Academy of Pediatrics</w:t>
      </w:r>
      <w:r w:rsidRPr="00746EA0">
        <w:rPr>
          <w:color w:val="000000" w:themeColor="text1"/>
          <w:shd w:val="clear" w:color="auto" w:fill="FFFFFF"/>
        </w:rPr>
        <w:t xml:space="preserve"> (AAP) Clinical Report specifically state there is a lack of evidence to support deliberate maternal exclusion of high-risk allergens during pregnancy and while breast-feeding for the purposes of preventing allergic diseases, including </w:t>
      </w:r>
      <w:r w:rsidR="00C20415" w:rsidRPr="00746EA0">
        <w:rPr>
          <w:color w:val="000000" w:themeColor="text1"/>
          <w:shd w:val="clear" w:color="auto" w:fill="FFFFFF"/>
        </w:rPr>
        <w:t>FA</w:t>
      </w:r>
      <w:r w:rsidRPr="00746EA0">
        <w:rPr>
          <w:color w:val="000000" w:themeColor="text1"/>
          <w:shd w:val="clear" w:color="auto" w:fill="FFFFFF"/>
        </w:rPr>
        <w:t>.</w:t>
      </w:r>
      <w:r w:rsidR="00810A16" w:rsidRPr="00746EA0">
        <w:rPr>
          <w:color w:val="000000" w:themeColor="text1"/>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810A16" w:rsidRPr="00746EA0">
        <w:rPr>
          <w:color w:val="000000" w:themeColor="text1"/>
        </w:rPr>
      </w:r>
      <w:r w:rsidR="00810A16" w:rsidRPr="00746EA0">
        <w:rPr>
          <w:color w:val="000000" w:themeColor="text1"/>
        </w:rPr>
        <w:fldChar w:fldCharType="separate"/>
      </w:r>
      <w:r w:rsidR="0071170F" w:rsidRPr="00746EA0">
        <w:rPr>
          <w:noProof/>
          <w:color w:val="000000" w:themeColor="text1"/>
          <w:vertAlign w:val="superscript"/>
        </w:rPr>
        <w:t>96</w:t>
      </w:r>
      <w:r w:rsidR="00810A16" w:rsidRPr="00746EA0">
        <w:rPr>
          <w:color w:val="000000" w:themeColor="text1"/>
        </w:rPr>
        <w:fldChar w:fldCharType="end"/>
      </w:r>
      <w:r w:rsidRPr="00746EA0">
        <w:rPr>
          <w:color w:val="000000" w:themeColor="text1"/>
        </w:rPr>
        <w:t xml:space="preserve"> There is now consensus among current guidelines, which predominantly recommend that women should consume a </w:t>
      </w:r>
      <w:r w:rsidR="009A1600" w:rsidRPr="00746EA0">
        <w:rPr>
          <w:color w:val="000000" w:themeColor="text1"/>
        </w:rPr>
        <w:t xml:space="preserve">healthy </w:t>
      </w:r>
      <w:r w:rsidRPr="00746EA0">
        <w:rPr>
          <w:color w:val="000000" w:themeColor="text1"/>
        </w:rPr>
        <w:t xml:space="preserve">diet in accordance with dietary recommendations for the general population and do not recommend eliminating or increasing consumption of potentially allergenic foods during pregnancy or breastfeeding as a strategy for preventing the development or clinical course of </w:t>
      </w:r>
      <w:r w:rsidR="00C20415" w:rsidRPr="00746EA0">
        <w:rPr>
          <w:color w:val="000000" w:themeColor="text1"/>
        </w:rPr>
        <w:t>FA</w:t>
      </w:r>
      <w:r w:rsidRPr="00746EA0">
        <w:rPr>
          <w:color w:val="000000" w:themeColor="text1"/>
        </w:rPr>
        <w:t xml:space="preserve">. </w:t>
      </w:r>
    </w:p>
    <w:p w14:paraId="7FBBD16B" w14:textId="5D0E27AC" w:rsidR="00FF442F" w:rsidRPr="00746EA0" w:rsidRDefault="00FF442F" w:rsidP="00A10343">
      <w:pPr>
        <w:spacing w:line="480" w:lineRule="auto"/>
        <w:ind w:firstLine="720"/>
        <w:rPr>
          <w:rFonts w:eastAsiaTheme="minorEastAsia"/>
          <w:color w:val="000000" w:themeColor="text1"/>
          <w:lang w:val="en-GB"/>
        </w:rPr>
      </w:pPr>
      <w:r w:rsidRPr="00746EA0">
        <w:rPr>
          <w:color w:val="000000" w:themeColor="text1"/>
        </w:rPr>
        <w:t>Similarly, e</w:t>
      </w:r>
      <w:r w:rsidRPr="00746EA0">
        <w:rPr>
          <w:color w:val="000000" w:themeColor="text1"/>
          <w:shd w:val="clear" w:color="auto" w:fill="FFFFFF"/>
        </w:rPr>
        <w:t xml:space="preserve">arly guidelines recommended dietary avoidance or delayed introduction of allergenic foods in infants to prevent FAs. It was hypothesized that increased permeability of the immature infant gut would increase sensitization upon allergen ingestion </w:t>
      </w:r>
      <w:r w:rsidRPr="00746EA0">
        <w:rPr>
          <w:color w:val="000000" w:themeColor="text1"/>
          <w:shd w:val="clear" w:color="auto" w:fill="FFFFFF"/>
        </w:rPr>
        <w:fldChar w:fldCharType="begin"/>
      </w:r>
      <w:r w:rsidR="0071170F" w:rsidRPr="00746EA0">
        <w:rPr>
          <w:color w:val="000000" w:themeColor="text1"/>
          <w:shd w:val="clear" w:color="auto" w:fill="FFFFFF"/>
        </w:rPr>
        <w:instrText xml:space="preserve"> ADDIN EN.CITE &lt;EndNote&gt;&lt;Cite&gt;&lt;Author&gt;Bischoff&lt;/Author&gt;&lt;Year&gt;2000&lt;/Year&gt;&lt;RecNum&gt;100&lt;/RecNum&gt;&lt;DisplayText&gt;&lt;style face="superscript"&gt;97&lt;/style&gt;&lt;/DisplayText&gt;&lt;record&gt;&lt;rec-number&gt;100&lt;/rec-number&gt;&lt;foreign-keys&gt;&lt;key app="EN" db-id="xfswdfsasvazene20wr5rzea9d05apfearsf" timestamp="0"&gt;100&lt;/key&gt;&lt;/foreign-keys&gt;&lt;ref-type name="Journal Article"&gt;17&lt;/ref-type&gt;&lt;contributors&gt;&lt;authors&gt;&lt;author&gt;Bischoff, S. C.&lt;/author&gt;&lt;author&gt;Mayer, J. H.&lt;/author&gt;&lt;author&gt;Manns, M. P.&lt;/author&gt;&lt;/authors&gt;&lt;/contributors&gt;&lt;auth-address&gt;Department of Gastroenterology and Hepatology, Medical School of Hannover, Hannover, Germany. bischoff.stephan@mh-hannover.de&lt;/auth-address&gt;&lt;titles&gt;&lt;title&gt;Allergy and the gut&lt;/title&gt;&lt;secondary-title&gt;Int Arch Allergy Immunol&lt;/secondary-title&gt;&lt;/titles&gt;&lt;pages&gt;270-83&lt;/pages&gt;&lt;volume&gt;121&lt;/volume&gt;&lt;number&gt;4&lt;/number&gt;&lt;keywords&gt;&lt;keyword&gt;Digestive System/*immunology&lt;/keyword&gt;&lt;keyword&gt;*Food Hypersensitivity/diagnosis/etiology/pathology/therapy&lt;/keyword&gt;&lt;keyword&gt;*Gastrointestinal Diseases/diagnosis/etiology/pathology/therapy&lt;/keyword&gt;&lt;keyword&gt;Humans&lt;/keyword&gt;&lt;/keywords&gt;&lt;dates&gt;&lt;year&gt;2000&lt;/year&gt;&lt;pub-dates&gt;&lt;date&gt;Apr&lt;/date&gt;&lt;/pub-dates&gt;&lt;/dates&gt;&lt;isbn&gt;1018-2438 (Print)&amp;#xD;1018-2438 (Linking)&lt;/isbn&gt;&lt;accession-num&gt;10828717&lt;/accession-num&gt;&lt;urls&gt;&lt;related-urls&gt;&lt;url&gt;https://www.ncbi.nlm.nih.gov/pubmed/10828717&lt;/url&gt;&lt;/related-urls&gt;&lt;/urls&gt;&lt;electronic-resource-num&gt;10.1159/000024340&lt;/electronic-resource-num&gt;&lt;/record&gt;&lt;/Cite&gt;&lt;/EndNote&gt;</w:instrText>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97</w:t>
      </w:r>
      <w:r w:rsidRPr="00746EA0">
        <w:rPr>
          <w:color w:val="000000" w:themeColor="text1"/>
          <w:shd w:val="clear" w:color="auto" w:fill="FFFFFF"/>
        </w:rPr>
        <w:fldChar w:fldCharType="end"/>
      </w:r>
      <w:r w:rsidRPr="00746EA0">
        <w:rPr>
          <w:color w:val="000000" w:themeColor="text1"/>
          <w:shd w:val="clear" w:color="auto" w:fill="FFFFFF"/>
        </w:rPr>
        <w:t xml:space="preserve"> However, a number of subsequent studies showed either no benefits of allergen avoidance or benefits of early allergen consumption.</w:t>
      </w:r>
      <w:r w:rsidRPr="00746EA0">
        <w:rPr>
          <w:color w:val="000000" w:themeColor="text1"/>
          <w:shd w:val="clear" w:color="auto" w:fill="FFFFFF"/>
        </w:rPr>
        <w:fldChar w:fldCharType="begin">
          <w:fldData xml:space="preserve">PEVuZE5vdGU+PENpdGU+PEF1dGhvcj5GaXNoZXI8L0F1dGhvcj48WWVhcj4yMDE4PC9ZZWFyPjxS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GaXNoZXI8L0F1dGhvcj48WWVhcj4yMDE4PC9ZZWFyPjxS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Pr="00746EA0">
        <w:rPr>
          <w:color w:val="000000" w:themeColor="text1"/>
          <w:shd w:val="clear" w:color="auto" w:fill="FFFFFF"/>
        </w:rPr>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98</w:t>
      </w:r>
      <w:r w:rsidRPr="00746EA0">
        <w:rPr>
          <w:color w:val="000000" w:themeColor="text1"/>
          <w:shd w:val="clear" w:color="auto" w:fill="FFFFFF"/>
        </w:rPr>
        <w:fldChar w:fldCharType="end"/>
      </w:r>
      <w:r w:rsidRPr="00746EA0">
        <w:rPr>
          <w:color w:val="000000" w:themeColor="text1"/>
          <w:shd w:val="clear" w:color="auto" w:fill="FFFFFF"/>
        </w:rPr>
        <w:t xml:space="preserve"> The 2015 </w:t>
      </w:r>
      <w:r w:rsidRPr="00746EA0">
        <w:rPr>
          <w:color w:val="000000" w:themeColor="text1"/>
        </w:rPr>
        <w:t>LEAP</w:t>
      </w:r>
      <w:r w:rsidRPr="00746EA0">
        <w:rPr>
          <w:color w:val="000000" w:themeColor="text1"/>
        </w:rPr>
        <w:fldChar w:fldCharType="begin">
          <w:fldData xml:space="preserve">PEVuZE5vdGU+PENpdGU+PEF1dGhvcj5EdSBUb2l0PC9BdXRob3I+PFllYXI+MjAxNTwvWWVhcj48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IChQLkguUy4pLCBhbmQgdGhlIEltbXVuZSBUb2xlcmFu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EdSBUb2l0PC9BdXRob3I+PFllYXI+MjAxNTwvWWVhcj48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IChQLkguUy4pLCBhbmQgdGhlIEltbXVuZSBUb2xlcmFu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99</w:t>
      </w:r>
      <w:r w:rsidRPr="00746EA0">
        <w:rPr>
          <w:color w:val="000000" w:themeColor="text1"/>
        </w:rPr>
        <w:fldChar w:fldCharType="end"/>
      </w:r>
      <w:r w:rsidRPr="00746EA0">
        <w:rPr>
          <w:color w:val="000000" w:themeColor="text1"/>
        </w:rPr>
        <w:t xml:space="preserve"> was a large trial in infants at high risk of allergy and it demonstrated that early introduction of peanut was significantly associated with reduced risk of peanut allergy</w:t>
      </w:r>
      <w:r w:rsidR="003D16AC" w:rsidRPr="00746EA0">
        <w:rPr>
          <w:color w:val="000000" w:themeColor="text1"/>
        </w:rPr>
        <w:t>,</w:t>
      </w:r>
      <w:r w:rsidRPr="00746EA0">
        <w:rPr>
          <w:color w:val="000000" w:themeColor="text1"/>
        </w:rPr>
        <w:t xml:space="preserve"> and that peanut allergy was five times more likely in children who avoided peanuts. The 2016 Enquiring About Tolerance (EAT)</w:t>
      </w:r>
      <w:r w:rsidRPr="00746EA0">
        <w:rPr>
          <w:color w:val="000000" w:themeColor="text1"/>
        </w:rPr>
        <w:fldChar w:fldCharType="begin">
          <w:fldData xml:space="preserve">PEVuZE5vdGU+PENpdGU+PEF1dGhvcj5QZXJraW48L0F1dGhvcj48WWVhcj4yMDE2PC9ZZWFyPjxS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QZXJraW48L0F1dGhvcj48WWVhcj4yMDE2PC9ZZWFyPjxS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0</w:t>
      </w:r>
      <w:r w:rsidRPr="00746EA0">
        <w:rPr>
          <w:color w:val="000000" w:themeColor="text1"/>
        </w:rPr>
        <w:fldChar w:fldCharType="end"/>
      </w:r>
      <w:r w:rsidRPr="00746EA0">
        <w:rPr>
          <w:color w:val="000000" w:themeColor="text1"/>
        </w:rPr>
        <w:t xml:space="preserve"> study compared the effect of early introduction of the 6 most common childhood food allergens (cow's milk, hen's egg, peanut, sesame, cod fish, and wheat) </w:t>
      </w:r>
      <w:r w:rsidR="00810B2B" w:rsidRPr="00746EA0">
        <w:rPr>
          <w:color w:val="000000" w:themeColor="text1"/>
        </w:rPr>
        <w:t xml:space="preserve">after </w:t>
      </w:r>
      <w:r w:rsidRPr="00746EA0">
        <w:rPr>
          <w:color w:val="000000" w:themeColor="text1"/>
        </w:rPr>
        <w:t xml:space="preserve">exclusive breastfeeding and showed the benefits with cooked </w:t>
      </w:r>
      <w:r w:rsidRPr="00746EA0">
        <w:rPr>
          <w:color w:val="000000" w:themeColor="text1"/>
        </w:rPr>
        <w:lastRenderedPageBreak/>
        <w:t>egg. Subsequent to the publication of these two pivotal studies that early introduction of egg and peanut were associated with reduced risk of egg and peanut allergy, FA prevention guidelines were reevaluated, which resulted in many guidelines reversing previous recommendations of allergen avoidance</w:t>
      </w:r>
      <w:r w:rsidR="003D16AC" w:rsidRPr="00746EA0">
        <w:rPr>
          <w:color w:val="000000" w:themeColor="text1"/>
        </w:rPr>
        <w:t>, and instead recommending</w:t>
      </w:r>
      <w:r w:rsidRPr="00746EA0">
        <w:rPr>
          <w:color w:val="000000" w:themeColor="text1"/>
        </w:rPr>
        <w:t xml:space="preserve"> early introduction of allergenic foods. A number of guidelines now recommend introduction of</w:t>
      </w:r>
      <w:r w:rsidRPr="00746EA0">
        <w:rPr>
          <w:color w:val="000000" w:themeColor="text1"/>
          <w:shd w:val="clear" w:color="auto" w:fill="FFFFFF"/>
        </w:rPr>
        <w:t xml:space="preserve"> common food allergens between 4-6 months;</w:t>
      </w:r>
      <w:r w:rsidR="00810A16" w:rsidRPr="00746EA0">
        <w:rPr>
          <w:color w:val="000000" w:themeColor="text1"/>
          <w:shd w:val="clear" w:color="auto" w:fill="FFFFFF"/>
        </w:rPr>
        <w:fldChar w:fldCharType="begin">
          <w:fldData xml:space="preserve">PEVuZE5vdGU+PENpdGU+PEF1dGhvcj5QZXJraW48L0F1dGhvcj48WWVhcj4yMDE2PC9ZZWFyPjxS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QZXJraW48L0F1dGhvcj48WWVhcj4yMDE2PC9ZZWFyPjxS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810A16" w:rsidRPr="00746EA0">
        <w:rPr>
          <w:color w:val="000000" w:themeColor="text1"/>
          <w:shd w:val="clear" w:color="auto" w:fill="FFFFFF"/>
        </w:rPr>
      </w:r>
      <w:r w:rsidR="00810A16"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57, 96, 100</w:t>
      </w:r>
      <w:r w:rsidR="00810A16" w:rsidRPr="00746EA0">
        <w:rPr>
          <w:color w:val="000000" w:themeColor="text1"/>
          <w:shd w:val="clear" w:color="auto" w:fill="FFFFFF"/>
        </w:rPr>
        <w:fldChar w:fldCharType="end"/>
      </w:r>
      <w:r w:rsidRPr="00746EA0">
        <w:rPr>
          <w:color w:val="000000" w:themeColor="text1"/>
          <w:shd w:val="clear" w:color="auto" w:fill="FFFFFF"/>
        </w:rPr>
        <w:t xml:space="preserve"> however some guidelines recommend not delaying introduction</w:t>
      </w:r>
      <w:r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rPr>
        <w:fldChar w:fldCharType="separate"/>
      </w:r>
      <w:r w:rsidR="0071170F" w:rsidRPr="00746EA0">
        <w:rPr>
          <w:noProof/>
          <w:color w:val="000000" w:themeColor="text1"/>
          <w:vertAlign w:val="superscript"/>
        </w:rPr>
        <w:t>83</w:t>
      </w:r>
      <w:r w:rsidRPr="00746EA0">
        <w:rPr>
          <w:color w:val="000000" w:themeColor="text1"/>
        </w:rPr>
        <w:fldChar w:fldCharType="end"/>
      </w:r>
      <w:r w:rsidRPr="00746EA0">
        <w:rPr>
          <w:color w:val="000000" w:themeColor="text1"/>
          <w:shd w:val="clear" w:color="auto" w:fill="FFFFFF"/>
        </w:rPr>
        <w:t xml:space="preserve"> of allergen or introduction </w:t>
      </w:r>
      <w:r w:rsidR="00811CED" w:rsidRPr="00746EA0">
        <w:rPr>
          <w:color w:val="000000" w:themeColor="text1"/>
          <w:shd w:val="clear" w:color="auto" w:fill="FFFFFF"/>
        </w:rPr>
        <w:t>during the first year of life</w:t>
      </w:r>
      <w:r w:rsidRPr="00746EA0">
        <w:rPr>
          <w:color w:val="000000" w:themeColor="text1"/>
          <w:shd w:val="clear" w:color="auto" w:fill="FFFFFF"/>
        </w:rPr>
        <w:t>.</w:t>
      </w:r>
      <w:r w:rsidRPr="00746EA0">
        <w:rPr>
          <w:color w:val="000000" w:themeColor="text1"/>
        </w:rPr>
        <w:fldChar w:fldCharType="begin"/>
      </w:r>
      <w:r w:rsidR="0071170F" w:rsidRPr="00746EA0">
        <w:rPr>
          <w:color w:val="000000" w:themeColor="text1"/>
        </w:rPr>
        <w:instrText xml:space="preserve"> ADDIN EN.CITE &lt;EndNote&gt;&lt;Cite&gt;&lt;Author&gt;Australasian Society of Clinical Immunology and Allergy&lt;/Author&gt;&lt;Year&gt;2020&lt;/Year&gt;&lt;RecNum&gt;151&lt;/RecNum&gt;&lt;DisplayText&gt;&lt;style face="superscript"&gt;101&lt;/style&gt;&lt;/DisplayText&gt;&lt;record&gt;&lt;rec-number&gt;151&lt;/rec-number&gt;&lt;foreign-keys&gt;&lt;key app="EN" db-id="p2vvwes9d9r0epexttyxspebtz5pa2xazt5d" timestamp="1625971677"&gt;151&lt;/key&gt;&lt;/foreign-keys&gt;&lt;ref-type name="Web Page"&gt;12&lt;/ref-type&gt;&lt;contributors&gt;&lt;authors&gt;&lt;author&gt;Australasian Society of Clinical Immunology and Allergy,&lt;/author&gt;&lt;/authors&gt;&lt;/contributors&gt;&lt;titles&gt;&lt;title&gt;Infant Feeding and Allergy Prevention&lt;/title&gt;&lt;/titles&gt;&lt;volume&gt;2021&lt;/volume&gt;&lt;number&gt;July 10&lt;/number&gt;&lt;dates&gt;&lt;year&gt;2020&lt;/year&gt;&lt;/dates&gt;&lt;urls&gt;&lt;related-urls&gt;&lt;url&gt;https://www.allergy.org.au/images/pcc/ASCIA_Guidelines_Infant_Feeding_and_Allergy_Prevention_2020.pdf&lt;/url&gt;&lt;/related-urls&gt;&lt;/urls&gt;&lt;/record&gt;&lt;/Cite&gt;&lt;/EndNote&gt;</w:instrText>
      </w:r>
      <w:r w:rsidRPr="00746EA0">
        <w:rPr>
          <w:color w:val="000000" w:themeColor="text1"/>
        </w:rPr>
        <w:fldChar w:fldCharType="separate"/>
      </w:r>
      <w:r w:rsidR="0071170F" w:rsidRPr="00746EA0">
        <w:rPr>
          <w:noProof/>
          <w:color w:val="000000" w:themeColor="text1"/>
          <w:vertAlign w:val="superscript"/>
        </w:rPr>
        <w:t>101</w:t>
      </w:r>
      <w:r w:rsidRPr="00746EA0">
        <w:rPr>
          <w:color w:val="000000" w:themeColor="text1"/>
        </w:rPr>
        <w:fldChar w:fldCharType="end"/>
      </w:r>
      <w:r w:rsidRPr="00746EA0">
        <w:rPr>
          <w:color w:val="000000" w:themeColor="text1"/>
        </w:rPr>
        <w:t xml:space="preserve"> </w:t>
      </w:r>
      <w:r w:rsidRPr="00746EA0">
        <w:rPr>
          <w:color w:val="000000" w:themeColor="text1"/>
          <w:shd w:val="clear" w:color="auto" w:fill="FFFFFF"/>
        </w:rPr>
        <w:t xml:space="preserve">A few guidelines recommend screening before allergen ingestion in high-risk infants. </w:t>
      </w:r>
    </w:p>
    <w:p w14:paraId="635DE477" w14:textId="4D5D1E0E" w:rsidR="00FF442F" w:rsidRPr="00746EA0" w:rsidRDefault="00FF442F" w:rsidP="00A10343">
      <w:pPr>
        <w:spacing w:line="480" w:lineRule="auto"/>
        <w:ind w:firstLine="720"/>
        <w:rPr>
          <w:color w:val="000000" w:themeColor="text1"/>
          <w:shd w:val="clear" w:color="auto" w:fill="FFFFFF"/>
        </w:rPr>
      </w:pPr>
      <w:r w:rsidRPr="00746EA0">
        <w:rPr>
          <w:color w:val="000000" w:themeColor="text1"/>
          <w:shd w:val="clear" w:color="auto" w:fill="FFFFFF"/>
        </w:rPr>
        <w:t xml:space="preserve">In 2017, the NIAID-sponsored expert panel reversed guidelines and recommended early introduction of peanut for infants who are </w:t>
      </w:r>
      <w:r w:rsidR="00811CED" w:rsidRPr="00746EA0">
        <w:rPr>
          <w:color w:val="000000" w:themeColor="text1"/>
          <w:shd w:val="clear" w:color="auto" w:fill="FFFFFF"/>
        </w:rPr>
        <w:t xml:space="preserve">deemed </w:t>
      </w:r>
      <w:r w:rsidRPr="00746EA0">
        <w:rPr>
          <w:color w:val="000000" w:themeColor="text1"/>
          <w:shd w:val="clear" w:color="auto" w:fill="FFFFFF"/>
        </w:rPr>
        <w:t>at risk of developing peanut allergy</w:t>
      </w:r>
      <w:r w:rsidR="00811CED" w:rsidRPr="00746EA0">
        <w:rPr>
          <w:color w:val="000000" w:themeColor="text1"/>
          <w:shd w:val="clear" w:color="auto" w:fill="FFFFFF"/>
        </w:rPr>
        <w:t xml:space="preserve"> by virtue of their early-onset hen’s egg allergy and/or eczema</w:t>
      </w:r>
      <w:r w:rsidRPr="00746EA0">
        <w:rPr>
          <w:color w:val="000000" w:themeColor="text1"/>
          <w:shd w:val="clear" w:color="auto" w:fill="FFFFFF"/>
        </w:rPr>
        <w:t>.</w:t>
      </w:r>
      <w:r w:rsidRPr="00746EA0">
        <w:rPr>
          <w:color w:val="000000" w:themeColor="text1"/>
          <w:shd w:val="clear" w:color="auto" w:fill="FFFFFF"/>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Pr="00746EA0">
        <w:rPr>
          <w:color w:val="000000" w:themeColor="text1"/>
          <w:shd w:val="clear" w:color="auto" w:fill="FFFFFF"/>
        </w:rPr>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102</w:t>
      </w:r>
      <w:r w:rsidRPr="00746EA0">
        <w:rPr>
          <w:color w:val="000000" w:themeColor="text1"/>
          <w:shd w:val="clear" w:color="auto" w:fill="FFFFFF"/>
        </w:rPr>
        <w:fldChar w:fldCharType="end"/>
      </w:r>
      <w:r w:rsidRPr="00746EA0">
        <w:rPr>
          <w:color w:val="000000" w:themeColor="text1"/>
          <w:shd w:val="clear" w:color="auto" w:fill="FFFFFF"/>
        </w:rPr>
        <w:t xml:space="preserve"> In 2019, the AAP issued a clinical report concluding that there is no evidence that delaying the introduction of allergenic foods, including peanuts, eggs, and fish, beyond 4 to 6 months prevents FA and indicated that there is now evidence that early introduction of peanuts may prevent peanut allergy</w:t>
      </w:r>
      <w:r w:rsidR="00810A16" w:rsidRPr="00746EA0">
        <w:rPr>
          <w:color w:val="000000" w:themeColor="text1"/>
          <w:shd w:val="clear" w:color="auto" w:fill="FFFFFF"/>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810A16" w:rsidRPr="00746EA0">
        <w:rPr>
          <w:color w:val="000000" w:themeColor="text1"/>
          <w:shd w:val="clear" w:color="auto" w:fill="FFFFFF"/>
        </w:rPr>
      </w:r>
      <w:r w:rsidR="00810A16"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96</w:t>
      </w:r>
      <w:r w:rsidR="00810A16" w:rsidRPr="00746EA0">
        <w:rPr>
          <w:color w:val="000000" w:themeColor="text1"/>
          <w:shd w:val="clear" w:color="auto" w:fill="FFFFFF"/>
        </w:rPr>
        <w:fldChar w:fldCharType="end"/>
      </w:r>
      <w:r w:rsidRPr="00746EA0">
        <w:rPr>
          <w:color w:val="000000" w:themeColor="text1"/>
          <w:shd w:val="clear" w:color="auto" w:fill="FFFFFF"/>
        </w:rPr>
        <w:t>. In 2021, a</w:t>
      </w:r>
      <w:r w:rsidRPr="00746EA0">
        <w:rPr>
          <w:color w:val="000000" w:themeColor="text1"/>
        </w:rPr>
        <w:t xml:space="preserve"> consensus approach to the primary prevention of </w:t>
      </w:r>
      <w:r w:rsidR="00C20415" w:rsidRPr="00746EA0">
        <w:rPr>
          <w:color w:val="000000" w:themeColor="text1"/>
        </w:rPr>
        <w:t>FA</w:t>
      </w:r>
      <w:r w:rsidRPr="00746EA0">
        <w:rPr>
          <w:color w:val="000000" w:themeColor="text1"/>
        </w:rPr>
        <w:t xml:space="preserve"> was published, endorsed by the American Academy of Allergy, Asthma and Immunology (AAAI); the American College of Allergy, Asthma and Immunology (ACAAI); and the Canadian Society for Allergy and Clinical Immunology (CSACI).</w:t>
      </w:r>
      <w:r w:rsidRPr="00746EA0">
        <w:rPr>
          <w:color w:val="000000" w:themeColor="text1"/>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6</w:t>
      </w:r>
      <w:r w:rsidRPr="00746EA0">
        <w:rPr>
          <w:color w:val="000000" w:themeColor="text1"/>
        </w:rPr>
        <w:fldChar w:fldCharType="end"/>
      </w:r>
      <w:r w:rsidRPr="00746EA0">
        <w:rPr>
          <w:color w:val="000000" w:themeColor="text1"/>
        </w:rPr>
        <w:t xml:space="preserve"> Among all infants irrespective of risk, it recommends introduction of cooked egg and peanut at around 6, but not before 4 months of life, at home when the infant is developmentally ready. For other allergens, it recommends not deliberately delaying introduction as there </w:t>
      </w:r>
      <w:r w:rsidR="000F6591" w:rsidRPr="00746EA0">
        <w:rPr>
          <w:color w:val="000000" w:themeColor="text1"/>
        </w:rPr>
        <w:t>are</w:t>
      </w:r>
      <w:r w:rsidRPr="00746EA0">
        <w:rPr>
          <w:color w:val="000000" w:themeColor="text1"/>
        </w:rPr>
        <w:t xml:space="preserve"> no data showing harm with introduction of other allergens in the first year of life (but also no data showing specific benefit). Prior to allergen introduction, such as peanut, pre-emptive screening is not required but the guidance notes the decision to screen is preference-sensitive. If screening is </w:t>
      </w:r>
      <w:r w:rsidRPr="00746EA0">
        <w:rPr>
          <w:color w:val="000000" w:themeColor="text1"/>
        </w:rPr>
        <w:lastRenderedPageBreak/>
        <w:t xml:space="preserve">done, it is recommended that an </w:t>
      </w:r>
      <w:r w:rsidR="000052E9" w:rsidRPr="00746EA0">
        <w:rPr>
          <w:color w:val="000000" w:themeColor="text1"/>
        </w:rPr>
        <w:t>OFC</w:t>
      </w:r>
      <w:r w:rsidRPr="00746EA0">
        <w:rPr>
          <w:color w:val="000000" w:themeColor="text1"/>
        </w:rPr>
        <w:t xml:space="preserve"> follows any positive result. Once allergens are introduced, ongoing regular ingestion for maintenance of tolerance is recommended (although noting insufficient evidence to support a precise dose and frequency of ingestion). </w:t>
      </w:r>
    </w:p>
    <w:p w14:paraId="24129282" w14:textId="0A6A40B1" w:rsidR="00FF442F" w:rsidRPr="00746EA0" w:rsidRDefault="00FF442F" w:rsidP="00A10343">
      <w:pPr>
        <w:spacing w:line="480" w:lineRule="auto"/>
        <w:ind w:firstLine="720"/>
        <w:rPr>
          <w:color w:val="000000" w:themeColor="text1"/>
          <w:lang w:eastAsia="en-GB"/>
        </w:rPr>
      </w:pPr>
      <w:r w:rsidRPr="00746EA0">
        <w:rPr>
          <w:color w:val="000000" w:themeColor="text1"/>
          <w:shd w:val="clear" w:color="auto" w:fill="FFFFFF"/>
        </w:rPr>
        <w:t xml:space="preserve">The </w:t>
      </w:r>
      <w:r w:rsidRPr="00746EA0">
        <w:rPr>
          <w:color w:val="000000" w:themeColor="text1"/>
        </w:rPr>
        <w:t>Australian guidelines were updated in 201</w:t>
      </w:r>
      <w:r w:rsidR="00841670" w:rsidRPr="00746EA0">
        <w:rPr>
          <w:color w:val="000000" w:themeColor="text1"/>
        </w:rPr>
        <w:t>7</w:t>
      </w:r>
      <w:r w:rsidRPr="00746EA0">
        <w:rPr>
          <w:color w:val="000000" w:themeColor="text1"/>
        </w:rPr>
        <w:t xml:space="preserve"> to actively recommend introduction of allergenic foods including </w:t>
      </w:r>
      <w:r w:rsidR="00841670" w:rsidRPr="00746EA0">
        <w:rPr>
          <w:color w:val="000000" w:themeColor="text1"/>
        </w:rPr>
        <w:t xml:space="preserve">cooked </w:t>
      </w:r>
      <w:r w:rsidRPr="00746EA0">
        <w:rPr>
          <w:color w:val="000000" w:themeColor="text1"/>
        </w:rPr>
        <w:t>egg and peanut in the first year of life</w:t>
      </w:r>
      <w:r w:rsidRPr="00746EA0">
        <w:rPr>
          <w:color w:val="000000" w:themeColor="text1"/>
          <w:lang w:eastAsia="en-GB"/>
        </w:rPr>
        <w:t>.</w:t>
      </w:r>
      <w:r w:rsidR="00841670" w:rsidRPr="00746EA0">
        <w:rPr>
          <w:color w:val="000000" w:themeColor="text1"/>
          <w:lang w:eastAsia="en-GB"/>
        </w:rPr>
        <w:fldChar w:fldCharType="begin">
          <w:fldData xml:space="preserve">PEVuZE5vdGU+PENpdGU+PEF1dGhvcj5OZXR0aW5nPC9BdXRob3I+PFllYXI+MjAxNzwvWWVhcj48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OZXR0aW5nPC9BdXRob3I+PFllYXI+MjAxNzwvWWVhcj48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00841670" w:rsidRPr="00746EA0">
        <w:rPr>
          <w:color w:val="000000" w:themeColor="text1"/>
          <w:lang w:eastAsia="en-GB"/>
        </w:rPr>
      </w:r>
      <w:r w:rsidR="00841670" w:rsidRPr="00746EA0">
        <w:rPr>
          <w:color w:val="000000" w:themeColor="text1"/>
          <w:lang w:eastAsia="en-GB"/>
        </w:rPr>
        <w:fldChar w:fldCharType="separate"/>
      </w:r>
      <w:r w:rsidR="0071170F" w:rsidRPr="00746EA0">
        <w:rPr>
          <w:noProof/>
          <w:color w:val="000000" w:themeColor="text1"/>
          <w:vertAlign w:val="superscript"/>
          <w:lang w:eastAsia="en-GB"/>
        </w:rPr>
        <w:t>103</w:t>
      </w:r>
      <w:r w:rsidR="00841670" w:rsidRPr="00746EA0">
        <w:rPr>
          <w:color w:val="000000" w:themeColor="text1"/>
          <w:lang w:eastAsia="en-GB"/>
        </w:rPr>
        <w:fldChar w:fldCharType="end"/>
      </w:r>
      <w:r w:rsidR="00841670" w:rsidRPr="00746EA0" w:rsidDel="00841670">
        <w:rPr>
          <w:color w:val="000000" w:themeColor="text1"/>
          <w:lang w:eastAsia="en-GB"/>
        </w:rPr>
        <w:t xml:space="preserve"> </w:t>
      </w:r>
      <w:r w:rsidRPr="00746EA0">
        <w:rPr>
          <w:color w:val="000000" w:themeColor="text1"/>
          <w:lang w:eastAsia="en-GB"/>
        </w:rPr>
        <w:t>Studies have shown high levels of adoption of this advice with over 80% of infants now introduced to peanut in the first year of life, with a median age of introduction of 6 months.</w:t>
      </w:r>
      <w:r w:rsidRPr="00746EA0">
        <w:rPr>
          <w:color w:val="000000" w:themeColor="text1"/>
          <w:lang w:eastAsia="en-GB"/>
        </w:rPr>
        <w:fldChar w:fldCharType="begin">
          <w:fldData xml:space="preserve">PEVuZE5vdGU+PENpdGU+PEF1dGhvcj5Tb3JpYW5vPC9BdXRob3I+PFllYXI+MjAxOTwvWWVhcj48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Tb3JpYW5vPC9BdXRob3I+PFllYXI+MjAxOTwvWWVhcj48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Pr="00746EA0">
        <w:rPr>
          <w:color w:val="000000" w:themeColor="text1"/>
          <w:lang w:eastAsia="en-GB"/>
        </w:rPr>
      </w:r>
      <w:r w:rsidRPr="00746EA0">
        <w:rPr>
          <w:color w:val="000000" w:themeColor="text1"/>
          <w:lang w:eastAsia="en-GB"/>
        </w:rPr>
        <w:fldChar w:fldCharType="separate"/>
      </w:r>
      <w:r w:rsidR="0071170F" w:rsidRPr="00746EA0">
        <w:rPr>
          <w:noProof/>
          <w:color w:val="000000" w:themeColor="text1"/>
          <w:vertAlign w:val="superscript"/>
          <w:lang w:eastAsia="en-GB"/>
        </w:rPr>
        <w:t>104</w:t>
      </w:r>
      <w:r w:rsidRPr="00746EA0">
        <w:rPr>
          <w:color w:val="000000" w:themeColor="text1"/>
          <w:lang w:eastAsia="en-GB"/>
        </w:rPr>
        <w:fldChar w:fldCharType="end"/>
      </w:r>
      <w:r w:rsidRPr="00746EA0">
        <w:rPr>
          <w:color w:val="000000" w:themeColor="text1"/>
          <w:lang w:eastAsia="en-GB"/>
        </w:rPr>
        <w:t xml:space="preserve"> Whether the successful adoption of earlier introduction of allergenic foods has had an impact on prevalence of </w:t>
      </w:r>
      <w:r w:rsidR="00C20415" w:rsidRPr="00746EA0">
        <w:rPr>
          <w:color w:val="000000" w:themeColor="text1"/>
          <w:lang w:eastAsia="en-GB"/>
        </w:rPr>
        <w:t>FA</w:t>
      </w:r>
      <w:r w:rsidRPr="00746EA0">
        <w:rPr>
          <w:color w:val="000000" w:themeColor="text1"/>
          <w:lang w:eastAsia="en-GB"/>
        </w:rPr>
        <w:t xml:space="preserve"> and anaphylaxis is currently being investigated. </w:t>
      </w:r>
    </w:p>
    <w:p w14:paraId="778B4091" w14:textId="5330FD89" w:rsidR="00FF442F" w:rsidRPr="00746EA0" w:rsidRDefault="00FF442F" w:rsidP="00A10343">
      <w:pPr>
        <w:pStyle w:val="NormalWeb"/>
        <w:spacing w:line="480" w:lineRule="auto"/>
        <w:ind w:firstLine="720"/>
        <w:rPr>
          <w:color w:val="000000" w:themeColor="text1"/>
        </w:rPr>
      </w:pPr>
      <w:r w:rsidRPr="00746EA0">
        <w:rPr>
          <w:color w:val="000000" w:themeColor="text1"/>
        </w:rPr>
        <w:t xml:space="preserve">The EAACI updated its guidelines on the prevention of </w:t>
      </w:r>
      <w:r w:rsidR="00984D69" w:rsidRPr="00746EA0">
        <w:rPr>
          <w:color w:val="000000" w:themeColor="text1"/>
        </w:rPr>
        <w:t xml:space="preserve">onset of </w:t>
      </w:r>
      <w:r w:rsidRPr="00746EA0">
        <w:rPr>
          <w:color w:val="000000" w:themeColor="text1"/>
        </w:rPr>
        <w:t xml:space="preserve">development of </w:t>
      </w:r>
      <w:r w:rsidR="00C20415" w:rsidRPr="00746EA0">
        <w:rPr>
          <w:color w:val="000000" w:themeColor="text1"/>
        </w:rPr>
        <w:t>FA</w:t>
      </w:r>
      <w:r w:rsidRPr="00746EA0">
        <w:rPr>
          <w:color w:val="000000" w:themeColor="text1"/>
        </w:rPr>
        <w:t xml:space="preserve"> in young children in 2020.</w:t>
      </w:r>
      <w:r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7</w:t>
      </w:r>
      <w:r w:rsidRPr="00746EA0">
        <w:rPr>
          <w:color w:val="000000" w:themeColor="text1"/>
        </w:rPr>
        <w:fldChar w:fldCharType="end"/>
      </w:r>
      <w:r w:rsidRPr="00746EA0">
        <w:rPr>
          <w:color w:val="000000" w:themeColor="text1"/>
        </w:rPr>
        <w:t xml:space="preserve"> </w:t>
      </w:r>
      <w:r w:rsidR="00984D69" w:rsidRPr="00746EA0">
        <w:rPr>
          <w:color w:val="000000" w:themeColor="text1"/>
        </w:rPr>
        <w:t>Previous guidelines were published in 2004</w:t>
      </w:r>
      <w:r w:rsidR="00984D69" w:rsidRPr="00746EA0">
        <w:rPr>
          <w:color w:val="000000" w:themeColor="text1"/>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984D69" w:rsidRPr="00746EA0">
        <w:rPr>
          <w:color w:val="000000" w:themeColor="text1"/>
        </w:rPr>
      </w:r>
      <w:r w:rsidR="00984D69" w:rsidRPr="00746EA0">
        <w:rPr>
          <w:color w:val="000000" w:themeColor="text1"/>
        </w:rPr>
        <w:fldChar w:fldCharType="separate"/>
      </w:r>
      <w:r w:rsidR="0071170F" w:rsidRPr="00746EA0">
        <w:rPr>
          <w:noProof/>
          <w:color w:val="000000" w:themeColor="text1"/>
          <w:vertAlign w:val="superscript"/>
        </w:rPr>
        <w:t>105</w:t>
      </w:r>
      <w:r w:rsidR="00984D69" w:rsidRPr="00746EA0">
        <w:rPr>
          <w:color w:val="000000" w:themeColor="text1"/>
        </w:rPr>
        <w:fldChar w:fldCharType="end"/>
      </w:r>
      <w:r w:rsidR="00984D69" w:rsidRPr="00746EA0">
        <w:rPr>
          <w:color w:val="000000" w:themeColor="text1"/>
        </w:rPr>
        <w:t>, 2008</w:t>
      </w:r>
      <w:r w:rsidR="00984D69" w:rsidRPr="00746EA0">
        <w:rPr>
          <w:color w:val="000000" w:themeColor="text1"/>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984D69" w:rsidRPr="00746EA0">
        <w:rPr>
          <w:color w:val="000000" w:themeColor="text1"/>
        </w:rPr>
      </w:r>
      <w:r w:rsidR="00984D69" w:rsidRPr="00746EA0">
        <w:rPr>
          <w:color w:val="000000" w:themeColor="text1"/>
        </w:rPr>
        <w:fldChar w:fldCharType="separate"/>
      </w:r>
      <w:r w:rsidR="0071170F" w:rsidRPr="00746EA0">
        <w:rPr>
          <w:noProof/>
          <w:color w:val="000000" w:themeColor="text1"/>
          <w:vertAlign w:val="superscript"/>
        </w:rPr>
        <w:t>106</w:t>
      </w:r>
      <w:r w:rsidR="00984D69" w:rsidRPr="00746EA0">
        <w:rPr>
          <w:color w:val="000000" w:themeColor="text1"/>
        </w:rPr>
        <w:fldChar w:fldCharType="end"/>
      </w:r>
      <w:r w:rsidR="00984D69" w:rsidRPr="00746EA0">
        <w:rPr>
          <w:color w:val="000000" w:themeColor="text1"/>
        </w:rPr>
        <w:t>, and 2014</w:t>
      </w:r>
      <w:r w:rsidR="00984D69" w:rsidRPr="00746EA0">
        <w:rPr>
          <w:color w:val="000000" w:themeColor="text1"/>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984D69" w:rsidRPr="00746EA0">
        <w:rPr>
          <w:color w:val="000000" w:themeColor="text1"/>
        </w:rPr>
      </w:r>
      <w:r w:rsidR="00984D69" w:rsidRPr="00746EA0">
        <w:rPr>
          <w:color w:val="000000" w:themeColor="text1"/>
        </w:rPr>
        <w:fldChar w:fldCharType="separate"/>
      </w:r>
      <w:r w:rsidR="0071170F" w:rsidRPr="00746EA0">
        <w:rPr>
          <w:noProof/>
          <w:color w:val="000000" w:themeColor="text1"/>
          <w:vertAlign w:val="superscript"/>
        </w:rPr>
        <w:t>107</w:t>
      </w:r>
      <w:r w:rsidR="00984D69" w:rsidRPr="00746EA0">
        <w:rPr>
          <w:color w:val="000000" w:themeColor="text1"/>
        </w:rPr>
        <w:fldChar w:fldCharType="end"/>
      </w:r>
      <w:r w:rsidR="00984D69" w:rsidRPr="00746EA0">
        <w:rPr>
          <w:color w:val="000000" w:themeColor="text1"/>
        </w:rPr>
        <w:t xml:space="preserve">. </w:t>
      </w:r>
      <w:r w:rsidR="00637682" w:rsidRPr="00746EA0">
        <w:rPr>
          <w:color w:val="000000" w:themeColor="text1"/>
        </w:rPr>
        <w:t>In 2019, the European Food Safety Authority (EFSA) Panel on Nutrition, Novel Foods and Food Allergens revised its Scientific Opinion of 2009 on the appropriate age for introduction of complementary feeding of infants.</w:t>
      </w:r>
      <w:r w:rsidR="00637682" w:rsidRPr="00746EA0">
        <w:rPr>
          <w:color w:val="000000" w:themeColor="text1"/>
        </w:rPr>
        <w:fldChar w:fldCharType="begin"/>
      </w:r>
      <w:r w:rsidR="0071170F" w:rsidRPr="00746EA0">
        <w:rPr>
          <w:color w:val="000000" w:themeColor="text1"/>
        </w:rPr>
        <w:instrText xml:space="preserve"> ADDIN EN.CITE &lt;EndNote&gt;&lt;Cite&gt;&lt;Author&gt;EFSA Panel on Nutrition Novel Foods and Food Allergens&lt;/Author&gt;&lt;Year&gt;2019&lt;/Year&gt;&lt;RecNum&gt;214&lt;/RecNum&gt;&lt;DisplayText&gt;&lt;style face="superscript"&gt;108&lt;/style&gt;&lt;/DisplayText&gt;&lt;record&gt;&lt;rec-number&gt;214&lt;/rec-number&gt;&lt;foreign-keys&gt;&lt;key app="EN" db-id="p2vvwes9d9r0epexttyxspebtz5pa2xazt5d" timestamp="1628222618"&gt;214&lt;/key&gt;&lt;/foreign-keys&gt;&lt;ref-type name="Journal Article"&gt;17&lt;/ref-type&gt;&lt;contributors&gt;&lt;authors&gt;&lt;author&gt;EFSA Panel on Nutrition Novel Foods and Food Allergens,&lt;/author&gt;&lt;author&gt;Castenmiller, J.&lt;/author&gt;&lt;author&gt;de Henauw, S.&lt;/author&gt;&lt;author&gt;Hirsch-Ernst, K. I.&lt;/author&gt;&lt;author&gt;Kearney, J.&lt;/author&gt;&lt;author&gt;Knutsen, H. K.&lt;/author&gt;&lt;author&gt;Maciuk, A.&lt;/author&gt;&lt;author&gt;Mangelsdorf, I.&lt;/author&gt;&lt;author&gt;McArdle, H. J.&lt;/author&gt;&lt;author&gt;Naska, A.&lt;/author&gt;&lt;author&gt;Pelaez, C.&lt;/author&gt;&lt;author&gt;Pentieva, K.&lt;/author&gt;&lt;author&gt;Siani, A.&lt;/author&gt;&lt;author&gt;Thies, F.&lt;/author&gt;&lt;author&gt;Tsabouri, S.&lt;/author&gt;&lt;author&gt;Vinceti, M.&lt;/author&gt;&lt;author&gt;Bresson, J. L.&lt;/author&gt;&lt;author&gt;Fewtrell, M.&lt;/author&gt;&lt;author&gt;Kersting, M.&lt;/author&gt;&lt;author&gt;Przyrembel, H.&lt;/author&gt;&lt;author&gt;Dumas, C.&lt;/author&gt;&lt;author&gt;Titz, A.&lt;/author&gt;&lt;author&gt;Turck, D.&lt;/author&gt;&lt;/authors&gt;&lt;/contributors&gt;&lt;titles&gt;&lt;title&gt;Appropriate age range for introduction of complementary feeding into an infant&amp;apos;s diet&lt;/title&gt;&lt;secondary-title&gt;EFSA J&lt;/secondary-title&gt;&lt;/titles&gt;&lt;pages&gt;e05780&lt;/pages&gt;&lt;volume&gt;17&lt;/volume&gt;&lt;number&gt;9&lt;/number&gt;&lt;edition&gt;2020/07/07&lt;/edition&gt;&lt;keywords&gt;&lt;keyword&gt;complementary food&lt;/keyword&gt;&lt;keyword&gt;development&lt;/keyword&gt;&lt;keyword&gt;health outcome&lt;/keyword&gt;&lt;keyword&gt;infant&lt;/keyword&gt;&lt;keyword&gt;introduction&lt;/keyword&gt;&lt;keyword&gt;systematic review&lt;/keyword&gt;&lt;keyword&gt;timing&lt;/keyword&gt;&lt;/keywords&gt;&lt;dates&gt;&lt;year&gt;2019&lt;/year&gt;&lt;pub-dates&gt;&lt;date&gt;Sep&lt;/date&gt;&lt;/pub-dates&gt;&lt;/dates&gt;&lt;isbn&gt;1831-4732 (Electronic)&amp;#xD;1831-4732 (Linking)&lt;/isbn&gt;&lt;accession-num&gt;32626427&lt;/accession-num&gt;&lt;urls&gt;&lt;related-urls&gt;&lt;url&gt;https://www.ncbi.nlm.nih.gov/pubmed/32626427&lt;/url&gt;&lt;/related-urls&gt;&lt;/urls&gt;&lt;custom2&gt;PMC7009265&lt;/custom2&gt;&lt;electronic-resource-num&gt;10.2903/j.efsa.2019.5780&lt;/electronic-resource-num&gt;&lt;/record&gt;&lt;/Cite&gt;&lt;/EndNote&gt;</w:instrText>
      </w:r>
      <w:r w:rsidR="00637682" w:rsidRPr="00746EA0">
        <w:rPr>
          <w:color w:val="000000" w:themeColor="text1"/>
        </w:rPr>
        <w:fldChar w:fldCharType="separate"/>
      </w:r>
      <w:r w:rsidR="0071170F" w:rsidRPr="00746EA0">
        <w:rPr>
          <w:noProof/>
          <w:color w:val="000000" w:themeColor="text1"/>
          <w:vertAlign w:val="superscript"/>
        </w:rPr>
        <w:t>108</w:t>
      </w:r>
      <w:r w:rsidR="00637682" w:rsidRPr="00746EA0">
        <w:rPr>
          <w:color w:val="000000" w:themeColor="text1"/>
        </w:rPr>
        <w:fldChar w:fldCharType="end"/>
      </w:r>
      <w:r w:rsidR="00637682" w:rsidRPr="00746EA0">
        <w:rPr>
          <w:color w:val="000000" w:themeColor="text1"/>
        </w:rPr>
        <w:t xml:space="preserve"> </w:t>
      </w:r>
      <w:r w:rsidRPr="00746EA0">
        <w:rPr>
          <w:color w:val="000000" w:themeColor="text1"/>
        </w:rPr>
        <w:t>A systematic review was carried out using the GRADE approach</w:t>
      </w:r>
      <w:r w:rsidRPr="00746EA0">
        <w:rPr>
          <w:color w:val="000000" w:themeColor="text1"/>
        </w:rPr>
        <w:fldChar w:fldCharType="begin">
          <w:fldData xml:space="preserve">PEVuZE5vdGU+PENpdGU+PEF1dGhvcj5kZSBTaWx2YTwvQXV0aG9yPjxZZWFyPjIwMjA8L1llYXI+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kZSBTaWx2YTwvQXV0aG9yPjxZZWFyPjIwMjA8L1llYXI+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6</w:t>
      </w:r>
      <w:r w:rsidRPr="00746EA0">
        <w:rPr>
          <w:color w:val="000000" w:themeColor="text1"/>
        </w:rPr>
        <w:fldChar w:fldCharType="end"/>
      </w:r>
      <w:r w:rsidRPr="00746EA0">
        <w:rPr>
          <w:color w:val="000000" w:themeColor="text1"/>
        </w:rPr>
        <w:t xml:space="preserve"> and based on this, guidelines were written using the AGREE II framework. The key changes from the 2014 guidelines were for recommendation of introduction of peanut and well-cooked egg (between 4-6 months) into the infant's diet as part of complementary feeding. The recommendations for egg and peanut were made for all infants regardless of risk status for the development of </w:t>
      </w:r>
      <w:r w:rsidR="00241672" w:rsidRPr="00746EA0">
        <w:rPr>
          <w:color w:val="000000" w:themeColor="text1"/>
        </w:rPr>
        <w:t>FA</w:t>
      </w:r>
      <w:r w:rsidRPr="00746EA0">
        <w:rPr>
          <w:color w:val="000000" w:themeColor="text1"/>
        </w:rPr>
        <w:t xml:space="preserve">s, although it was noted that the high-risk infants would likely benefit more. </w:t>
      </w:r>
    </w:p>
    <w:p w14:paraId="082E64CD" w14:textId="0E9508BD" w:rsidR="00FF442F" w:rsidRPr="00746EA0" w:rsidRDefault="00FF442F" w:rsidP="00A10343">
      <w:pPr>
        <w:pStyle w:val="NormalWeb"/>
        <w:spacing w:line="480" w:lineRule="auto"/>
        <w:ind w:firstLine="720"/>
        <w:rPr>
          <w:color w:val="000000" w:themeColor="text1"/>
        </w:rPr>
      </w:pPr>
      <w:r w:rsidRPr="00746EA0">
        <w:rPr>
          <w:color w:val="000000" w:themeColor="text1"/>
        </w:rPr>
        <w:t xml:space="preserve">There is no consistent evidence that breastfeeding is effective for the prevention of allergic disease. However, </w:t>
      </w:r>
      <w:r w:rsidR="00C0097F" w:rsidRPr="00746EA0">
        <w:rPr>
          <w:color w:val="000000" w:themeColor="text1"/>
        </w:rPr>
        <w:t xml:space="preserve">for optimal health of the infant </w:t>
      </w:r>
      <w:r w:rsidR="00C83910" w:rsidRPr="00746EA0">
        <w:rPr>
          <w:color w:val="000000" w:themeColor="text1"/>
        </w:rPr>
        <w:t xml:space="preserve">the </w:t>
      </w:r>
      <w:r w:rsidR="00C0097F" w:rsidRPr="00746EA0">
        <w:rPr>
          <w:color w:val="000000" w:themeColor="text1"/>
        </w:rPr>
        <w:t>WHO</w:t>
      </w:r>
      <w:r w:rsidR="005E3EE1"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5E3EE1" w:rsidRPr="00746EA0">
        <w:rPr>
          <w:color w:val="000000" w:themeColor="text1"/>
        </w:rPr>
      </w:r>
      <w:r w:rsidR="005E3EE1" w:rsidRPr="00746EA0">
        <w:rPr>
          <w:color w:val="000000" w:themeColor="text1"/>
        </w:rPr>
        <w:fldChar w:fldCharType="separate"/>
      </w:r>
      <w:r w:rsidR="009C780F" w:rsidRPr="00746EA0">
        <w:rPr>
          <w:noProof/>
          <w:color w:val="000000" w:themeColor="text1"/>
          <w:vertAlign w:val="superscript"/>
        </w:rPr>
        <w:t>57</w:t>
      </w:r>
      <w:r w:rsidR="005E3EE1" w:rsidRPr="00746EA0">
        <w:rPr>
          <w:color w:val="000000" w:themeColor="text1"/>
        </w:rPr>
        <w:fldChar w:fldCharType="end"/>
      </w:r>
      <w:r w:rsidR="00C0097F" w:rsidRPr="00746EA0">
        <w:rPr>
          <w:color w:val="000000" w:themeColor="text1"/>
        </w:rPr>
        <w:t xml:space="preserve"> </w:t>
      </w:r>
      <w:r w:rsidR="00C83910" w:rsidRPr="00746EA0">
        <w:rPr>
          <w:color w:val="000000" w:themeColor="text1"/>
        </w:rPr>
        <w:t>and the EAACI</w:t>
      </w:r>
      <w:r w:rsidR="00854425" w:rsidRPr="00746EA0">
        <w:rPr>
          <w:color w:val="000000" w:themeColor="text1"/>
        </w:rPr>
        <w:fldChar w:fldCharType="begin">
          <w:fldData xml:space="preserve">PEVuZE5vdGU+PENpdGU+PEF1dGhvcj5NdXJhcm88L0F1dGhvcj48WWVhcj4yMDE0PC9ZZWFyPjxS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E0PC9ZZWFyPjxS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854425" w:rsidRPr="00746EA0">
        <w:rPr>
          <w:color w:val="000000" w:themeColor="text1"/>
        </w:rPr>
      </w:r>
      <w:r w:rsidR="00854425" w:rsidRPr="00746EA0">
        <w:rPr>
          <w:color w:val="000000" w:themeColor="text1"/>
        </w:rPr>
        <w:fldChar w:fldCharType="separate"/>
      </w:r>
      <w:r w:rsidR="0071170F" w:rsidRPr="00746EA0">
        <w:rPr>
          <w:noProof/>
          <w:color w:val="000000" w:themeColor="text1"/>
          <w:vertAlign w:val="superscript"/>
        </w:rPr>
        <w:t>109</w:t>
      </w:r>
      <w:r w:rsidR="00854425" w:rsidRPr="00746EA0">
        <w:rPr>
          <w:color w:val="000000" w:themeColor="text1"/>
        </w:rPr>
        <w:fldChar w:fldCharType="end"/>
      </w:r>
      <w:r w:rsidR="00C83910" w:rsidRPr="00746EA0">
        <w:rPr>
          <w:color w:val="000000" w:themeColor="text1"/>
        </w:rPr>
        <w:t xml:space="preserve"> recommend EBF for a minimum of 6 months and 4 months, respectively</w:t>
      </w:r>
      <w:r w:rsidRPr="00746EA0">
        <w:rPr>
          <w:color w:val="000000" w:themeColor="text1"/>
        </w:rPr>
        <w:t xml:space="preserve">. Some guidelines </w:t>
      </w:r>
      <w:r w:rsidRPr="00746EA0">
        <w:rPr>
          <w:color w:val="000000" w:themeColor="text1"/>
        </w:rPr>
        <w:lastRenderedPageBreak/>
        <w:t>recommend continuing breastfeeding alongside solid food introduction for up to 1</w:t>
      </w:r>
      <w:r w:rsidRPr="00746EA0">
        <w:rPr>
          <w:color w:val="000000" w:themeColor="text1"/>
        </w:rPr>
        <w:fldChar w:fldCharType="begin">
          <w:fldData xml:space="preserve">PEVuZE5vdGU+PENpdGU+PEF1dGhvcj5TdGllZmVsPC9BdXRob3I+PFllYXI+MjAxNzwvWWVhcj48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dGllZmVsPC9BdXRob3I+PFllYXI+MjAxNzwvWWVhcj48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0</w:t>
      </w:r>
      <w:r w:rsidRPr="00746EA0">
        <w:rPr>
          <w:color w:val="000000" w:themeColor="text1"/>
        </w:rPr>
        <w:fldChar w:fldCharType="end"/>
      </w:r>
      <w:r w:rsidRPr="00746EA0">
        <w:rPr>
          <w:color w:val="000000" w:themeColor="text1"/>
          <w:vertAlign w:val="superscript"/>
        </w:rPr>
        <w:t>,</w:t>
      </w:r>
      <w:r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7</w:t>
      </w:r>
      <w:r w:rsidRPr="00746EA0">
        <w:rPr>
          <w:color w:val="000000" w:themeColor="text1"/>
        </w:rPr>
        <w:fldChar w:fldCharType="end"/>
      </w:r>
      <w:r w:rsidRPr="00746EA0">
        <w:rPr>
          <w:color w:val="000000" w:themeColor="text1"/>
        </w:rPr>
        <w:t xml:space="preserve"> or 2 years</w:t>
      </w:r>
      <w:r w:rsidR="003E1B8A" w:rsidRPr="00746EA0">
        <w:rPr>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3E1B8A" w:rsidRPr="00746EA0">
        <w:rPr>
          <w:color w:val="000000" w:themeColor="text1"/>
        </w:rPr>
      </w:r>
      <w:r w:rsidR="003E1B8A" w:rsidRPr="00746EA0">
        <w:rPr>
          <w:color w:val="000000" w:themeColor="text1"/>
        </w:rPr>
        <w:fldChar w:fldCharType="separate"/>
      </w:r>
      <w:r w:rsidR="0071170F" w:rsidRPr="00746EA0">
        <w:rPr>
          <w:noProof/>
          <w:color w:val="000000" w:themeColor="text1"/>
          <w:vertAlign w:val="superscript"/>
        </w:rPr>
        <w:t>84</w:t>
      </w:r>
      <w:r w:rsidR="003E1B8A" w:rsidRPr="00746EA0">
        <w:rPr>
          <w:color w:val="000000" w:themeColor="text1"/>
        </w:rPr>
        <w:fldChar w:fldCharType="end"/>
      </w:r>
      <w:r w:rsidR="003E1B8A" w:rsidRPr="00746EA0">
        <w:rPr>
          <w:color w:val="000000" w:themeColor="text1"/>
        </w:rPr>
        <w:t xml:space="preserve"> </w:t>
      </w:r>
      <w:r w:rsidRPr="00746EA0">
        <w:rPr>
          <w:color w:val="000000" w:themeColor="text1"/>
        </w:rPr>
        <w:t>or as long as possible.</w:t>
      </w:r>
      <w:r w:rsidRPr="00746EA0">
        <w:rPr>
          <w:color w:val="000000" w:themeColor="text1"/>
          <w:vertAlign w:val="superscript"/>
        </w:rPr>
        <w:fldChar w:fldCharType="begin"/>
      </w:r>
      <w:r w:rsidR="0071170F" w:rsidRPr="00746EA0">
        <w:rPr>
          <w:color w:val="000000" w:themeColor="text1"/>
          <w:vertAlign w:val="superscript"/>
        </w:rPr>
        <w:instrText xml:space="preserve"> ADDIN EN.CITE &lt;EndNote&gt;&lt;Cite&gt;&lt;Author&gt;Australasian Society of Clinical Immunology and Allergy&lt;/Author&gt;&lt;Year&gt;2020&lt;/Year&gt;&lt;RecNum&gt;151&lt;/RecNum&gt;&lt;DisplayText&gt;&lt;style face="superscript"&gt;101&lt;/style&gt;&lt;/DisplayText&gt;&lt;record&gt;&lt;rec-number&gt;151&lt;/rec-number&gt;&lt;foreign-keys&gt;&lt;key app="EN" db-id="p2vvwes9d9r0epexttyxspebtz5pa2xazt5d" timestamp="1625971677"&gt;151&lt;/key&gt;&lt;/foreign-keys&gt;&lt;ref-type name="Web Page"&gt;12&lt;/ref-type&gt;&lt;contributors&gt;&lt;authors&gt;&lt;author&gt;Australasian Society of Clinical Immunology and Allergy,&lt;/author&gt;&lt;/authors&gt;&lt;/contributors&gt;&lt;titles&gt;&lt;title&gt;Infant Feeding and Allergy Prevention&lt;/title&gt;&lt;/titles&gt;&lt;volume&gt;2021&lt;/volume&gt;&lt;number&gt;July 10&lt;/number&gt;&lt;dates&gt;&lt;year&gt;2020&lt;/year&gt;&lt;/dates&gt;&lt;urls&gt;&lt;related-urls&gt;&lt;url&gt;https://www.allergy.org.au/images/pcc/ASCIA_Guidelines_Infant_Feeding_and_Allergy_Prevention_2020.pdf&lt;/url&gt;&lt;/related-urls&gt;&lt;/urls&gt;&lt;/record&gt;&lt;/Cite&gt;&lt;/EndNote&gt;</w:instrText>
      </w:r>
      <w:r w:rsidRPr="00746EA0">
        <w:rPr>
          <w:color w:val="000000" w:themeColor="text1"/>
          <w:vertAlign w:val="superscript"/>
        </w:rPr>
        <w:fldChar w:fldCharType="separate"/>
      </w:r>
      <w:r w:rsidR="0071170F" w:rsidRPr="00746EA0">
        <w:rPr>
          <w:noProof/>
          <w:color w:val="000000" w:themeColor="text1"/>
          <w:vertAlign w:val="superscript"/>
        </w:rPr>
        <w:t>101</w:t>
      </w:r>
      <w:r w:rsidRPr="00746EA0">
        <w:rPr>
          <w:color w:val="000000" w:themeColor="text1"/>
          <w:vertAlign w:val="superscript"/>
        </w:rPr>
        <w:fldChar w:fldCharType="end"/>
      </w:r>
      <w:r w:rsidRPr="00746EA0">
        <w:rPr>
          <w:color w:val="000000" w:themeColor="text1"/>
        </w:rPr>
        <w:t xml:space="preserve"> There is lack of strong evidence that partially or extensively hydrolyzed formula prevents atopic disease in infants and children, even in those at high risk for allergic disease and discrepancy among guidelines exist with major guidelines either not recommending their use,</w:t>
      </w:r>
      <w:r w:rsidRPr="00746EA0">
        <w:rPr>
          <w:color w:val="000000" w:themeColor="text1"/>
        </w:rPr>
        <w:fldChar w:fldCharType="begin">
          <w:fldData xml:space="preserve">PEVuZE5vdGU+PENpdGU+PEF1dGhvcj5TdGllZmVsPC9BdXRob3I+PFllYXI+MjAxNzwvWWVhcj48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dGllZmVsPC9BdXRob3I+PFllYXI+MjAxNzwvWWVhcj48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7, 110</w:t>
      </w:r>
      <w:r w:rsidRPr="00746EA0">
        <w:rPr>
          <w:color w:val="000000" w:themeColor="text1"/>
        </w:rPr>
        <w:fldChar w:fldCharType="end"/>
      </w:r>
      <w:r w:rsidRPr="00746EA0">
        <w:rPr>
          <w:color w:val="000000" w:themeColor="text1"/>
        </w:rPr>
        <w:t xml:space="preserve">  or having no recommendations</w:t>
      </w:r>
      <w:r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rPr>
        <w:fldChar w:fldCharType="separate"/>
      </w:r>
      <w:r w:rsidR="0071170F" w:rsidRPr="00746EA0">
        <w:rPr>
          <w:noProof/>
          <w:color w:val="000000" w:themeColor="text1"/>
          <w:vertAlign w:val="superscript"/>
        </w:rPr>
        <w:t>83</w:t>
      </w:r>
      <w:r w:rsidRPr="00746EA0">
        <w:rPr>
          <w:color w:val="000000" w:themeColor="text1"/>
        </w:rPr>
        <w:fldChar w:fldCharType="end"/>
      </w:r>
      <w:r w:rsidRPr="00746EA0">
        <w:rPr>
          <w:color w:val="000000" w:themeColor="text1"/>
        </w:rPr>
        <w:t>, or recommend</w:t>
      </w:r>
      <w:r w:rsidR="0072234B" w:rsidRPr="00746EA0">
        <w:rPr>
          <w:color w:val="000000" w:themeColor="text1"/>
        </w:rPr>
        <w:t>ing</w:t>
      </w:r>
      <w:r w:rsidRPr="00746EA0">
        <w:rPr>
          <w:color w:val="000000" w:themeColor="text1"/>
        </w:rPr>
        <w:t xml:space="preserve"> their use (for high risk infants)</w:t>
      </w:r>
      <w:r w:rsidRPr="00746EA0">
        <w:rPr>
          <w:color w:val="000000" w:themeColor="text1"/>
        </w:rPr>
        <w:fldChar w:fldCharType="begin"/>
      </w:r>
      <w:r w:rsidR="0071170F" w:rsidRPr="00746EA0">
        <w:rPr>
          <w:color w:val="000000" w:themeColor="text1"/>
        </w:rPr>
        <w:instrText xml:space="preserve"> ADDIN EN.CITE &lt;EndNote&gt;&lt;Cite&gt;&lt;Author&gt;Van Bever H &lt;/Author&gt;&lt;Year&gt;2019&lt;/Year&gt;&lt;RecNum&gt;147&lt;/RecNum&gt;&lt;DisplayText&gt;&lt;style face="superscript"&gt;111&lt;/style&gt;&lt;/DisplayText&gt;&lt;record&gt;&lt;rec-number&gt;147&lt;/rec-number&gt;&lt;foreign-keys&gt;&lt;key app="EN" db-id="p2vvwes9d9r0epexttyxspebtz5pa2xazt5d" timestamp="1625971372"&gt;147&lt;/key&gt;&lt;/foreign-keys&gt;&lt;ref-type name="Web Page"&gt;12&lt;/ref-type&gt;&lt;contributors&gt;&lt;authors&gt;&lt;author&gt;Van Bever H ,  &lt;/author&gt;&lt;author&gt;Wen Chin C,&lt;/author&gt;&lt;author&gt;Goh A, &lt;/author&gt;&lt;author&gt;Lai FM, &lt;/author&gt;&lt;author&gt;Lee BW , &lt;/author&gt;&lt;author&gt;Kang, LW,  &lt;/author&gt;&lt;author&gt;Ng Chee DS, &lt;/author&gt;&lt;author&gt;Ng Kee C, &lt;/author&gt;&lt;author&gt;Tham E, &lt;/author&gt;&lt;author&gt;Tze Tein Y,&lt;/author&gt;&lt;/authors&gt;&lt;/contributors&gt;&lt;titles&gt;&lt;title&gt;Primary prevention of allergy in at-risk infants Consensus Statement. &lt;/title&gt;&lt;/titles&gt;&lt;volume&gt;2021&lt;/volume&gt;&lt;number&gt;July 10&lt;/number&gt;&lt;dates&gt;&lt;year&gt;2019&lt;/year&gt;&lt;/dates&gt;&lt;urls&gt;&lt;related-urls&gt;&lt;url&gt;https://www.ams.edu.sg/view-pdf.aspx?file=media%5C5649_fi_819.pdf&amp;amp;ofile=Consensus+Statement+on+Primary+Prevention+of+Allergy+in+At-Risk+Infants+(FINAL).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11</w:t>
      </w:r>
      <w:r w:rsidRPr="00746EA0">
        <w:rPr>
          <w:color w:val="000000" w:themeColor="text1"/>
        </w:rPr>
        <w:fldChar w:fldCharType="end"/>
      </w:r>
      <w:r w:rsidRPr="00746EA0">
        <w:rPr>
          <w:color w:val="000000" w:themeColor="text1"/>
        </w:rPr>
        <w:t xml:space="preserve">. The EAACI </w:t>
      </w:r>
      <w:r w:rsidR="0072234B" w:rsidRPr="00746EA0">
        <w:rPr>
          <w:color w:val="000000" w:themeColor="text1"/>
        </w:rPr>
        <w:t xml:space="preserve">guidelines </w:t>
      </w:r>
      <w:r w:rsidRPr="00746EA0">
        <w:rPr>
          <w:color w:val="000000" w:themeColor="text1"/>
        </w:rPr>
        <w:t>also recommends against the use of regular cow's milk formula in the first week of life.</w:t>
      </w:r>
      <w:r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7</w:t>
      </w:r>
      <w:r w:rsidRPr="00746EA0">
        <w:rPr>
          <w:color w:val="000000" w:themeColor="text1"/>
        </w:rPr>
        <w:fldChar w:fldCharType="end"/>
      </w:r>
    </w:p>
    <w:p w14:paraId="71E35502" w14:textId="13D4A5EC" w:rsidR="00934D10" w:rsidRPr="00746EA0" w:rsidRDefault="00FF442F" w:rsidP="00A10343">
      <w:pPr>
        <w:spacing w:before="400" w:after="400" w:line="480" w:lineRule="auto"/>
        <w:ind w:firstLine="720"/>
        <w:rPr>
          <w:color w:val="000000" w:themeColor="text1"/>
        </w:rPr>
      </w:pPr>
      <w:r w:rsidRPr="00746EA0">
        <w:rPr>
          <w:color w:val="000000" w:themeColor="text1"/>
        </w:rPr>
        <w:t>Recommendations for the use of dietary supplements vary with guidelines. Currently available evidence does not indicate that probiotic supplementation reduces the risk of developing allergy in children. However, considering all critical outcomes in this context, the WAO GLAD-P guideline panel determined that there is a likely net benefit from using probiotics resulting primarily from prevention of eczema</w:t>
      </w:r>
      <w:r w:rsidR="009A1600" w:rsidRPr="00746EA0">
        <w:rPr>
          <w:color w:val="000000" w:themeColor="text1"/>
        </w:rPr>
        <w:t xml:space="preserve">, but not </w:t>
      </w:r>
      <w:r w:rsidR="00FA2A80" w:rsidRPr="00746EA0">
        <w:rPr>
          <w:color w:val="000000" w:themeColor="text1"/>
        </w:rPr>
        <w:t>FA</w:t>
      </w:r>
      <w:r w:rsidRPr="00746EA0">
        <w:rPr>
          <w:color w:val="000000" w:themeColor="text1"/>
        </w:rPr>
        <w:t>.</w:t>
      </w:r>
      <w:r w:rsidRPr="00746EA0">
        <w:rPr>
          <w:color w:val="000000" w:themeColor="text1"/>
        </w:rPr>
        <w:fldChar w:fldCharType="begin">
          <w:fldData xml:space="preserve">PEVuZE5vdGU+PENpdGU+PEF1dGhvcj5DdWVsbG8tR2FyY2lhPC9BdXRob3I+PFllYXI+MjAxNjwv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dWVsbG8tR2FyY2lhPC9BdXRob3I+PFllYXI+MjAxNjwv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2</w:t>
      </w:r>
      <w:r w:rsidRPr="00746EA0">
        <w:rPr>
          <w:color w:val="000000" w:themeColor="text1"/>
        </w:rPr>
        <w:fldChar w:fldCharType="end"/>
      </w:r>
      <w:r w:rsidRPr="00746EA0">
        <w:rPr>
          <w:color w:val="000000" w:themeColor="text1"/>
        </w:rPr>
        <w:t xml:space="preserve"> Other guidelines that recommend their use include Singapore</w:t>
      </w:r>
      <w:r w:rsidRPr="00746EA0">
        <w:rPr>
          <w:color w:val="000000" w:themeColor="text1"/>
        </w:rPr>
        <w:fldChar w:fldCharType="begin">
          <w:fldData xml:space="preserve">PEVuZE5vdGU+PENpdGU+PEF1dGhvcj5BY2FkZW15IG9mIE1lZGljaW5lLVNpbmdhcG9yZTwvQXV0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BY2FkZW15IG9mIE1lZGljaW5lLVNpbmdhcG9yZTwvQXV0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81, 113</w:t>
      </w:r>
      <w:r w:rsidRPr="00746EA0">
        <w:rPr>
          <w:color w:val="000000" w:themeColor="text1"/>
        </w:rPr>
        <w:fldChar w:fldCharType="end"/>
      </w:r>
      <w:r w:rsidRPr="00746EA0">
        <w:rPr>
          <w:color w:val="000000" w:themeColor="text1"/>
        </w:rPr>
        <w:t>, and Hong Kong</w:t>
      </w:r>
      <w:r w:rsidRPr="00746EA0">
        <w:rPr>
          <w:color w:val="000000" w:themeColor="text1"/>
        </w:rPr>
        <w:fldChar w:fldCharType="begin">
          <w:fldData xml:space="preserve">PEVuZE5vdGU+PENpdGU+PEF1dGhvcj5DaGFuPC9BdXRob3I+PFllYXI+MjAxNjwvWWVhcj48UmVj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aGFuPC9BdXRob3I+PFllYXI+MjAxNjwvWWVhcj48UmVj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4, 115</w:t>
      </w:r>
      <w:r w:rsidRPr="00746EA0">
        <w:rPr>
          <w:color w:val="000000" w:themeColor="text1"/>
        </w:rPr>
        <w:fldChar w:fldCharType="end"/>
      </w:r>
      <w:r w:rsidRPr="00746EA0">
        <w:rPr>
          <w:color w:val="000000" w:themeColor="text1"/>
        </w:rPr>
        <w:t>. Current EAACI and ASCIA</w:t>
      </w:r>
      <w:r w:rsidR="003D16AC" w:rsidRPr="00746EA0">
        <w:rPr>
          <w:color w:val="000000" w:themeColor="text1"/>
        </w:rPr>
        <w:t xml:space="preserve"> guidelines </w:t>
      </w:r>
      <w:r w:rsidRPr="00746EA0">
        <w:rPr>
          <w:color w:val="000000" w:themeColor="text1"/>
        </w:rPr>
        <w:t>do not recommend their use.</w:t>
      </w:r>
      <w:r w:rsidRPr="00746EA0">
        <w:rPr>
          <w:color w:val="000000" w:themeColor="text1"/>
        </w:rPr>
        <w:fldChar w:fldCharType="begin">
          <w:fldData xml:space="preserve">PEVuZE5vdGU+PENpdGU+PEF1dGhvcj5IYWxrZW48L0F1dGhvcj48WWVhcj4yMDIxPC9ZZWFyPjxS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sIDEwMTwvc3R5bGU+PC9EaXNwbGF5VGV4dD48cmVjb3JkPjxyZWMtbnVtYmVyPjExNzwvcmVj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57, 101</w:t>
      </w:r>
      <w:r w:rsidRPr="00746EA0">
        <w:rPr>
          <w:color w:val="000000" w:themeColor="text1"/>
        </w:rPr>
        <w:fldChar w:fldCharType="end"/>
      </w:r>
      <w:r w:rsidRPr="00746EA0">
        <w:rPr>
          <w:color w:val="000000" w:themeColor="text1"/>
        </w:rPr>
        <w:t xml:space="preserve"> </w:t>
      </w:r>
    </w:p>
    <w:p w14:paraId="7BD6284C" w14:textId="1A439B0E" w:rsidR="001E593E" w:rsidRPr="00746EA0" w:rsidRDefault="00194833" w:rsidP="00A10343">
      <w:pPr>
        <w:spacing w:line="480" w:lineRule="auto"/>
        <w:ind w:firstLine="720"/>
        <w:rPr>
          <w:color w:val="000000" w:themeColor="text1"/>
          <w:shd w:val="clear" w:color="auto" w:fill="FFFFFF"/>
        </w:rPr>
      </w:pPr>
      <w:r w:rsidRPr="00746EA0">
        <w:rPr>
          <w:color w:val="000000" w:themeColor="text1"/>
          <w:shd w:val="clear" w:color="auto" w:fill="FFFFFF"/>
        </w:rPr>
        <w:t>Diet diversity during infancy has been hypothesized to prevent FA, likely by exposing the gut microbiota to diverse foods</w:t>
      </w:r>
      <w:r w:rsidR="00D06110" w:rsidRPr="00746EA0">
        <w:rPr>
          <w:color w:val="000000" w:themeColor="text1"/>
          <w:shd w:val="clear" w:color="auto" w:fill="FFFFFF"/>
        </w:rPr>
        <w:t>, increased intake of fiber</w:t>
      </w:r>
      <w:r w:rsidRPr="00746EA0">
        <w:rPr>
          <w:color w:val="000000" w:themeColor="text1"/>
          <w:shd w:val="clear" w:color="auto" w:fill="FFFFFF"/>
        </w:rPr>
        <w:t xml:space="preserve"> and nutrients and promoting development of immune tolerance.</w:t>
      </w:r>
      <w:r w:rsidR="0079691B" w:rsidRPr="00746EA0">
        <w:rPr>
          <w:color w:val="000000" w:themeColor="text1"/>
          <w:shd w:val="clear" w:color="auto" w:fill="FFFFFF"/>
        </w:rPr>
        <w:fldChar w:fldCharType="begin"/>
      </w:r>
      <w:r w:rsidR="0071170F" w:rsidRPr="00746EA0">
        <w:rPr>
          <w:color w:val="000000" w:themeColor="text1"/>
          <w:shd w:val="clear" w:color="auto" w:fill="FFFFFF"/>
        </w:rPr>
        <w:instrText xml:space="preserve"> ADDIN EN.CITE &lt;EndNote&gt;&lt;Cite&gt;&lt;Author&gt;D&amp;apos;Auria&lt;/Author&gt;&lt;Year&gt;2020&lt;/Year&gt;&lt;RecNum&gt;185&lt;/RecNum&gt;&lt;DisplayText&gt;&lt;style face="superscript"&gt;116&lt;/style&gt;&lt;/DisplayText&gt;&lt;record&gt;&lt;rec-number&gt;185&lt;/rec-number&gt;&lt;foreign-keys&gt;&lt;key app="EN" db-id="p2vvwes9d9r0epexttyxspebtz5pa2xazt5d" timestamp="1626844495"&gt;185&lt;/key&gt;&lt;/foreign-keys&gt;&lt;ref-type name="Journal Article"&gt;17&lt;/ref-type&gt;&lt;contributors&gt;&lt;authors&gt;&lt;author&gt;D&amp;apos;Auria, E.&lt;/author&gt;&lt;author&gt;Peroni, D. G.&lt;/author&gt;&lt;author&gt;Sartorio, M. U. A.&lt;/author&gt;&lt;author&gt;Verduci, E.&lt;/author&gt;&lt;author&gt;Zuccotti, G. V.&lt;/author&gt;&lt;author&gt;Venter, C.&lt;/author&gt;&lt;/authors&gt;&lt;/contributors&gt;&lt;auth-address&gt;Pediatric Department, Vittore Buzzi Children&amp;apos;s Hospital, Universita degli Studi di Milano, Milan, Italy.&amp;#xD;Clinical and Experimental Medicine Department, Section of Pediatrics, University of Pisa, Pisa, Italy.&amp;#xD;Section of Allergy and Immunology, Children Hospital Colorado, University of Colorado, Denver, CO, United States.&lt;/auth-address&gt;&lt;titles&gt;&lt;title&gt;The Role of Diet Diversity and Diet Indices on Allergy Outcomes&lt;/title&gt;&lt;secondary-title&gt;Front Pediatr&lt;/secondary-title&gt;&lt;/titles&gt;&lt;pages&gt;545&lt;/pages&gt;&lt;volume&gt;8&lt;/volume&gt;&lt;edition&gt;2020/10/13&lt;/edition&gt;&lt;keywords&gt;&lt;keyword&gt;allergy outcomes&lt;/keyword&gt;&lt;keyword&gt;diet diversity&lt;/keyword&gt;&lt;keyword&gt;diet indices&lt;/keyword&gt;&lt;keyword&gt;microbiome&lt;/keyword&gt;&lt;keyword&gt;pregnancy&lt;/keyword&gt;&lt;/keywords&gt;&lt;dates&gt;&lt;year&gt;2020&lt;/year&gt;&lt;/dates&gt;&lt;isbn&gt;2296-2360 (Print)&amp;#xD;2296-2360 (Linking)&lt;/isbn&gt;&lt;accession-num&gt;33042906&lt;/accession-num&gt;&lt;urls&gt;&lt;related-urls&gt;&lt;url&gt;https://www.ncbi.nlm.nih.gov/pubmed/33042906&lt;/url&gt;&lt;/related-urls&gt;&lt;/urls&gt;&lt;custom2&gt;PMC7522364&lt;/custom2&gt;&lt;electronic-resource-num&gt;10.3389/fped.2020.00545&lt;/electronic-resource-num&gt;&lt;/record&gt;&lt;/Cite&gt;&lt;/EndNote&gt;</w:instrText>
      </w:r>
      <w:r w:rsidR="0079691B" w:rsidRPr="00746EA0">
        <w:rPr>
          <w:color w:val="000000" w:themeColor="text1"/>
          <w:shd w:val="clear" w:color="auto" w:fill="FFFFFF"/>
        </w:rPr>
        <w:fldChar w:fldCharType="separate"/>
      </w:r>
      <w:r w:rsidR="009C780F" w:rsidRPr="00746EA0">
        <w:rPr>
          <w:noProof/>
          <w:color w:val="000000" w:themeColor="text1"/>
          <w:shd w:val="clear" w:color="auto" w:fill="FFFFFF"/>
          <w:vertAlign w:val="superscript"/>
        </w:rPr>
        <w:t>116</w:t>
      </w:r>
      <w:r w:rsidR="0079691B" w:rsidRPr="00746EA0">
        <w:rPr>
          <w:color w:val="000000" w:themeColor="text1"/>
          <w:shd w:val="clear" w:color="auto" w:fill="FFFFFF"/>
        </w:rPr>
        <w:fldChar w:fldCharType="end"/>
      </w:r>
      <w:r w:rsidRPr="00746EA0">
        <w:rPr>
          <w:color w:val="000000" w:themeColor="text1"/>
          <w:shd w:val="clear" w:color="auto" w:fill="FFFFFF"/>
        </w:rPr>
        <w:t xml:space="preserve"> In 2014, the PASTURE study was the first to investigate the association between the introduction of several foods during the first year of life and the development of asthma, allergic rhinitis, FA, or atopic sensitization. Their hypothesis was that exposure in early life to diverse food antigens could increase maturation of the mucosal immune system and induce tolerance. The study evaluated diet diversity using 4 methods: minimum </w:t>
      </w:r>
      <w:r w:rsidR="00841670" w:rsidRPr="00746EA0">
        <w:rPr>
          <w:color w:val="000000" w:themeColor="text1"/>
          <w:shd w:val="clear" w:color="auto" w:fill="FFFFFF"/>
        </w:rPr>
        <w:t>diet diversity</w:t>
      </w:r>
      <w:r w:rsidRPr="00746EA0">
        <w:rPr>
          <w:color w:val="000000" w:themeColor="text1"/>
          <w:shd w:val="clear" w:color="auto" w:fill="FFFFFF"/>
        </w:rPr>
        <w:t xml:space="preserve"> (World health organization classification), food diversity, fruit and vegetable diversity, </w:t>
      </w:r>
      <w:r w:rsidRPr="00746EA0">
        <w:rPr>
          <w:color w:val="000000" w:themeColor="text1"/>
          <w:shd w:val="clear" w:color="auto" w:fill="FFFFFF"/>
        </w:rPr>
        <w:lastRenderedPageBreak/>
        <w:t xml:space="preserve">and food allergen diversity. Children were assessed for FA at 1, 2, 3, and 10 years. The study found that increased infant diet diversity, as measured by </w:t>
      </w:r>
      <w:r w:rsidR="00637682" w:rsidRPr="00746EA0">
        <w:rPr>
          <w:color w:val="000000" w:themeColor="text1"/>
          <w:shd w:val="clear" w:color="auto" w:fill="FFFFFF"/>
        </w:rPr>
        <w:t xml:space="preserve">all </w:t>
      </w:r>
      <w:r w:rsidRPr="00746EA0">
        <w:rPr>
          <w:color w:val="000000" w:themeColor="text1"/>
          <w:shd w:val="clear" w:color="auto" w:fill="FFFFFF"/>
        </w:rPr>
        <w:t>4 different methods, decreased the likelihood of developing FA</w:t>
      </w:r>
      <w:r w:rsidR="00C92DDD" w:rsidRPr="00746EA0">
        <w:rPr>
          <w:color w:val="000000" w:themeColor="text1"/>
          <w:shd w:val="clear" w:color="auto" w:fill="FFFFFF"/>
        </w:rPr>
        <w:t>.</w:t>
      </w:r>
      <w:r w:rsidR="0079691B" w:rsidRPr="00746EA0">
        <w:rPr>
          <w:color w:val="000000" w:themeColor="text1"/>
          <w:shd w:val="clear" w:color="auto" w:fill="FFFFFF"/>
        </w:rPr>
        <w:t xml:space="preserve"> The study showed that the introduction of each additional food at 6 and 12 months of age reduced by 10.8% and 33.2% respectively, the odds of developing </w:t>
      </w:r>
      <w:r w:rsidR="00C20415" w:rsidRPr="00746EA0">
        <w:rPr>
          <w:color w:val="000000" w:themeColor="text1"/>
          <w:shd w:val="clear" w:color="auto" w:fill="FFFFFF"/>
        </w:rPr>
        <w:t>FA</w:t>
      </w:r>
      <w:r w:rsidR="0079691B" w:rsidRPr="00746EA0">
        <w:rPr>
          <w:color w:val="000000" w:themeColor="text1"/>
          <w:shd w:val="clear" w:color="auto" w:fill="FFFFFF"/>
        </w:rPr>
        <w:t xml:space="preserve"> over the first 10 years of life.</w:t>
      </w:r>
      <w:r w:rsidR="00C92DDD" w:rsidRPr="00746EA0">
        <w:rPr>
          <w:color w:val="000000" w:themeColor="text1"/>
          <w:shd w:val="clear" w:color="auto" w:fill="FFFFFF"/>
        </w:rPr>
        <w:fldChar w:fldCharType="begin">
          <w:fldData xml:space="preserve">PEVuZE5vdGU+PENpdGU+PEF1dGhvcj5WZW50ZXI8L0F1dGhvcj48WWVhcj4yMDIwPC9ZZWFyPjxS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</w:fldData>
        </w:fldChar>
      </w:r>
      <w:r w:rsidR="009C780F" w:rsidRPr="00746EA0">
        <w:rPr>
          <w:color w:val="000000" w:themeColor="text1"/>
          <w:shd w:val="clear" w:color="auto" w:fill="FFFFFF"/>
        </w:rPr>
        <w:instrText xml:space="preserve"> ADDIN EN.CITE </w:instrText>
      </w:r>
      <w:r w:rsidR="009C780F" w:rsidRPr="00746EA0">
        <w:rPr>
          <w:color w:val="000000" w:themeColor="text1"/>
          <w:shd w:val="clear" w:color="auto" w:fill="FFFFFF"/>
        </w:rPr>
        <w:fldChar w:fldCharType="begin">
          <w:fldData xml:space="preserve">PEVuZE5vdGU+PENpdGU+PEF1dGhvcj5WZW50ZXI8L0F1dGhvcj48WWVhcj4yMDIwPC9ZZWFyPjxS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</w:fldData>
        </w:fldChar>
      </w:r>
      <w:r w:rsidR="009C780F" w:rsidRPr="00746EA0">
        <w:rPr>
          <w:color w:val="000000" w:themeColor="text1"/>
          <w:shd w:val="clear" w:color="auto" w:fill="FFFFFF"/>
        </w:rPr>
        <w:instrText xml:space="preserve"> ADDIN EN.CITE.DATA </w:instrText>
      </w:r>
      <w:r w:rsidR="009C780F" w:rsidRPr="00746EA0">
        <w:rPr>
          <w:color w:val="000000" w:themeColor="text1"/>
          <w:shd w:val="clear" w:color="auto" w:fill="FFFFFF"/>
        </w:rPr>
      </w:r>
      <w:r w:rsidR="009C780F" w:rsidRPr="00746EA0">
        <w:rPr>
          <w:color w:val="000000" w:themeColor="text1"/>
          <w:shd w:val="clear" w:color="auto" w:fill="FFFFFF"/>
        </w:rPr>
        <w:fldChar w:fldCharType="end"/>
      </w:r>
      <w:r w:rsidR="00C92DDD" w:rsidRPr="00746EA0">
        <w:rPr>
          <w:color w:val="000000" w:themeColor="text1"/>
          <w:shd w:val="clear" w:color="auto" w:fill="FFFFFF"/>
        </w:rPr>
      </w:r>
      <w:r w:rsidR="00C92DDD" w:rsidRPr="00746EA0">
        <w:rPr>
          <w:color w:val="000000" w:themeColor="text1"/>
          <w:shd w:val="clear" w:color="auto" w:fill="FFFFFF"/>
        </w:rPr>
        <w:fldChar w:fldCharType="separate"/>
      </w:r>
      <w:r w:rsidR="009C780F" w:rsidRPr="00746EA0">
        <w:rPr>
          <w:noProof/>
          <w:color w:val="000000" w:themeColor="text1"/>
          <w:shd w:val="clear" w:color="auto" w:fill="FFFFFF"/>
          <w:vertAlign w:val="superscript"/>
        </w:rPr>
        <w:t>117</w:t>
      </w:r>
      <w:r w:rsidR="00C92DDD" w:rsidRPr="00746EA0">
        <w:rPr>
          <w:color w:val="000000" w:themeColor="text1"/>
          <w:shd w:val="clear" w:color="auto" w:fill="FFFFFF"/>
        </w:rPr>
        <w:fldChar w:fldCharType="end"/>
      </w:r>
      <w:r w:rsidR="001E593E" w:rsidRPr="00746EA0">
        <w:rPr>
          <w:color w:val="000000" w:themeColor="text1"/>
          <w:shd w:val="clear" w:color="auto" w:fill="FFFFFF"/>
        </w:rPr>
        <w:t xml:space="preserve"> A system</w:t>
      </w:r>
      <w:r w:rsidR="0072234B" w:rsidRPr="00746EA0">
        <w:rPr>
          <w:color w:val="000000" w:themeColor="text1"/>
          <w:shd w:val="clear" w:color="auto" w:fill="FFFFFF"/>
        </w:rPr>
        <w:t>at</w:t>
      </w:r>
      <w:r w:rsidR="001E593E" w:rsidRPr="00746EA0">
        <w:rPr>
          <w:color w:val="000000" w:themeColor="text1"/>
          <w:shd w:val="clear" w:color="auto" w:fill="FFFFFF"/>
        </w:rPr>
        <w:t xml:space="preserve">ic review of diet diversity in infancy and childhood suggested that diet diversity in infancy may be associated with reduced allergy outcomes (including </w:t>
      </w:r>
      <w:r w:rsidR="00C20415" w:rsidRPr="00746EA0">
        <w:rPr>
          <w:color w:val="000000" w:themeColor="text1"/>
          <w:shd w:val="clear" w:color="auto" w:fill="FFFFFF"/>
        </w:rPr>
        <w:t>FA</w:t>
      </w:r>
      <w:r w:rsidR="001E593E" w:rsidRPr="00746EA0">
        <w:rPr>
          <w:color w:val="000000" w:themeColor="text1"/>
          <w:shd w:val="clear" w:color="auto" w:fill="FFFFFF"/>
        </w:rPr>
        <w:t>), but additional studies are required to define more clearly the role of diet diversity and diet patterns, while clearly adjusting for appropriate confounders.</w:t>
      </w:r>
      <w:r w:rsidR="001E593E" w:rsidRPr="00746EA0">
        <w:rPr>
          <w:color w:val="000000" w:themeColor="text1"/>
          <w:shd w:val="clear" w:color="auto" w:fill="FFFFFF"/>
        </w:rPr>
        <w:fldChar w:fldCharType="begin">
          <w:fldData xml:space="preserve">PEVuZE5vdGU+PENpdGU+PEF1dGhvcj5WZW50ZXI8L0F1dGhvcj48WWVhcj4yMDIwPC9ZZWFyPjxS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WZW50ZXI8L0F1dGhvcj48WWVhcj4yMDIwPC9ZZWFyPjxS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001E593E" w:rsidRPr="00746EA0">
        <w:rPr>
          <w:color w:val="000000" w:themeColor="text1"/>
          <w:shd w:val="clear" w:color="auto" w:fill="FFFFFF"/>
        </w:rPr>
      </w:r>
      <w:r w:rsidR="001E593E" w:rsidRPr="00746EA0">
        <w:rPr>
          <w:color w:val="000000" w:themeColor="text1"/>
          <w:shd w:val="clear" w:color="auto" w:fill="FFFFFF"/>
        </w:rPr>
        <w:fldChar w:fldCharType="separate"/>
      </w:r>
      <w:r w:rsidR="009C780F" w:rsidRPr="00746EA0">
        <w:rPr>
          <w:noProof/>
          <w:color w:val="000000" w:themeColor="text1"/>
          <w:shd w:val="clear" w:color="auto" w:fill="FFFFFF"/>
          <w:vertAlign w:val="superscript"/>
        </w:rPr>
        <w:t>118</w:t>
      </w:r>
      <w:r w:rsidR="001E593E" w:rsidRPr="00746EA0">
        <w:rPr>
          <w:color w:val="000000" w:themeColor="text1"/>
          <w:shd w:val="clear" w:color="auto" w:fill="FFFFFF"/>
        </w:rPr>
        <w:fldChar w:fldCharType="end"/>
      </w:r>
      <w:r w:rsidR="001E593E" w:rsidRPr="00746EA0">
        <w:rPr>
          <w:color w:val="000000" w:themeColor="text1"/>
          <w:shd w:val="clear" w:color="auto" w:fill="FFFFFF"/>
        </w:rPr>
        <w:t> </w:t>
      </w:r>
    </w:p>
    <w:p w14:paraId="11A6C721" w14:textId="52C3CBD2" w:rsidR="006D2281" w:rsidRPr="00746EA0" w:rsidRDefault="00200E62" w:rsidP="00A10343">
      <w:pPr>
        <w:spacing w:line="480" w:lineRule="auto"/>
        <w:ind w:firstLine="720"/>
        <w:rPr>
          <w:color w:val="000000" w:themeColor="text1"/>
        </w:rPr>
      </w:pPr>
      <w:r w:rsidRPr="00746EA0">
        <w:rPr>
          <w:color w:val="000000" w:themeColor="text1"/>
        </w:rPr>
        <w:t xml:space="preserve">Current evidence suggests that allergic sensitization occurs through an impaired skin barrier, while consumption of these foods at an early age may result in tolerance (dual allergen exposure hypothesis). The loss of skin integrity is thought to enable penetration of allergens, pollutants, and microbes leading to </w:t>
      </w:r>
      <w:r w:rsidR="00955669" w:rsidRPr="00746EA0">
        <w:rPr>
          <w:color w:val="000000" w:themeColor="text1"/>
        </w:rPr>
        <w:t xml:space="preserve">immune dysfunction and </w:t>
      </w:r>
      <w:r w:rsidRPr="00746EA0">
        <w:rPr>
          <w:color w:val="000000" w:themeColor="text1"/>
        </w:rPr>
        <w:t xml:space="preserve">initiation of </w:t>
      </w:r>
      <w:r w:rsidR="00955669" w:rsidRPr="00746EA0">
        <w:rPr>
          <w:color w:val="000000" w:themeColor="text1"/>
        </w:rPr>
        <w:t>the allergic cascade and eventual formation of IgE</w:t>
      </w:r>
      <w:r w:rsidRPr="00746EA0">
        <w:rPr>
          <w:color w:val="000000" w:themeColor="text1"/>
        </w:rPr>
        <w:t xml:space="preserve">. The immune dysfunction is thought to further exacerbate the impaired skin barrier </w:t>
      </w:r>
      <w:r w:rsidR="00955669" w:rsidRPr="00746EA0">
        <w:rPr>
          <w:color w:val="000000" w:themeColor="text1"/>
        </w:rPr>
        <w:t>forming</w:t>
      </w:r>
      <w:r w:rsidRPr="00746EA0">
        <w:rPr>
          <w:color w:val="000000" w:themeColor="text1"/>
        </w:rPr>
        <w:t xml:space="preserve"> vicious cycle. </w:t>
      </w:r>
      <w:r w:rsidR="00955669" w:rsidRPr="00746EA0">
        <w:rPr>
          <w:color w:val="000000" w:themeColor="text1"/>
        </w:rPr>
        <w:t xml:space="preserve">Research into skin emollient to protect the skin and prevent </w:t>
      </w:r>
      <w:r w:rsidR="00DE685B" w:rsidRPr="00746EA0">
        <w:rPr>
          <w:color w:val="000000" w:themeColor="text1"/>
          <w:shd w:val="clear" w:color="auto" w:fill="FCFCFC"/>
        </w:rPr>
        <w:t>developing a proinflammatory atopic state</w:t>
      </w:r>
      <w:r w:rsidR="00DE685B" w:rsidRPr="00746EA0">
        <w:rPr>
          <w:color w:val="000000" w:themeColor="text1"/>
        </w:rPr>
        <w:t xml:space="preserve">, </w:t>
      </w:r>
      <w:r w:rsidR="00DE685B" w:rsidRPr="00746EA0">
        <w:rPr>
          <w:color w:val="000000" w:themeColor="text1"/>
          <w:shd w:val="clear" w:color="auto" w:fill="FCFCFC"/>
        </w:rPr>
        <w:t>which could lead to the development of AD and subsequently, FA is an active area of research.</w:t>
      </w:r>
      <w:r w:rsidR="003E1DB3" w:rsidRPr="00746EA0">
        <w:rPr>
          <w:color w:val="000000" w:themeColor="text1"/>
          <w:shd w:val="clear" w:color="auto" w:fill="FCFCFC"/>
        </w:rPr>
        <w:fldChar w:fldCharType="begin">
          <w:fldData xml:space="preserve">PEVuZE5vdGU+PENpdGU+PEF1dGhvcj5Td2VlbmV5PC9BdXRob3I+PFllYXI+MjAyMTwvWWVhcj48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</w:fldData>
        </w:fldChar>
      </w:r>
      <w:r w:rsidR="0071170F" w:rsidRPr="00746EA0">
        <w:rPr>
          <w:color w:val="000000" w:themeColor="text1"/>
          <w:shd w:val="clear" w:color="auto" w:fill="FCFCFC"/>
        </w:rPr>
        <w:instrText xml:space="preserve"> ADDIN EN.CITE </w:instrText>
      </w:r>
      <w:r w:rsidR="0071170F" w:rsidRPr="00746EA0">
        <w:rPr>
          <w:color w:val="000000" w:themeColor="text1"/>
          <w:shd w:val="clear" w:color="auto" w:fill="FCFCFC"/>
        </w:rPr>
        <w:fldChar w:fldCharType="begin">
          <w:fldData xml:space="preserve">PEVuZE5vdGU+PENpdGU+PEF1dGhvcj5Td2VlbmV5PC9BdXRob3I+PFllYXI+MjAyMTwvWWVhcj48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</w:fldData>
        </w:fldChar>
      </w:r>
      <w:r w:rsidR="0071170F" w:rsidRPr="00746EA0">
        <w:rPr>
          <w:color w:val="000000" w:themeColor="text1"/>
          <w:shd w:val="clear" w:color="auto" w:fill="FCFCFC"/>
        </w:rPr>
        <w:instrText xml:space="preserve"> ADDIN EN.CITE.DATA </w:instrText>
      </w:r>
      <w:r w:rsidR="0071170F" w:rsidRPr="00746EA0">
        <w:rPr>
          <w:color w:val="000000" w:themeColor="text1"/>
          <w:shd w:val="clear" w:color="auto" w:fill="FCFCFC"/>
        </w:rPr>
      </w:r>
      <w:r w:rsidR="0071170F" w:rsidRPr="00746EA0">
        <w:rPr>
          <w:color w:val="000000" w:themeColor="text1"/>
          <w:shd w:val="clear" w:color="auto" w:fill="FCFCFC"/>
        </w:rPr>
        <w:fldChar w:fldCharType="end"/>
      </w:r>
      <w:r w:rsidR="003E1DB3" w:rsidRPr="00746EA0">
        <w:rPr>
          <w:color w:val="000000" w:themeColor="text1"/>
          <w:shd w:val="clear" w:color="auto" w:fill="FCFCFC"/>
        </w:rPr>
      </w:r>
      <w:r w:rsidR="003E1DB3" w:rsidRPr="00746EA0">
        <w:rPr>
          <w:color w:val="000000" w:themeColor="text1"/>
          <w:shd w:val="clear" w:color="auto" w:fill="FCFCFC"/>
        </w:rPr>
        <w:fldChar w:fldCharType="separate"/>
      </w:r>
      <w:r w:rsidR="009C780F" w:rsidRPr="00746EA0">
        <w:rPr>
          <w:noProof/>
          <w:color w:val="000000" w:themeColor="text1"/>
          <w:shd w:val="clear" w:color="auto" w:fill="FCFCFC"/>
          <w:vertAlign w:val="superscript"/>
        </w:rPr>
        <w:t>119, 120</w:t>
      </w:r>
      <w:r w:rsidR="003E1DB3" w:rsidRPr="00746EA0">
        <w:rPr>
          <w:color w:val="000000" w:themeColor="text1"/>
          <w:shd w:val="clear" w:color="auto" w:fill="FCFCFC"/>
        </w:rPr>
        <w:fldChar w:fldCharType="end"/>
      </w:r>
    </w:p>
    <w:p w14:paraId="29FB1C16" w14:textId="1B4457BD" w:rsidR="0079691B" w:rsidRPr="00746EA0" w:rsidRDefault="0079691B" w:rsidP="00A10343">
      <w:pPr>
        <w:spacing w:before="400" w:after="400" w:line="480" w:lineRule="auto"/>
        <w:ind w:firstLine="720"/>
        <w:rPr>
          <w:b/>
          <w:bCs/>
          <w:color w:val="000000" w:themeColor="text1"/>
        </w:rPr>
      </w:pPr>
      <w:r w:rsidRPr="00746EA0">
        <w:rPr>
          <w:b/>
          <w:bCs/>
          <w:color w:val="000000" w:themeColor="text1"/>
        </w:rPr>
        <w:br w:type="page"/>
      </w:r>
    </w:p>
    <w:p w14:paraId="5EA77342" w14:textId="0D98622D" w:rsidR="007F7337" w:rsidRPr="00746EA0" w:rsidRDefault="00AC4013" w:rsidP="00A10343">
      <w:pPr>
        <w:spacing w:line="480" w:lineRule="auto"/>
        <w:rPr>
          <w:b/>
          <w:bCs/>
          <w:color w:val="000000" w:themeColor="text1"/>
        </w:rPr>
      </w:pPr>
      <w:r w:rsidRPr="00746EA0">
        <w:rPr>
          <w:b/>
          <w:bCs/>
          <w:color w:val="000000" w:themeColor="text1"/>
        </w:rPr>
        <w:lastRenderedPageBreak/>
        <w:t>TREATMENTS</w:t>
      </w:r>
      <w:r w:rsidR="00FF5131" w:rsidRPr="00746EA0">
        <w:rPr>
          <w:b/>
          <w:bCs/>
          <w:color w:val="000000" w:themeColor="text1"/>
        </w:rPr>
        <w:t xml:space="preserve"> </w:t>
      </w:r>
    </w:p>
    <w:p w14:paraId="5AC88CDB" w14:textId="6C671966" w:rsidR="00B94203" w:rsidRPr="00746EA0" w:rsidRDefault="00B94203" w:rsidP="00A10343">
      <w:pPr>
        <w:pStyle w:val="NormalWeb"/>
        <w:spacing w:before="0" w:beforeAutospacing="0" w:after="0" w:afterAutospacing="0" w:line="480" w:lineRule="auto"/>
        <w:ind w:firstLine="720"/>
        <w:rPr>
          <w:color w:val="000000" w:themeColor="text1"/>
        </w:rPr>
      </w:pPr>
      <w:r w:rsidRPr="00746EA0">
        <w:rPr>
          <w:color w:val="000000" w:themeColor="text1"/>
        </w:rPr>
        <w:t xml:space="preserve">The most recent 2014 Practice Parameter from the Joint Task Force of the AAAAI and the ACAAI recommends absolute avoidance of the allergenic food(s) and preparedness for treatment with </w:t>
      </w:r>
      <w:r w:rsidR="00B80289" w:rsidRPr="00746EA0">
        <w:rPr>
          <w:color w:val="000000" w:themeColor="text1"/>
        </w:rPr>
        <w:t xml:space="preserve">an intra muscular injection of </w:t>
      </w:r>
      <w:r w:rsidRPr="00746EA0">
        <w:rPr>
          <w:color w:val="000000" w:themeColor="text1"/>
        </w:rPr>
        <w:t>epinephrine in case of reactions after inadvertent exposures in those with FA.</w:t>
      </w:r>
      <w:r w:rsidRPr="00746EA0">
        <w:rPr>
          <w:color w:val="000000" w:themeColor="text1"/>
        </w:rPr>
        <w:fldChar w:fldCharType="begin">
          <w:fldData xml:space="preserve">PEVuZE5vdGU+PENpdGU+PEF1dGhvcj5TYW1wc29uPC9BdXRob3I+PFllYXI+MjAxNDwvWWVhcj48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YW1wc29uPC9BdXRob3I+PFllYXI+MjAxNDwvWWVhcj48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21</w:t>
      </w:r>
      <w:r w:rsidRPr="00746EA0">
        <w:rPr>
          <w:color w:val="000000" w:themeColor="text1"/>
        </w:rPr>
        <w:fldChar w:fldCharType="end"/>
      </w:r>
      <w:r w:rsidR="00926D39" w:rsidRPr="00746EA0">
        <w:rPr>
          <w:color w:val="000000" w:themeColor="text1"/>
        </w:rPr>
        <w:t xml:space="preserve"> </w:t>
      </w:r>
      <w:r w:rsidR="00A40EDF" w:rsidRPr="00746EA0">
        <w:rPr>
          <w:color w:val="000000" w:themeColor="text1"/>
        </w:rPr>
        <w:t xml:space="preserve">Nevertheless, </w:t>
      </w:r>
      <w:r w:rsidRPr="00746EA0">
        <w:rPr>
          <w:color w:val="000000" w:themeColor="text1"/>
        </w:rPr>
        <w:t xml:space="preserve">OIT </w:t>
      </w:r>
      <w:r w:rsidR="00A40EDF" w:rsidRPr="00746EA0">
        <w:rPr>
          <w:color w:val="000000" w:themeColor="text1"/>
        </w:rPr>
        <w:t xml:space="preserve">using off the shelf food products and allowing ingestion of the allergenic food is widespread </w:t>
      </w:r>
      <w:r w:rsidRPr="00746EA0">
        <w:rPr>
          <w:color w:val="000000" w:themeColor="text1"/>
        </w:rPr>
        <w:t xml:space="preserve">in private practices </w:t>
      </w:r>
      <w:r w:rsidR="00A40EDF" w:rsidRPr="00746EA0">
        <w:rPr>
          <w:color w:val="000000" w:themeColor="text1"/>
        </w:rPr>
        <w:t>in the USA</w:t>
      </w:r>
      <w:r w:rsidRPr="00746EA0">
        <w:rPr>
          <w:color w:val="000000" w:themeColor="text1"/>
        </w:rPr>
        <w:t>. In January of 2020, the United States Food and Drug Administration approved Palforzia</w:t>
      </w:r>
      <w:r w:rsidR="00FE029B" w:rsidRPr="00746EA0">
        <w:rPr>
          <w:color w:val="000000" w:themeColor="text1"/>
        </w:rPr>
        <w:t>®</w:t>
      </w:r>
      <w:r w:rsidRPr="00746EA0">
        <w:rPr>
          <w:color w:val="000000" w:themeColor="text1"/>
        </w:rPr>
        <w:t xml:space="preserve">, which is the first drug ever approved for </w:t>
      </w:r>
      <w:r w:rsidR="008C6784" w:rsidRPr="00746EA0">
        <w:rPr>
          <w:color w:val="000000" w:themeColor="text1"/>
        </w:rPr>
        <w:t>FA</w:t>
      </w:r>
      <w:r w:rsidRPr="00746EA0">
        <w:rPr>
          <w:color w:val="000000" w:themeColor="text1"/>
        </w:rPr>
        <w:t>. Palforzia</w:t>
      </w:r>
      <w:r w:rsidR="00FE029B" w:rsidRPr="00746EA0">
        <w:rPr>
          <w:color w:val="000000" w:themeColor="text1"/>
        </w:rPr>
        <w:t>®</w:t>
      </w:r>
      <w:r w:rsidRPr="00746EA0">
        <w:rPr>
          <w:color w:val="000000" w:themeColor="text1"/>
        </w:rPr>
        <w:t xml:space="preserve"> is an OIT drug for peanut allergy, in children aged 4 to 17 years</w:t>
      </w:r>
      <w:r w:rsidR="00A40EDF" w:rsidRPr="00746EA0">
        <w:rPr>
          <w:color w:val="000000" w:themeColor="text1"/>
        </w:rPr>
        <w:t>, which mitigates the risk of allergic reactions, including anaphylaxis, due to accidental peanut ingestion</w:t>
      </w:r>
      <w:r w:rsidRPr="00746EA0">
        <w:rPr>
          <w:color w:val="000000" w:themeColor="text1"/>
        </w:rPr>
        <w:t xml:space="preserve">. The drug consists of a characterized peanut </w:t>
      </w:r>
      <w:r w:rsidR="00FE029B" w:rsidRPr="00746EA0">
        <w:rPr>
          <w:color w:val="000000" w:themeColor="text1"/>
        </w:rPr>
        <w:t>powder</w:t>
      </w:r>
      <w:r w:rsidRPr="00746EA0">
        <w:rPr>
          <w:color w:val="000000" w:themeColor="text1"/>
        </w:rPr>
        <w:t xml:space="preserve">. Treatment includes ingestion of </w:t>
      </w:r>
      <w:r w:rsidR="00DC5382" w:rsidRPr="00746EA0">
        <w:rPr>
          <w:color w:val="000000" w:themeColor="text1"/>
        </w:rPr>
        <w:t xml:space="preserve">the contents of </w:t>
      </w:r>
      <w:r w:rsidRPr="00746EA0">
        <w:rPr>
          <w:color w:val="000000" w:themeColor="text1"/>
        </w:rPr>
        <w:t xml:space="preserve">a series of capsules with increasing doses of peanut protein leading to a daily maintenance dose sachet of 300mg of peanut protein. </w:t>
      </w:r>
      <w:r w:rsidR="00FC0CF3" w:rsidRPr="00746EA0">
        <w:rPr>
          <w:color w:val="000000" w:themeColor="text1"/>
        </w:rPr>
        <w:t>Patients on Palforzia</w:t>
      </w:r>
      <w:r w:rsidR="00FE029B" w:rsidRPr="00746EA0">
        <w:rPr>
          <w:color w:val="000000" w:themeColor="text1"/>
        </w:rPr>
        <w:t>®</w:t>
      </w:r>
      <w:r w:rsidR="00FC0CF3" w:rsidRPr="00746EA0">
        <w:rPr>
          <w:color w:val="000000" w:themeColor="text1"/>
        </w:rPr>
        <w:t xml:space="preserve"> must continue with strict peanut avoidance and continue daily dosing to maintain protection. </w:t>
      </w:r>
      <w:r w:rsidRPr="00746EA0">
        <w:rPr>
          <w:color w:val="000000" w:themeColor="text1"/>
        </w:rPr>
        <w:t xml:space="preserve">The Canadian Society for Allergy and Clinical Immunology (CSACI) has taken a notably different approach and recommends OIT </w:t>
      </w:r>
      <w:r w:rsidR="00FC0CF3" w:rsidRPr="00746EA0">
        <w:rPr>
          <w:color w:val="000000" w:themeColor="text1"/>
        </w:rPr>
        <w:t xml:space="preserve">with off the shelf foods </w:t>
      </w:r>
      <w:r w:rsidRPr="00746EA0">
        <w:rPr>
          <w:color w:val="000000" w:themeColor="text1"/>
        </w:rPr>
        <w:t>as a treatment to achieve desensitization to allergenic foods in toddlers through adolescents, and possibly in adults.</w:t>
      </w:r>
      <w:r w:rsidRPr="00746EA0">
        <w:rPr>
          <w:color w:val="000000" w:themeColor="text1"/>
        </w:rPr>
        <w:fldChar w:fldCharType="begin">
          <w:fldData xml:space="preserve">PEVuZE5vdGU+PENpdGU+PEF1dGhvcj5CZWdpbjwvQXV0aG9yPjxZZWFyPjIwMjA8L1llYXI+PFJl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CZWdpbjwvQXV0aG9yPjxZZWFyPjIwMjA8L1llYXI+PFJl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22</w:t>
      </w:r>
      <w:r w:rsidRPr="00746EA0">
        <w:rPr>
          <w:color w:val="000000" w:themeColor="text1"/>
        </w:rPr>
        <w:fldChar w:fldCharType="end"/>
      </w:r>
      <w:r w:rsidRPr="00746EA0">
        <w:rPr>
          <w:color w:val="000000" w:themeColor="text1"/>
        </w:rPr>
        <w:t xml:space="preserve"> Uncontrolled asthma is an absolute contraindication to OIT, as is pregnancy in the CSACI guidelines.</w:t>
      </w:r>
    </w:p>
    <w:p w14:paraId="2EDF79BC" w14:textId="104352EA" w:rsidR="003D16AC" w:rsidRPr="00746EA0" w:rsidRDefault="00B94203" w:rsidP="00A10343">
      <w:pPr>
        <w:spacing w:line="480" w:lineRule="auto"/>
        <w:ind w:firstLine="720"/>
        <w:jc w:val="both"/>
        <w:rPr>
          <w:color w:val="000000" w:themeColor="text1"/>
        </w:rPr>
      </w:pPr>
      <w:r w:rsidRPr="00746EA0">
        <w:rPr>
          <w:color w:val="000000" w:themeColor="text1"/>
        </w:rPr>
        <w:t>The EAACI guidelines on IgE</w:t>
      </w:r>
      <w:r w:rsidR="00C61431" w:rsidRPr="00746EA0">
        <w:rPr>
          <w:color w:val="000000" w:themeColor="text1"/>
        </w:rPr>
        <w:t>-</w:t>
      </w:r>
      <w:r w:rsidRPr="00746EA0">
        <w:rPr>
          <w:color w:val="000000" w:themeColor="text1"/>
        </w:rPr>
        <w:t>mediated FA management, published in 2014, differentiate acute management from long term strategies.</w:t>
      </w:r>
      <w:r w:rsidRPr="00746EA0">
        <w:rPr>
          <w:color w:val="000000" w:themeColor="text1"/>
        </w:rPr>
        <w:fldChar w:fldCharType="begin">
          <w:fldData xml:space="preserve">PEVuZE5vdGU+PENpdGU+PEF1dGhvcj5NdXJhcm88L0F1dGhvcj48WWVhcj4yMDE0PC9ZZWFyPjxS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E0PC9ZZWFyPjxS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9</w:t>
      </w:r>
      <w:r w:rsidRPr="00746EA0">
        <w:rPr>
          <w:color w:val="000000" w:themeColor="text1"/>
        </w:rPr>
        <w:fldChar w:fldCharType="end"/>
      </w:r>
      <w:r w:rsidRPr="00746EA0">
        <w:rPr>
          <w:color w:val="000000" w:themeColor="text1"/>
        </w:rPr>
        <w:t xml:space="preserve"> Appropriate dietary avoidance remains the corner stone. Education is highlighted as a key point, including diet and emergency kit/management plan utilizations. In 2018, following a systematic review on food immunotherapy, the EAACI concluded </w:t>
      </w:r>
      <w:r w:rsidR="003D16AC" w:rsidRPr="00746EA0">
        <w:rPr>
          <w:color w:val="000000" w:themeColor="text1"/>
        </w:rPr>
        <w:t xml:space="preserve">that </w:t>
      </w:r>
      <w:r w:rsidRPr="00746EA0">
        <w:rPr>
          <w:color w:val="000000" w:themeColor="text1"/>
        </w:rPr>
        <w:t xml:space="preserve">the </w:t>
      </w:r>
      <w:r w:rsidR="003D16AC" w:rsidRPr="00746EA0">
        <w:rPr>
          <w:color w:val="000000" w:themeColor="text1"/>
        </w:rPr>
        <w:t xml:space="preserve">major </w:t>
      </w:r>
      <w:r w:rsidRPr="00746EA0">
        <w:rPr>
          <w:color w:val="000000" w:themeColor="text1"/>
        </w:rPr>
        <w:t xml:space="preserve">benefit </w:t>
      </w:r>
      <w:r w:rsidR="003D16AC" w:rsidRPr="00746EA0">
        <w:rPr>
          <w:color w:val="000000" w:themeColor="text1"/>
        </w:rPr>
        <w:t xml:space="preserve">of OIT is to </w:t>
      </w:r>
      <w:r w:rsidRPr="00746EA0">
        <w:rPr>
          <w:color w:val="000000" w:themeColor="text1"/>
        </w:rPr>
        <w:t>increas</w:t>
      </w:r>
      <w:r w:rsidR="003D16AC" w:rsidRPr="00746EA0">
        <w:rPr>
          <w:color w:val="000000" w:themeColor="text1"/>
        </w:rPr>
        <w:t>e the</w:t>
      </w:r>
      <w:r w:rsidRPr="00746EA0">
        <w:rPr>
          <w:color w:val="000000" w:themeColor="text1"/>
        </w:rPr>
        <w:t xml:space="preserve"> threshold of reaction, particularly for cow’s milk, hen’s egg and peanut in children.</w:t>
      </w:r>
      <w:r w:rsidRPr="00746EA0">
        <w:rPr>
          <w:color w:val="000000" w:themeColor="text1"/>
        </w:rPr>
        <w:fldChar w:fldCharType="begin">
          <w:fldData xml:space="preserve">PEVuZE5vdGU+PENpdGU+PEF1dGhvcj5OdXJtYXRvdjwvQXV0aG9yPjxZZWFyPjIwMTc8L1llYXI+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OdXJtYXRvdjwvQXV0aG9yPjxZZWFyPjIwMTc8L1llYXI+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23, 124</w:t>
      </w:r>
      <w:r w:rsidRPr="00746EA0">
        <w:rPr>
          <w:color w:val="000000" w:themeColor="text1"/>
        </w:rPr>
        <w:fldChar w:fldCharType="end"/>
      </w:r>
      <w:r w:rsidRPr="00746EA0">
        <w:rPr>
          <w:color w:val="000000" w:themeColor="text1"/>
        </w:rPr>
        <w:t xml:space="preserve"> Concerns </w:t>
      </w:r>
      <w:r w:rsidR="00FE029B" w:rsidRPr="00746EA0">
        <w:rPr>
          <w:color w:val="000000" w:themeColor="text1"/>
        </w:rPr>
        <w:t>about</w:t>
      </w:r>
      <w:r w:rsidRPr="00746EA0">
        <w:rPr>
          <w:color w:val="000000" w:themeColor="text1"/>
        </w:rPr>
        <w:t xml:space="preserve"> safety were addressed and </w:t>
      </w:r>
      <w:r w:rsidRPr="00746EA0">
        <w:rPr>
          <w:color w:val="000000" w:themeColor="text1"/>
        </w:rPr>
        <w:lastRenderedPageBreak/>
        <w:t xml:space="preserve">careful monitoring for local and systemic, anaphylactic reactions was recommended. As a consequence, the European guidelines restrict immunotherapy to research centers or clinical centers with </w:t>
      </w:r>
      <w:r w:rsidR="00C42618" w:rsidRPr="00746EA0">
        <w:rPr>
          <w:color w:val="000000" w:themeColor="text1"/>
        </w:rPr>
        <w:t xml:space="preserve">substantial </w:t>
      </w:r>
      <w:r w:rsidRPr="00746EA0">
        <w:rPr>
          <w:color w:val="000000" w:themeColor="text1"/>
        </w:rPr>
        <w:t xml:space="preserve">experience. Up to now, they do not support biologicals, such as omalizumab, alone or in association </w:t>
      </w:r>
      <w:r w:rsidR="00C42618" w:rsidRPr="00746EA0">
        <w:rPr>
          <w:color w:val="000000" w:themeColor="text1"/>
        </w:rPr>
        <w:t xml:space="preserve">with </w:t>
      </w:r>
      <w:r w:rsidRPr="00746EA0">
        <w:rPr>
          <w:color w:val="000000" w:themeColor="text1"/>
        </w:rPr>
        <w:t xml:space="preserve">immunotherapy. </w:t>
      </w:r>
      <w:r w:rsidR="003D16AC" w:rsidRPr="00746EA0">
        <w:rPr>
          <w:color w:val="000000" w:themeColor="text1"/>
        </w:rPr>
        <w:t>I</w:t>
      </w:r>
      <w:r w:rsidRPr="00746EA0">
        <w:rPr>
          <w:color w:val="000000" w:themeColor="text1"/>
        </w:rPr>
        <w:t xml:space="preserve">n December 2020, </w:t>
      </w:r>
      <w:r w:rsidR="003D16AC" w:rsidRPr="00746EA0">
        <w:rPr>
          <w:color w:val="000000" w:themeColor="text1"/>
        </w:rPr>
        <w:t>t</w:t>
      </w:r>
      <w:r w:rsidRPr="00746EA0">
        <w:rPr>
          <w:color w:val="000000" w:themeColor="text1"/>
        </w:rPr>
        <w:t>he EMA also approved Palforzia</w:t>
      </w:r>
      <w:r w:rsidR="00FE029B" w:rsidRPr="00746EA0">
        <w:rPr>
          <w:color w:val="000000" w:themeColor="text1"/>
        </w:rPr>
        <w:t>®</w:t>
      </w:r>
      <w:r w:rsidRPr="00746EA0">
        <w:rPr>
          <w:color w:val="000000" w:themeColor="text1"/>
        </w:rPr>
        <w:t xml:space="preserve"> for treating children between 4-17 years old with peanut allergy.</w:t>
      </w:r>
      <w:r w:rsidRPr="00746EA0">
        <w:rPr>
          <w:color w:val="000000" w:themeColor="text1"/>
        </w:rPr>
        <w:fldChar w:fldCharType="begin"/>
      </w:r>
      <w:r w:rsidR="0071170F" w:rsidRPr="00746EA0">
        <w:rPr>
          <w:color w:val="000000" w:themeColor="text1"/>
        </w:rPr>
        <w:instrText xml:space="preserve"> ADDIN EN.CITE &lt;EndNote&gt;&lt;Cite&gt;&lt;Author&gt;European Pharmaceutical review&lt;/Author&gt;&lt;RecNum&gt;183&lt;/RecNum&gt;&lt;DisplayText&gt;&lt;style face="superscript"&gt;125&lt;/style&gt;&lt;/DisplayText&gt;&lt;record&gt;&lt;rec-number&gt;183&lt;/rec-number&gt;&lt;foreign-keys&gt;&lt;key app="EN" db-id="p2vvwes9d9r0epexttyxspebtz5pa2xazt5d" timestamp="1626452577"&gt;183&lt;/key&gt;&lt;/foreign-keys&gt;&lt;ref-type name="Web Page"&gt;12&lt;/ref-type&gt;&lt;contributors&gt;&lt;authors&gt;&lt;author&gt;European Pharmaceutical review,&lt;/author&gt;&lt;/authors&gt;&lt;/contributors&gt;&lt;titles&gt;&lt;title&gt;European Commission approves first treatment for peanut allergy&lt;/title&gt;&lt;/titles&gt;&lt;dates&gt;&lt;/dates&gt;&lt;urls&gt;&lt;related-urls&gt;&lt;url&gt;https://www.europeanpharmaceuticalreview.com/news/138359/european-commission-approves-first-treatment-for-peanut-allergy/&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25</w:t>
      </w:r>
      <w:r w:rsidRPr="00746EA0">
        <w:rPr>
          <w:color w:val="000000" w:themeColor="text1"/>
        </w:rPr>
        <w:fldChar w:fldCharType="end"/>
      </w:r>
      <w:r w:rsidRPr="00746EA0">
        <w:rPr>
          <w:color w:val="000000" w:themeColor="text1"/>
        </w:rPr>
        <w:t xml:space="preserve"> </w:t>
      </w:r>
    </w:p>
    <w:p w14:paraId="0EC73022" w14:textId="5ED90FED" w:rsidR="00B94203" w:rsidRPr="00746EA0" w:rsidRDefault="00B94203" w:rsidP="00A10343">
      <w:pPr>
        <w:spacing w:line="480" w:lineRule="auto"/>
        <w:ind w:firstLine="720"/>
        <w:rPr>
          <w:color w:val="000000" w:themeColor="text1"/>
          <w:lang w:eastAsia="en-GB"/>
        </w:rPr>
      </w:pPr>
      <w:r w:rsidRPr="00746EA0">
        <w:rPr>
          <w:color w:val="000000" w:themeColor="text1"/>
          <w:lang w:eastAsia="en-GB"/>
        </w:rPr>
        <w:t>The current ASCIA guid</w:t>
      </w:r>
      <w:r w:rsidR="00C42618" w:rsidRPr="00746EA0">
        <w:rPr>
          <w:color w:val="000000" w:themeColor="text1"/>
          <w:lang w:eastAsia="en-GB"/>
        </w:rPr>
        <w:t>elines</w:t>
      </w:r>
      <w:r w:rsidRPr="00746EA0">
        <w:rPr>
          <w:color w:val="000000" w:themeColor="text1"/>
          <w:lang w:eastAsia="en-GB"/>
        </w:rPr>
        <w:t xml:space="preserve"> on treatment of FA is to adhere to strict allergen avoidance. At this time, there are no Therapeutic Goods Administration (TGA) approved FA treatments in Australasia. </w:t>
      </w:r>
      <w:r w:rsidR="000D71E7" w:rsidRPr="00746EA0">
        <w:rPr>
          <w:color w:val="000000" w:themeColor="text1"/>
          <w:lang w:eastAsia="en-GB"/>
        </w:rPr>
        <w:t>F</w:t>
      </w:r>
      <w:r w:rsidRPr="00746EA0">
        <w:rPr>
          <w:color w:val="000000" w:themeColor="text1"/>
          <w:lang w:eastAsia="en-GB"/>
        </w:rPr>
        <w:t xml:space="preserve">ew allergists in Australasia currently perform OIT due to concerns regarding high rates of reaction including anaphylaxis. </w:t>
      </w:r>
      <w:r w:rsidR="00701585" w:rsidRPr="00746EA0">
        <w:rPr>
          <w:color w:val="000000" w:themeColor="text1"/>
          <w:lang w:eastAsia="en-GB"/>
        </w:rPr>
        <w:t xml:space="preserve">However, </w:t>
      </w:r>
      <w:r w:rsidR="000517E3" w:rsidRPr="00746EA0">
        <w:rPr>
          <w:color w:val="000000" w:themeColor="text1"/>
          <w:lang w:eastAsia="en-GB"/>
        </w:rPr>
        <w:t xml:space="preserve">it has now been observed that </w:t>
      </w:r>
      <w:r w:rsidR="00701585" w:rsidRPr="00746EA0">
        <w:rPr>
          <w:color w:val="000000" w:themeColor="text1"/>
          <w:lang w:eastAsia="en-GB"/>
        </w:rPr>
        <w:t>over the long term, rates decrease.</w:t>
      </w:r>
      <w:r w:rsidR="00FF0CE9" w:rsidRPr="00746EA0">
        <w:rPr>
          <w:color w:val="000000" w:themeColor="text1"/>
          <w:lang w:eastAsia="en-GB"/>
        </w:rPr>
        <w:fldChar w:fldCharType="begin">
          <w:fldData xml:space="preserve">PEVuZE5vdGU+PENpdGU+PEF1dGhvcj5DaGludGhyYWphaDwvQXV0aG9yPjxZZWFyPjIwMTk8L1ll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DaGludGhyYWphaDwvQXV0aG9yPjxZZWFyPjIwMTk8L1ll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00FF0CE9" w:rsidRPr="00746EA0">
        <w:rPr>
          <w:color w:val="000000" w:themeColor="text1"/>
          <w:lang w:eastAsia="en-GB"/>
        </w:rPr>
      </w:r>
      <w:r w:rsidR="00FF0CE9" w:rsidRPr="00746EA0">
        <w:rPr>
          <w:color w:val="000000" w:themeColor="text1"/>
          <w:lang w:eastAsia="en-GB"/>
        </w:rPr>
        <w:fldChar w:fldCharType="separate"/>
      </w:r>
      <w:r w:rsidR="009C780F" w:rsidRPr="00746EA0">
        <w:rPr>
          <w:noProof/>
          <w:color w:val="000000" w:themeColor="text1"/>
          <w:vertAlign w:val="superscript"/>
          <w:lang w:eastAsia="en-GB"/>
        </w:rPr>
        <w:t>126, 127</w:t>
      </w:r>
      <w:r w:rsidR="00FF0CE9" w:rsidRPr="00746EA0">
        <w:rPr>
          <w:color w:val="000000" w:themeColor="text1"/>
          <w:lang w:eastAsia="en-GB"/>
        </w:rPr>
        <w:fldChar w:fldCharType="end"/>
      </w:r>
      <w:r w:rsidR="00FF0CE9" w:rsidRPr="00746EA0">
        <w:rPr>
          <w:color w:val="000000" w:themeColor="text1"/>
          <w:lang w:eastAsia="en-GB"/>
        </w:rPr>
        <w:t xml:space="preserve"> </w:t>
      </w:r>
      <w:r w:rsidRPr="00746EA0">
        <w:rPr>
          <w:color w:val="000000" w:themeColor="text1"/>
          <w:lang w:eastAsia="en-GB"/>
        </w:rPr>
        <w:t>The ASCIA Position Paper on OIT for FA</w:t>
      </w:r>
      <w:r w:rsidRPr="00746EA0">
        <w:rPr>
          <w:color w:val="000000" w:themeColor="text1"/>
          <w:lang w:eastAsia="en-GB"/>
        </w:rPr>
        <w:fldChar w:fldCharType="begin"/>
      </w:r>
      <w:r w:rsidR="0071170F" w:rsidRPr="00746EA0">
        <w:rPr>
          <w:color w:val="000000" w:themeColor="text1"/>
          <w:lang w:eastAsia="en-GB"/>
        </w:rPr>
        <w:instrText xml:space="preserve"> ADDIN EN.CITE &lt;EndNote&gt;&lt;Cite&gt;&lt;Author&gt;Australiasian society of clinical immunology and allergy (ASCIA)&lt;/Author&gt;&lt;Year&gt;2021&lt;/Year&gt;&lt;RecNum&gt;30&lt;/RecNum&gt;&lt;DisplayText&gt;&lt;style face="superscript"&gt;128&lt;/style&gt;&lt;/DisplayText&gt;&lt;record&gt;&lt;rec-number&gt;30&lt;/rec-number&gt;&lt;foreign-keys&gt;&lt;key app="EN" db-id="p2vvwes9d9r0epexttyxspebtz5pa2xazt5d" timestamp="1623437913"&gt;30&lt;/key&gt;&lt;/foreign-keys&gt;&lt;ref-type name="Web Page"&gt;12&lt;/ref-type&gt;&lt;contributors&gt;&lt;authors&gt;&lt;author&gt;Australiasian society of clinical immunology and allergy (ASCIA),&lt;/author&gt;&lt;/authors&gt;&lt;/contributors&gt;&lt;titles&gt;&lt;title&gt;Position Paper - Oral Immunotherapy for Food Allergy&lt;/title&gt;&lt;/titles&gt;&lt;volume&gt;2021&lt;/volume&gt;&lt;number&gt;June 11&lt;/number&gt;&lt;dates&gt;&lt;year&gt;2021&lt;/year&gt;&lt;/dates&gt;&lt;urls&gt;&lt;related-urls&gt;&lt;url&gt;https://www.allergy.org.au/hp/papers/ascia-oral-immunotherapy-for-food-allergy&lt;/url&gt;&lt;/related-urls&gt;&lt;/urls&gt;&lt;/record&gt;&lt;/Cite&gt;&lt;/EndNote&gt;</w:instrText>
      </w:r>
      <w:r w:rsidRPr="00746EA0">
        <w:rPr>
          <w:color w:val="000000" w:themeColor="text1"/>
          <w:lang w:eastAsia="en-GB"/>
        </w:rPr>
        <w:fldChar w:fldCharType="separate"/>
      </w:r>
      <w:r w:rsidR="009C780F" w:rsidRPr="00746EA0">
        <w:rPr>
          <w:noProof/>
          <w:color w:val="000000" w:themeColor="text1"/>
          <w:vertAlign w:val="superscript"/>
          <w:lang w:eastAsia="en-GB"/>
        </w:rPr>
        <w:t>128</w:t>
      </w:r>
      <w:r w:rsidRPr="00746EA0">
        <w:rPr>
          <w:color w:val="000000" w:themeColor="text1"/>
          <w:lang w:eastAsia="en-GB"/>
        </w:rPr>
        <w:fldChar w:fldCharType="end"/>
      </w:r>
      <w:r w:rsidRPr="00746EA0">
        <w:rPr>
          <w:color w:val="000000" w:themeColor="text1"/>
          <w:lang w:eastAsia="en-GB"/>
        </w:rPr>
        <w:t xml:space="preserve"> currently recommends against the use of OIT for treatment of FAs, and highlights the need for additional studies to establish safety, tolerability, cost-effectiveness, quality of life and long-term outcomes. Several phase 2 studies are underway in Australia to evaluate whether </w:t>
      </w:r>
      <w:r w:rsidR="00FA1CAA" w:rsidRPr="00746EA0">
        <w:rPr>
          <w:color w:val="000000" w:themeColor="text1"/>
          <w:lang w:eastAsia="en-GB"/>
        </w:rPr>
        <w:t xml:space="preserve">use </w:t>
      </w:r>
      <w:r w:rsidRPr="00746EA0">
        <w:rPr>
          <w:color w:val="000000" w:themeColor="text1"/>
          <w:lang w:eastAsia="en-GB"/>
        </w:rPr>
        <w:t>of an adjuvant alongside OIT can improve efficacy and/or safety of OIT for treatment of peanut, egg and milk allergies.</w:t>
      </w:r>
      <w:r w:rsidRPr="00746EA0">
        <w:rPr>
          <w:color w:val="000000" w:themeColor="text1"/>
          <w:lang w:eastAsia="en-GB"/>
        </w:rPr>
        <w:fldChar w:fldCharType="begin">
          <w:fldData xml:space="preserve">PEVuZE5vdGU+PENpdGU+PEF1dGhvcj5BdXN0cmFsaWFuIE5ldyBaZWFsYW5kIENsaW5pY2FsIFRy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BdXN0cmFsaWFuIE5ldyBaZWFsYW5kIENsaW5pY2FsIFRy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Pr="00746EA0">
        <w:rPr>
          <w:color w:val="000000" w:themeColor="text1"/>
          <w:lang w:eastAsia="en-GB"/>
        </w:rPr>
      </w:r>
      <w:r w:rsidRPr="00746EA0">
        <w:rPr>
          <w:color w:val="000000" w:themeColor="text1"/>
          <w:lang w:eastAsia="en-GB"/>
        </w:rPr>
        <w:fldChar w:fldCharType="separate"/>
      </w:r>
      <w:r w:rsidR="009C780F" w:rsidRPr="00746EA0">
        <w:rPr>
          <w:noProof/>
          <w:color w:val="000000" w:themeColor="text1"/>
          <w:vertAlign w:val="superscript"/>
          <w:lang w:eastAsia="en-GB"/>
        </w:rPr>
        <w:t>129-132</w:t>
      </w:r>
      <w:r w:rsidRPr="00746EA0">
        <w:rPr>
          <w:color w:val="000000" w:themeColor="text1"/>
          <w:lang w:eastAsia="en-GB"/>
        </w:rPr>
        <w:fldChar w:fldCharType="end"/>
      </w:r>
    </w:p>
    <w:p w14:paraId="0A8E3DB4" w14:textId="1EE29FC7" w:rsidR="00B94203" w:rsidRPr="00746EA0" w:rsidRDefault="00C42618" w:rsidP="00A10343">
      <w:pPr>
        <w:spacing w:line="480" w:lineRule="auto"/>
        <w:ind w:firstLine="720"/>
        <w:jc w:val="both"/>
        <w:rPr>
          <w:color w:val="000000" w:themeColor="text1"/>
        </w:rPr>
      </w:pPr>
      <w:r w:rsidRPr="00746EA0">
        <w:rPr>
          <w:color w:val="000000" w:themeColor="text1"/>
        </w:rPr>
        <w:t>G</w:t>
      </w:r>
      <w:r w:rsidR="00B94203" w:rsidRPr="00746EA0">
        <w:rPr>
          <w:color w:val="000000" w:themeColor="text1"/>
        </w:rPr>
        <w:t>uidelines regarding the treatment of FA in Latin America are scarce, and all of them focused on the pediatric population.</w:t>
      </w:r>
      <w:r w:rsidR="00B94203" w:rsidRPr="00746EA0">
        <w:rPr>
          <w:color w:val="000000" w:themeColor="text1"/>
        </w:rPr>
        <w:fldChar w:fldCharType="begin">
          <w:fldData xml:space="preserve">PEVuZE5vdGU+PENpdGU+PEF1dGhvcj5NZXhpY286IHNlY3JldGFyw61hIGRlIHNhbHVkPC9BdXRo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ZXhpY286IHNlY3JldGFyw61hIGRlIHNhbHVkPC9BdXRo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94203" w:rsidRPr="00746EA0">
        <w:rPr>
          <w:color w:val="000000" w:themeColor="text1"/>
        </w:rPr>
      </w:r>
      <w:r w:rsidR="00B94203" w:rsidRPr="00746EA0">
        <w:rPr>
          <w:color w:val="000000" w:themeColor="text1"/>
        </w:rPr>
        <w:fldChar w:fldCharType="separate"/>
      </w:r>
      <w:r w:rsidR="009C780F" w:rsidRPr="00746EA0">
        <w:rPr>
          <w:noProof/>
          <w:color w:val="000000" w:themeColor="text1"/>
          <w:vertAlign w:val="superscript"/>
        </w:rPr>
        <w:t>133-137</w:t>
      </w:r>
      <w:r w:rsidR="00B94203" w:rsidRPr="00746EA0">
        <w:rPr>
          <w:color w:val="000000" w:themeColor="text1"/>
        </w:rPr>
        <w:fldChar w:fldCharType="end"/>
      </w:r>
      <w:r w:rsidR="00B94203" w:rsidRPr="00746EA0">
        <w:rPr>
          <w:color w:val="000000" w:themeColor="text1"/>
        </w:rPr>
        <w:t xml:space="preserve"> Mexico and Chile have developed government-issued recommendations, the former for all groups of food allergens, while the latter specifically for cow’s milk protein allergy. Other groups of experts from Argentina, Brazil, Colombia, and Latin America in general, have published consensuses regarding different allergens. Most of these documents are based on international guidelines and do not necessarily reflect the characteristics of the Latin American population.</w:t>
      </w:r>
      <w:r w:rsidR="00B94203" w:rsidRPr="00746EA0">
        <w:rPr>
          <w:color w:val="000000" w:themeColor="text1"/>
        </w:rPr>
        <w:fldChar w:fldCharType="begin">
          <w:fldData xml:space="preserve">PEVuZE5vdGU+PENpdGU+PEF1dGhvcj5Db21pdGUgTmFjaW9uYWwgZGU8L0F1dGhvcj48WWVhcj4y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b21pdGUgTmFjaW9uYWwgZGU8L0F1dGhvcj48WWVhcj4y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94203" w:rsidRPr="00746EA0">
        <w:rPr>
          <w:color w:val="000000" w:themeColor="text1"/>
        </w:rPr>
      </w:r>
      <w:r w:rsidR="00B94203" w:rsidRPr="00746EA0">
        <w:rPr>
          <w:color w:val="000000" w:themeColor="text1"/>
        </w:rPr>
        <w:fldChar w:fldCharType="separate"/>
      </w:r>
      <w:r w:rsidR="009C780F" w:rsidRPr="00746EA0">
        <w:rPr>
          <w:noProof/>
          <w:color w:val="000000" w:themeColor="text1"/>
          <w:vertAlign w:val="superscript"/>
        </w:rPr>
        <w:t>135-137</w:t>
      </w:r>
      <w:r w:rsidR="00B94203" w:rsidRPr="00746EA0">
        <w:rPr>
          <w:color w:val="000000" w:themeColor="text1"/>
        </w:rPr>
        <w:fldChar w:fldCharType="end"/>
      </w:r>
      <w:r w:rsidR="00B94203" w:rsidRPr="00746EA0">
        <w:rPr>
          <w:color w:val="000000" w:themeColor="text1"/>
        </w:rPr>
        <w:t xml:space="preserve"> The common ground between most of these guidelines is the relevance attributed to the restriction of </w:t>
      </w:r>
      <w:r w:rsidR="000D71E7" w:rsidRPr="00746EA0">
        <w:rPr>
          <w:color w:val="000000" w:themeColor="text1"/>
        </w:rPr>
        <w:t>FA</w:t>
      </w:r>
      <w:r w:rsidR="00B94203" w:rsidRPr="00746EA0">
        <w:rPr>
          <w:color w:val="000000" w:themeColor="text1"/>
        </w:rPr>
        <w:t xml:space="preserve">s both in the patient and the lactating mother, the strategies that </w:t>
      </w:r>
      <w:r w:rsidR="00B94203" w:rsidRPr="00746EA0">
        <w:rPr>
          <w:color w:val="000000" w:themeColor="text1"/>
        </w:rPr>
        <w:lastRenderedPageBreak/>
        <w:t>practitioners might use to avoid malnutrition, and the importance of treating anaphylactic episodes with intramuscular epinephrine.</w:t>
      </w:r>
      <w:r w:rsidR="00B94203" w:rsidRPr="00746EA0">
        <w:rPr>
          <w:color w:val="000000" w:themeColor="text1"/>
        </w:rPr>
        <w:fldChar w:fldCharType="begin">
          <w:fldData xml:space="preserve">PEVuZE5vdGU+PENpdGU+PEF1dGhvcj5NZXhpY286IHNlY3JldGFyw61hIGRlIHNhbHVkPC9BdXRo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ZXhpY286IHNlY3JldGFyw61hIGRlIHNhbHVkPC9BdXRo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94203" w:rsidRPr="00746EA0">
        <w:rPr>
          <w:color w:val="000000" w:themeColor="text1"/>
        </w:rPr>
      </w:r>
      <w:r w:rsidR="00B94203" w:rsidRPr="00746EA0">
        <w:rPr>
          <w:color w:val="000000" w:themeColor="text1"/>
        </w:rPr>
        <w:fldChar w:fldCharType="separate"/>
      </w:r>
      <w:r w:rsidR="009C780F" w:rsidRPr="00746EA0">
        <w:rPr>
          <w:noProof/>
          <w:color w:val="000000" w:themeColor="text1"/>
          <w:vertAlign w:val="superscript"/>
        </w:rPr>
        <w:t>133-137</w:t>
      </w:r>
      <w:r w:rsidR="00B94203" w:rsidRPr="00746EA0">
        <w:rPr>
          <w:color w:val="000000" w:themeColor="text1"/>
        </w:rPr>
        <w:fldChar w:fldCharType="end"/>
      </w:r>
      <w:r w:rsidR="00B94203" w:rsidRPr="00746EA0">
        <w:rPr>
          <w:color w:val="000000" w:themeColor="text1"/>
        </w:rPr>
        <w:t xml:space="preserve"> The use of OIT and monoclonal antibodies is supported by the Colombian, Brazilian, and Argentinian guidelines,</w:t>
      </w:r>
      <w:r w:rsidR="00B94203" w:rsidRPr="00746EA0">
        <w:rPr>
          <w:color w:val="000000" w:themeColor="text1"/>
        </w:rPr>
        <w:fldChar w:fldCharType="begin">
          <w:fldData xml:space="preserve">PEVuZE5vdGU+PENpdGU+PEF1dGhvcj5Db21pdGUgTmFjaW9uYWwgZGU8L0F1dGhvcj48WWVhcj4y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b21pdGUgTmFjaW9uYWwgZGU8L0F1dGhvcj48WWVhcj4y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94203" w:rsidRPr="00746EA0">
        <w:rPr>
          <w:color w:val="000000" w:themeColor="text1"/>
        </w:rPr>
      </w:r>
      <w:r w:rsidR="00B94203" w:rsidRPr="00746EA0">
        <w:rPr>
          <w:color w:val="000000" w:themeColor="text1"/>
        </w:rPr>
        <w:fldChar w:fldCharType="separate"/>
      </w:r>
      <w:r w:rsidR="009C780F" w:rsidRPr="00746EA0">
        <w:rPr>
          <w:noProof/>
          <w:color w:val="000000" w:themeColor="text1"/>
          <w:vertAlign w:val="superscript"/>
        </w:rPr>
        <w:t>135-137</w:t>
      </w:r>
      <w:r w:rsidR="00B94203" w:rsidRPr="00746EA0">
        <w:rPr>
          <w:color w:val="000000" w:themeColor="text1"/>
        </w:rPr>
        <w:fldChar w:fldCharType="end"/>
      </w:r>
      <w:r w:rsidR="00B94203" w:rsidRPr="00746EA0">
        <w:rPr>
          <w:color w:val="000000" w:themeColor="text1"/>
        </w:rPr>
        <w:t xml:space="preserve"> however, the latter also mentions the usefulness of some other types of immunotherapy, including sublingual and epicutaneous routes.</w:t>
      </w:r>
      <w:r w:rsidR="00B94203" w:rsidRPr="00746EA0">
        <w:rPr>
          <w:color w:val="000000" w:themeColor="text1"/>
        </w:rPr>
        <w:fldChar w:fldCharType="begin"/>
      </w:r>
      <w:r w:rsidR="0071170F" w:rsidRPr="00746EA0">
        <w:rPr>
          <w:color w:val="000000" w:themeColor="text1"/>
        </w:rPr>
        <w:instrText xml:space="preserve"> ADDIN EN.CITE &lt;EndNote&gt;&lt;Cite&gt;&lt;Author&gt;Comite Nacional de&lt;/Author&gt;&lt;Year&gt;2018&lt;/Year&gt;&lt;RecNum&gt;182&lt;/RecNum&gt;&lt;DisplayText&gt;&lt;style face="superscript"&gt;135&lt;/style&gt;&lt;/DisplayText&gt;&lt;record&gt;&lt;rec-number&gt;182&lt;/rec-number&gt;&lt;foreign-keys&gt;&lt;key app="EN" db-id="p2vvwes9d9r0epexttyxspebtz5pa2xazt5d" timestamp="1626307112"&gt;182&lt;/key&gt;&lt;/foreign-keys&gt;&lt;ref-type name="Journal Article"&gt;17&lt;/ref-type&gt;&lt;contributors&gt;&lt;authors&gt;&lt;author&gt;Comite Nacional de, Alergia&lt;/author&gt;&lt;/authors&gt;&lt;/contributors&gt;&lt;titles&gt;&lt;title&gt;[Food allergy in children: recommendations for diagnosis and treatment]&lt;/title&gt;&lt;secondary-title&gt;Arch Argent Pediatr&lt;/secondary-title&gt;&lt;/titles&gt;&lt;pages&gt;s1-s9&lt;/pages&gt;&lt;volume&gt;116&lt;/volume&gt;&lt;number&gt;1&lt;/number&gt;&lt;edition&gt;2018/01/16&lt;/edition&gt;&lt;keywords&gt;&lt;keyword&gt;Child&lt;/keyword&gt;&lt;keyword&gt;*Food Hypersensitivity/diagnosis/therapy&lt;/keyword&gt;&lt;keyword&gt;Humans&lt;/keyword&gt;&lt;keyword&gt;Practice Guidelines as Topic&lt;/keyword&gt;&lt;keyword&gt;*Anaphylaxia&lt;/keyword&gt;&lt;keyword&gt;*Cow&amp;apos;s milk protein&lt;/keyword&gt;&lt;keyword&gt;*Elimination diet&lt;/keyword&gt;&lt;keyword&gt;*Food allergy&lt;/keyword&gt;&lt;/keywords&gt;&lt;dates&gt;&lt;year&gt;2018&lt;/year&gt;&lt;pub-dates&gt;&lt;date&gt;Feb 1&lt;/date&gt;&lt;/pub-dates&gt;&lt;/dates&gt;&lt;orig-pub&gt;Alergia alimentaria en pediatria: recomendaciones para su diagnostico y tratamiento.&lt;/orig-pub&gt;&lt;isbn&gt;1668-3501 (Electronic)&amp;#xD;0325-0075 (Linking)&lt;/isbn&gt;&lt;accession-num&gt;29333846&lt;/accession-num&gt;&lt;urls&gt;&lt;related-urls&gt;&lt;url&gt;https://www.ncbi.nlm.nih.gov/pubmed/29333846&lt;/url&gt;&lt;/related-urls&gt;&lt;/urls&gt;&lt;electronic-resource-num&gt;10.5546/aap.2018.S1&lt;/electronic-resource-num&gt;&lt;/record&gt;&lt;/Cite&gt;&lt;/EndNote&gt;</w:instrText>
      </w:r>
      <w:r w:rsidR="00B94203" w:rsidRPr="00746EA0">
        <w:rPr>
          <w:color w:val="000000" w:themeColor="text1"/>
        </w:rPr>
        <w:fldChar w:fldCharType="separate"/>
      </w:r>
      <w:r w:rsidR="009C780F" w:rsidRPr="00746EA0">
        <w:rPr>
          <w:noProof/>
          <w:color w:val="000000" w:themeColor="text1"/>
          <w:vertAlign w:val="superscript"/>
        </w:rPr>
        <w:t>135</w:t>
      </w:r>
      <w:r w:rsidR="00B94203" w:rsidRPr="00746EA0">
        <w:rPr>
          <w:color w:val="000000" w:themeColor="text1"/>
        </w:rPr>
        <w:fldChar w:fldCharType="end"/>
      </w:r>
      <w:r w:rsidR="00B94203" w:rsidRPr="00746EA0">
        <w:rPr>
          <w:color w:val="000000" w:themeColor="text1"/>
        </w:rPr>
        <w:t xml:space="preserve"> Additionally, the Brazilian consensus recommends the induction of oral tolerance through baked foods, due to the good response that most patients present to baked allergens, especially milk and egg.</w:t>
      </w:r>
      <w:r w:rsidR="00B94203" w:rsidRPr="00746EA0">
        <w:rPr>
          <w:color w:val="000000" w:themeColor="text1"/>
        </w:rPr>
        <w:fldChar w:fldCharType="begin"/>
      </w:r>
      <w:r w:rsidR="0071170F" w:rsidRPr="00746EA0">
        <w:rPr>
          <w:color w:val="000000" w:themeColor="text1"/>
        </w:rPr>
        <w:instrText xml:space="preserve"> ADDIN EN.CITE &lt;EndNote&gt;&lt;Cite&gt;&lt;Author&gt;SolÈ&lt;/Author&gt;&lt;Year&gt;2018&lt;/Year&gt;&lt;RecNum&gt;10&lt;/RecNum&gt;&lt;DisplayText&gt;&lt;style face="superscript"&gt;136&lt;/style&gt;&lt;/DisplayText&gt;&lt;record&gt;&lt;rec-number&gt;10&lt;/rec-number&gt;&lt;foreign-keys&gt;&lt;key app="EN" db-id="p2vvwes9d9r0epexttyxspebtz5pa2xazt5d" timestamp="1623390416"&gt;10&lt;/key&gt;&lt;/foreign-keys&gt;&lt;ref-type name="Journal Article"&gt;17&lt;/ref-type&gt;&lt;contributors&gt;&lt;authors&gt;&lt;author&gt;SolÈ, D.&lt;/author&gt;&lt;author&gt;Silva, L. R.&lt;/author&gt;&lt;author&gt;Cocco, R. R.&lt;/author&gt;&lt;author&gt;Ferreira, C. T.&lt;/author&gt;&lt;author&gt;Sarni, R. O.&lt;/author&gt;&lt;author&gt;Oliveira, L. C.&lt;/author&gt;&lt;author&gt;Pastorino, A. C.&lt;/author&gt;&lt;author&gt;Weffort, V.&lt;/author&gt;&lt;author&gt;Morais, M. B.&lt;/author&gt;&lt;author&gt;Barreto, B. P.&lt;/author&gt;&lt;author&gt;Oliveira, J. C.&lt;/author&gt;&lt;author&gt;Castro, A. P. M.&lt;/author&gt;&lt;author&gt;Franco, J. M.&lt;/author&gt;&lt;author&gt;Neto, H. J. C.&lt;/author&gt;&lt;author&gt;Ros·rio, N. A.&lt;/author&gt;&lt;author&gt;Alonso, M. L. O.&lt;/author&gt;&lt;author&gt;Sarinho, E. C.&lt;/author&gt;&lt;author&gt;Yang, A.&lt;/author&gt;&lt;author&gt;Maranhao, H.&lt;/author&gt;&lt;author&gt;Toporovski, M. S.&lt;/author&gt;&lt;author&gt;Epifanio, M.&lt;/author&gt;&lt;author&gt;Wandalsen, N.&lt;/author&gt;&lt;/authors&gt;&lt;/contributors&gt;&lt;titles&gt;&lt;title&gt;Consenso Brasileiro sobre Alergia Alimentar: 2018 - Parte 2 - DiagnÛstico, tratamento e prevenÁ„o. Documento conjunto elaborado pela Sociedade Brasileira de Pediatria e AssociaÁ„o Brasileira de Alergia e Imunologia&lt;/title&gt;&lt;secondary-title&gt;BJAI.&lt;/secondary-title&gt;&lt;/titles&gt;&lt;pages&gt;39-82&lt;/pages&gt;&lt;volume&gt;2&lt;/volume&gt;&lt;number&gt;1&lt;/number&gt;&lt;dates&gt;&lt;year&gt;2018&lt;/year&gt;&lt;/dates&gt;&lt;isbn&gt;0104-7795&lt;/isbn&gt;&lt;urls&gt;&lt;related-urls&gt;&lt;url&gt;aaai-asbai.org.br/bjai/detalhe_artigo.asp?id=865&lt;/url&gt;&lt;/related-urls&gt;&lt;/urls&gt;&lt;/record&gt;&lt;/Cite&gt;&lt;/EndNote&gt;</w:instrText>
      </w:r>
      <w:r w:rsidR="00B94203" w:rsidRPr="00746EA0">
        <w:rPr>
          <w:color w:val="000000" w:themeColor="text1"/>
        </w:rPr>
        <w:fldChar w:fldCharType="separate"/>
      </w:r>
      <w:r w:rsidR="009C780F" w:rsidRPr="00746EA0">
        <w:rPr>
          <w:noProof/>
          <w:color w:val="000000" w:themeColor="text1"/>
          <w:vertAlign w:val="superscript"/>
        </w:rPr>
        <w:t>136</w:t>
      </w:r>
      <w:r w:rsidR="00B94203" w:rsidRPr="00746EA0">
        <w:rPr>
          <w:color w:val="000000" w:themeColor="text1"/>
        </w:rPr>
        <w:fldChar w:fldCharType="end"/>
      </w:r>
      <w:r w:rsidR="00B94203" w:rsidRPr="00746EA0">
        <w:rPr>
          <w:color w:val="000000" w:themeColor="text1"/>
        </w:rPr>
        <w:t xml:space="preserve"> Because of the lack of regional references, it is imperative for Latin American associations to develop local studies to deliver focused recommendations for this specific population.</w:t>
      </w:r>
    </w:p>
    <w:p w14:paraId="19EAAC06" w14:textId="2DFFCB9C" w:rsidR="008F2A8D" w:rsidRPr="00746EA0" w:rsidRDefault="00B94203" w:rsidP="00A10343">
      <w:pPr>
        <w:spacing w:line="480" w:lineRule="auto"/>
        <w:ind w:firstLine="720"/>
        <w:rPr>
          <w:color w:val="000000" w:themeColor="text1"/>
        </w:rPr>
      </w:pPr>
      <w:r w:rsidRPr="00746EA0">
        <w:rPr>
          <w:color w:val="000000" w:themeColor="text1"/>
          <w:shd w:val="clear" w:color="auto" w:fill="FFFFFF"/>
        </w:rPr>
        <w:t xml:space="preserve">In Asia, the standard approach for management of FA recommended by all guidelines is </w:t>
      </w:r>
      <w:r w:rsidR="0040590F" w:rsidRPr="00746EA0">
        <w:rPr>
          <w:color w:val="000000" w:themeColor="text1"/>
          <w:shd w:val="clear" w:color="auto" w:fill="FFFFFF"/>
        </w:rPr>
        <w:t xml:space="preserve">the </w:t>
      </w:r>
      <w:r w:rsidRPr="00746EA0">
        <w:rPr>
          <w:color w:val="000000" w:themeColor="text1"/>
          <w:shd w:val="clear" w:color="auto" w:fill="FFFFFF"/>
        </w:rPr>
        <w:t>avoidance of causative food</w:t>
      </w:r>
      <w:r w:rsidR="0057252B" w:rsidRPr="00746EA0">
        <w:rPr>
          <w:color w:val="000000" w:themeColor="text1"/>
          <w:shd w:val="clear" w:color="auto" w:fill="FFFFFF"/>
        </w:rPr>
        <w:t>s</w:t>
      </w:r>
      <w:r w:rsidRPr="00746EA0">
        <w:rPr>
          <w:color w:val="000000" w:themeColor="text1"/>
          <w:shd w:val="clear" w:color="auto" w:fill="FFFFFF"/>
        </w:rPr>
        <w:t>.</w:t>
      </w:r>
      <w:r w:rsidRPr="00746EA0">
        <w:rPr>
          <w:color w:val="000000" w:themeColor="text1"/>
          <w:shd w:val="clear" w:color="auto" w:fill="FFFFFF"/>
        </w:rPr>
        <w:fldChar w:fldCharType="begin">
          <w:fldData xml:space="preserve">PEVuZE5vdGU+PENpdGU+PEF1dGhvcj5UaGFpIFBlZGlhdHJpY3M8L0F1dGhvcj48UmVjTnVtPjc1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UaGFpIFBlZGlhdHJpY3M8L0F1dGhvcj48UmVjTnVtPjc1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Pr="00746EA0">
        <w:rPr>
          <w:color w:val="000000" w:themeColor="text1"/>
          <w:shd w:val="clear" w:color="auto" w:fill="FFFFFF"/>
        </w:rPr>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83, 113, 138-141</w:t>
      </w:r>
      <w:r w:rsidRPr="00746EA0">
        <w:rPr>
          <w:color w:val="000000" w:themeColor="text1"/>
          <w:shd w:val="clear" w:color="auto" w:fill="FFFFFF"/>
        </w:rPr>
        <w:fldChar w:fldCharType="end"/>
      </w:r>
      <w:r w:rsidRPr="00746EA0">
        <w:rPr>
          <w:color w:val="000000" w:themeColor="text1"/>
          <w:shd w:val="clear" w:color="auto" w:fill="FFFFFF"/>
        </w:rPr>
        <w:t xml:space="preserve"> The more current guidelines mention OIT.</w:t>
      </w:r>
      <w:r w:rsidRPr="00746EA0">
        <w:rPr>
          <w:color w:val="000000" w:themeColor="text1"/>
          <w:shd w:val="clear" w:color="auto" w:fill="FFFFFF"/>
        </w:rPr>
        <w:fldChar w:fldCharType="begin">
          <w:fldData xml:space="preserve">PEVuZE5vdGU+PENpdGU+PEF1dGhvcj5FYmlzYXdhPC9BdXRob3I+PFllYXI+MjAyMDwvWWVhcj48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=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FYmlzYXdhPC9BdXRob3I+PFllYXI+MjAyMDwvWWVhcj48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=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Pr="00746EA0">
        <w:rPr>
          <w:color w:val="000000" w:themeColor="text1"/>
          <w:shd w:val="clear" w:color="auto" w:fill="FFFFFF"/>
        </w:rPr>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83, 139, 140</w:t>
      </w:r>
      <w:r w:rsidRPr="00746EA0">
        <w:rPr>
          <w:color w:val="000000" w:themeColor="text1"/>
          <w:shd w:val="clear" w:color="auto" w:fill="FFFFFF"/>
        </w:rPr>
        <w:fldChar w:fldCharType="end"/>
      </w:r>
      <w:r w:rsidR="001769E3" w:rsidRPr="00746EA0">
        <w:rPr>
          <w:color w:val="000000" w:themeColor="text1"/>
          <w:shd w:val="clear" w:color="auto" w:fill="FFFFFF"/>
        </w:rPr>
        <w:t xml:space="preserve"> </w:t>
      </w:r>
      <w:r w:rsidR="00D946A4" w:rsidRPr="00746EA0">
        <w:rPr>
          <w:color w:val="000000" w:themeColor="text1"/>
          <w:shd w:val="clear" w:color="auto" w:fill="FFFFFF"/>
        </w:rPr>
        <w:t>T</w:t>
      </w:r>
      <w:r w:rsidRPr="00746EA0">
        <w:rPr>
          <w:color w:val="000000" w:themeColor="text1"/>
          <w:shd w:val="clear" w:color="auto" w:fill="FFFFFF"/>
        </w:rPr>
        <w:t>he Japanese guideline advocate m</w:t>
      </w:r>
      <w:r w:rsidRPr="00746EA0">
        <w:rPr>
          <w:color w:val="000000" w:themeColor="text1"/>
        </w:rPr>
        <w:t>inimum avoidance of causative foods with recommendation for patients to take lower amounts of foods or hypoallergenic forms such as heated or cooked.</w:t>
      </w:r>
      <w:r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rPr>
        <w:fldChar w:fldCharType="separate"/>
      </w:r>
      <w:r w:rsidR="0071170F" w:rsidRPr="00746EA0">
        <w:rPr>
          <w:noProof/>
          <w:color w:val="000000" w:themeColor="text1"/>
          <w:vertAlign w:val="superscript"/>
        </w:rPr>
        <w:t>83</w:t>
      </w:r>
      <w:r w:rsidRPr="00746EA0">
        <w:rPr>
          <w:color w:val="000000" w:themeColor="text1"/>
        </w:rPr>
        <w:fldChar w:fldCharType="end"/>
      </w:r>
      <w:r w:rsidRPr="00746EA0">
        <w:rPr>
          <w:color w:val="000000" w:themeColor="text1"/>
        </w:rPr>
        <w:t xml:space="preserve"> In Malaysia and Hong Kong, cow’s milk allergy guidelines </w:t>
      </w:r>
      <w:r w:rsidR="00FA1CAA" w:rsidRPr="00746EA0">
        <w:rPr>
          <w:color w:val="000000" w:themeColor="text1"/>
        </w:rPr>
        <w:t xml:space="preserve">whilst </w:t>
      </w:r>
      <w:r w:rsidRPr="00746EA0">
        <w:rPr>
          <w:color w:val="000000" w:themeColor="text1"/>
        </w:rPr>
        <w:t>recogniz</w:t>
      </w:r>
      <w:r w:rsidR="00D226B6" w:rsidRPr="00746EA0">
        <w:rPr>
          <w:color w:val="000000" w:themeColor="text1"/>
        </w:rPr>
        <w:t>ing</w:t>
      </w:r>
      <w:r w:rsidRPr="00746EA0">
        <w:rPr>
          <w:color w:val="000000" w:themeColor="text1"/>
        </w:rPr>
        <w:t xml:space="preserve"> the </w:t>
      </w:r>
      <w:r w:rsidR="00FA1CAA" w:rsidRPr="00746EA0">
        <w:rPr>
          <w:color w:val="000000" w:themeColor="text1"/>
        </w:rPr>
        <w:t xml:space="preserve">promise </w:t>
      </w:r>
      <w:r w:rsidRPr="00746EA0">
        <w:rPr>
          <w:color w:val="000000" w:themeColor="text1"/>
        </w:rPr>
        <w:t xml:space="preserve">of OIT, </w:t>
      </w:r>
      <w:r w:rsidR="00FA1CAA" w:rsidRPr="00746EA0">
        <w:rPr>
          <w:color w:val="000000" w:themeColor="text1"/>
        </w:rPr>
        <w:t xml:space="preserve">do </w:t>
      </w:r>
      <w:r w:rsidRPr="00746EA0">
        <w:rPr>
          <w:color w:val="000000" w:themeColor="text1"/>
        </w:rPr>
        <w:t>not recommend</w:t>
      </w:r>
      <w:r w:rsidR="00FA1CAA" w:rsidRPr="00746EA0">
        <w:rPr>
          <w:color w:val="000000" w:themeColor="text1"/>
        </w:rPr>
        <w:t xml:space="preserve"> it in</w:t>
      </w:r>
      <w:r w:rsidRPr="00746EA0">
        <w:rPr>
          <w:color w:val="000000" w:themeColor="text1"/>
        </w:rPr>
        <w:t xml:space="preserve"> routine clinical practice.</w:t>
      </w:r>
      <w:r w:rsidRPr="00746EA0">
        <w:rPr>
          <w:color w:val="000000" w:themeColor="text1"/>
        </w:rPr>
        <w:fldChar w:fldCharType="begin"/>
      </w:r>
      <w:r w:rsidR="0071170F" w:rsidRPr="00746EA0">
        <w:rPr>
          <w:color w:val="000000" w:themeColor="text1"/>
        </w:rPr>
        <w:instrText xml:space="preserve"> ADDIN EN.CITE &lt;EndNote&gt;&lt;Cite&gt;&lt;Author&gt;Hong Kong Institute of Allergy&lt;/Author&gt;&lt;Year&gt;2014&lt;/Year&gt;&lt;RecNum&gt;78&lt;/RecNum&gt;&lt;DisplayText&gt;&lt;style face="superscript"&gt;139, 140&lt;/style&gt;&lt;/DisplayText&gt;&lt;record&gt;&lt;rec-number&gt;78&lt;/rec-number&gt;&lt;foreign-keys&gt;&lt;key app="EN" db-id="p2vvwes9d9r0epexttyxspebtz5pa2xazt5d" timestamp="1624304950"&gt;78&lt;/key&gt;&lt;/foreign-keys&gt;&lt;ref-type name="Web Page"&gt;12&lt;/ref-type&gt;&lt;contributors&gt;&lt;authors&gt;&lt;author&gt;Hong Kong Institute of Allergy,&lt;/author&gt;&lt;/authors&gt;&lt;/contributors&gt;&lt;titles&gt;&lt;title&gt;Guidelines for the diagnosis and management of cow’s milk protein allergy (CMPA) in Hong Kong&lt;/title&gt;&lt;/titles&gt;&lt;dates&gt;&lt;year&gt;2014&lt;/year&gt;&lt;/dates&gt;&lt;urls&gt;&lt;related-urls&gt;&lt;url&gt;https://www.allergy.org.hk/HKIA%20-%20Guidelines%20for%20the%20Diagnosis%20and%20Management%20Cow&amp;apos;s%20Milk%20Protein%20Allergy%20(CMPA)%20in%20Hong%20Kong%20(Final).pdf&lt;/url&gt;&lt;/related-urls&gt;&lt;/urls&gt;&lt;/record&gt;&lt;/Cite&gt;&lt;Cite&gt;&lt;Author&gt;Malaysian society of allergy and Immunology&lt;/Author&gt;&lt;Year&gt;2012&lt;/Year&gt;&lt;RecNum&gt;77&lt;/RecNum&gt;&lt;record&gt;&lt;rec-number&gt;77&lt;/rec-number&gt;&lt;foreign-keys&gt;&lt;key app="EN" db-id="p2vvwes9d9r0epexttyxspebtz5pa2xazt5d" timestamp="1624304871"&gt;77&lt;/key&gt;&lt;/foreign-keys&gt;&lt;ref-type name="Web Page"&gt;12&lt;/ref-type&gt;&lt;contributors&gt;&lt;authors&gt;&lt;author&gt;Malaysian society of allergy and Immunology,&lt;/author&gt;&lt;/authors&gt;&lt;/contributors&gt;&lt;titles&gt;&lt;title&gt;Guidelines for the management of cow’s milk protein allergy in children&lt;/title&gt;&lt;/titles&gt;&lt;volume&gt;2021&lt;/volume&gt;&lt;number&gt;June 21&lt;/number&gt;&lt;dates&gt;&lt;year&gt;2012&lt;/year&gt;&lt;/dates&gt;&lt;urls&gt;&lt;related-urls&gt;&lt;url&gt;https://www.allergymsai.org/pdf/guideline-cows-milk.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39, 140</w:t>
      </w:r>
      <w:r w:rsidRPr="00746EA0">
        <w:rPr>
          <w:color w:val="000000" w:themeColor="text1"/>
        </w:rPr>
        <w:fldChar w:fldCharType="end"/>
      </w:r>
      <w:r w:rsidRPr="00746EA0">
        <w:rPr>
          <w:color w:val="000000" w:themeColor="text1"/>
        </w:rPr>
        <w:t xml:space="preserve"> In Japan</w:t>
      </w:r>
      <w:r w:rsidR="00E330CF" w:rsidRPr="00746EA0">
        <w:rPr>
          <w:color w:val="000000" w:themeColor="text1"/>
        </w:rPr>
        <w:t>, the</w:t>
      </w:r>
      <w:r w:rsidRPr="00746EA0">
        <w:rPr>
          <w:color w:val="000000" w:themeColor="text1"/>
        </w:rPr>
        <w:t xml:space="preserve"> FA guideline </w:t>
      </w:r>
      <w:r w:rsidR="00E330CF" w:rsidRPr="00746EA0">
        <w:rPr>
          <w:color w:val="000000" w:themeColor="text1"/>
        </w:rPr>
        <w:t xml:space="preserve">describes </w:t>
      </w:r>
      <w:r w:rsidRPr="00746EA0">
        <w:rPr>
          <w:color w:val="000000" w:themeColor="text1"/>
        </w:rPr>
        <w:t>OIT as an investigati</w:t>
      </w:r>
      <w:r w:rsidR="00E330CF" w:rsidRPr="00746EA0">
        <w:rPr>
          <w:color w:val="000000" w:themeColor="text1"/>
        </w:rPr>
        <w:t>onal</w:t>
      </w:r>
      <w:r w:rsidRPr="00746EA0">
        <w:rPr>
          <w:color w:val="000000" w:themeColor="text1"/>
        </w:rPr>
        <w:t xml:space="preserve"> </w:t>
      </w:r>
      <w:r w:rsidR="00E330CF" w:rsidRPr="00746EA0">
        <w:rPr>
          <w:color w:val="000000" w:themeColor="text1"/>
        </w:rPr>
        <w:t xml:space="preserve">intervention </w:t>
      </w:r>
      <w:r w:rsidRPr="00746EA0">
        <w:rPr>
          <w:color w:val="000000" w:themeColor="text1"/>
        </w:rPr>
        <w:t xml:space="preserve">in patients with immediate-type </w:t>
      </w:r>
      <w:r w:rsidR="00C20415" w:rsidRPr="00746EA0">
        <w:rPr>
          <w:color w:val="000000" w:themeColor="text1"/>
        </w:rPr>
        <w:t>FA</w:t>
      </w:r>
      <w:r w:rsidRPr="00746EA0">
        <w:rPr>
          <w:color w:val="000000" w:themeColor="text1"/>
        </w:rPr>
        <w:t xml:space="preserve"> in whom </w:t>
      </w:r>
      <w:r w:rsidR="00E330CF" w:rsidRPr="00746EA0">
        <w:rPr>
          <w:color w:val="000000" w:themeColor="text1"/>
        </w:rPr>
        <w:t xml:space="preserve">natural early </w:t>
      </w:r>
      <w:r w:rsidRPr="00746EA0">
        <w:rPr>
          <w:color w:val="000000" w:themeColor="text1"/>
        </w:rPr>
        <w:t xml:space="preserve">acquisition of tolerance </w:t>
      </w:r>
      <w:r w:rsidR="00E330CF" w:rsidRPr="00746EA0">
        <w:rPr>
          <w:color w:val="000000" w:themeColor="text1"/>
        </w:rPr>
        <w:t>is</w:t>
      </w:r>
      <w:r w:rsidRPr="00746EA0">
        <w:rPr>
          <w:color w:val="000000" w:themeColor="text1"/>
        </w:rPr>
        <w:t xml:space="preserve"> not expected.</w:t>
      </w:r>
      <w:r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rPr>
        <w:fldChar w:fldCharType="separate"/>
      </w:r>
      <w:r w:rsidR="0071170F" w:rsidRPr="00746EA0">
        <w:rPr>
          <w:noProof/>
          <w:color w:val="000000" w:themeColor="text1"/>
          <w:vertAlign w:val="superscript"/>
        </w:rPr>
        <w:t>83</w:t>
      </w:r>
      <w:r w:rsidRPr="00746EA0">
        <w:rPr>
          <w:color w:val="000000" w:themeColor="text1"/>
        </w:rPr>
        <w:fldChar w:fldCharType="end"/>
      </w:r>
      <w:r w:rsidRPr="00746EA0">
        <w:rPr>
          <w:color w:val="000000" w:themeColor="text1"/>
        </w:rPr>
        <w:t xml:space="preserve"> </w:t>
      </w:r>
      <w:r w:rsidR="00D226B6" w:rsidRPr="00746EA0">
        <w:rPr>
          <w:color w:val="000000" w:themeColor="text1"/>
        </w:rPr>
        <w:t xml:space="preserve">Further, </w:t>
      </w:r>
      <w:r w:rsidR="00E330CF" w:rsidRPr="00746EA0">
        <w:rPr>
          <w:color w:val="000000" w:themeColor="text1"/>
        </w:rPr>
        <w:t>OIT</w:t>
      </w:r>
      <w:r w:rsidR="00D226B6" w:rsidRPr="00746EA0">
        <w:rPr>
          <w:color w:val="000000" w:themeColor="text1"/>
        </w:rPr>
        <w:t xml:space="preserve"> </w:t>
      </w:r>
      <w:r w:rsidR="00E330CF" w:rsidRPr="00746EA0">
        <w:rPr>
          <w:color w:val="000000" w:themeColor="text1"/>
        </w:rPr>
        <w:t xml:space="preserve">must </w:t>
      </w:r>
      <w:r w:rsidRPr="00746EA0">
        <w:rPr>
          <w:color w:val="000000" w:themeColor="text1"/>
        </w:rPr>
        <w:t xml:space="preserve">be approved by </w:t>
      </w:r>
      <w:r w:rsidR="00E330CF" w:rsidRPr="00746EA0">
        <w:rPr>
          <w:color w:val="000000" w:themeColor="text1"/>
        </w:rPr>
        <w:t xml:space="preserve">the relevant </w:t>
      </w:r>
      <w:r w:rsidRPr="00746EA0">
        <w:rPr>
          <w:color w:val="000000" w:themeColor="text1"/>
        </w:rPr>
        <w:t>ethic</w:t>
      </w:r>
      <w:r w:rsidR="00FA1CAA" w:rsidRPr="00746EA0">
        <w:rPr>
          <w:color w:val="000000" w:themeColor="text1"/>
        </w:rPr>
        <w:t>s</w:t>
      </w:r>
      <w:r w:rsidRPr="00746EA0">
        <w:rPr>
          <w:color w:val="000000" w:themeColor="text1"/>
        </w:rPr>
        <w:t xml:space="preserve"> committee and administered </w:t>
      </w:r>
      <w:r w:rsidR="00E330CF" w:rsidRPr="00746EA0">
        <w:rPr>
          <w:color w:val="000000" w:themeColor="text1"/>
        </w:rPr>
        <w:t xml:space="preserve">only </w:t>
      </w:r>
      <w:r w:rsidRPr="00746EA0">
        <w:rPr>
          <w:color w:val="000000" w:themeColor="text1"/>
        </w:rPr>
        <w:t>with informed consent. Protocol</w:t>
      </w:r>
      <w:r w:rsidR="00FA1CAA" w:rsidRPr="00746EA0">
        <w:rPr>
          <w:color w:val="000000" w:themeColor="text1"/>
        </w:rPr>
        <w:t>s</w:t>
      </w:r>
      <w:r w:rsidRPr="00746EA0">
        <w:rPr>
          <w:color w:val="000000" w:themeColor="text1"/>
        </w:rPr>
        <w:t xml:space="preserve"> for OIT vary between institutes and countries including the practice of low dose OIT.</w:t>
      </w:r>
      <w:r w:rsidRPr="00746EA0">
        <w:rPr>
          <w:color w:val="000000" w:themeColor="text1"/>
        </w:rPr>
        <w:fldChar w:fldCharType="begin">
          <w:fldData xml:space="preserve">PEVuZE5vdGU+PENpdGU+PEF1dGhvcj5ZYW5hZ2lkYTwvQXV0aG9yPjxZZWFyPjIwMTY8L1llYXI+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ZYW5hZ2lkYTwvQXV0aG9yPjxZZWFyPjIwMTY8L1llYXI+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42</w:t>
      </w:r>
      <w:r w:rsidRPr="00746EA0">
        <w:rPr>
          <w:color w:val="000000" w:themeColor="text1"/>
        </w:rPr>
        <w:fldChar w:fldCharType="end"/>
      </w:r>
    </w:p>
    <w:p w14:paraId="080E90DA" w14:textId="2BF2A8BA" w:rsidR="0061574B" w:rsidRPr="00746EA0" w:rsidRDefault="008D15BF" w:rsidP="00A10343">
      <w:pPr>
        <w:spacing w:line="480" w:lineRule="auto"/>
        <w:rPr>
          <w:color w:val="000000" w:themeColor="text1"/>
        </w:rPr>
      </w:pPr>
      <w:r w:rsidRPr="00746EA0">
        <w:rPr>
          <w:color w:val="000000" w:themeColor="text1"/>
        </w:rPr>
        <w:tab/>
      </w:r>
      <w:r w:rsidR="00962C08" w:rsidRPr="00746EA0">
        <w:rPr>
          <w:color w:val="000000" w:themeColor="text1"/>
        </w:rPr>
        <w:t xml:space="preserve">While an OIT drug for peanut allergy has been approved and OIT for other allergens show promise in clinical trials, there are practical considerations that </w:t>
      </w:r>
      <w:r w:rsidR="005B791F" w:rsidRPr="00746EA0">
        <w:rPr>
          <w:color w:val="000000" w:themeColor="text1"/>
        </w:rPr>
        <w:t xml:space="preserve">still </w:t>
      </w:r>
      <w:r w:rsidR="00962C08" w:rsidRPr="00746EA0">
        <w:rPr>
          <w:color w:val="000000" w:themeColor="text1"/>
        </w:rPr>
        <w:t xml:space="preserve">need to be addressed. OIT generally requires multiple clinic visits and treatment over many months to years to reach desensitization. </w:t>
      </w:r>
      <w:r w:rsidR="00BF172B" w:rsidRPr="00746EA0">
        <w:rPr>
          <w:color w:val="000000" w:themeColor="text1"/>
        </w:rPr>
        <w:t xml:space="preserve">The fear of adverse reactions from </w:t>
      </w:r>
      <w:r w:rsidR="001667C4" w:rsidRPr="00746EA0">
        <w:rPr>
          <w:color w:val="000000" w:themeColor="text1"/>
        </w:rPr>
        <w:t>OFCs</w:t>
      </w:r>
      <w:r w:rsidR="00BF172B" w:rsidRPr="00746EA0">
        <w:rPr>
          <w:color w:val="000000" w:themeColor="text1"/>
        </w:rPr>
        <w:t xml:space="preserve"> during </w:t>
      </w:r>
      <w:r w:rsidR="00E2106D" w:rsidRPr="00746EA0">
        <w:rPr>
          <w:color w:val="000000" w:themeColor="text1"/>
        </w:rPr>
        <w:t xml:space="preserve">screening </w:t>
      </w:r>
      <w:r w:rsidR="00BF172B" w:rsidRPr="00746EA0">
        <w:rPr>
          <w:color w:val="000000" w:themeColor="text1"/>
        </w:rPr>
        <w:t xml:space="preserve">is an additional </w:t>
      </w:r>
      <w:r w:rsidR="00BF172B" w:rsidRPr="00746EA0">
        <w:rPr>
          <w:color w:val="000000" w:themeColor="text1"/>
        </w:rPr>
        <w:lastRenderedPageBreak/>
        <w:t xml:space="preserve">barrier to initiation of therapy. For these reasons, there is a push towards </w:t>
      </w:r>
      <w:r w:rsidR="00BF172B" w:rsidRPr="00746EA0">
        <w:rPr>
          <w:color w:val="000000"/>
        </w:rPr>
        <w:t>'real life' OIT studies where patients are enrolled with</w:t>
      </w:r>
      <w:r w:rsidR="00E2106D" w:rsidRPr="00746EA0">
        <w:rPr>
          <w:color w:val="000000"/>
        </w:rPr>
        <w:t>out</w:t>
      </w:r>
      <w:r w:rsidR="00BF172B" w:rsidRPr="00746EA0">
        <w:rPr>
          <w:color w:val="000000"/>
        </w:rPr>
        <w:t xml:space="preserve"> </w:t>
      </w:r>
      <w:r w:rsidR="001667C4" w:rsidRPr="00746EA0">
        <w:rPr>
          <w:color w:val="000000"/>
        </w:rPr>
        <w:t>OFCs</w:t>
      </w:r>
      <w:r w:rsidR="00BF172B" w:rsidRPr="00746EA0">
        <w:rPr>
          <w:color w:val="000000"/>
        </w:rPr>
        <w:t>. In these patients</w:t>
      </w:r>
      <w:r w:rsidR="00E2106D" w:rsidRPr="00746EA0">
        <w:rPr>
          <w:color w:val="000000"/>
        </w:rPr>
        <w:t>,</w:t>
      </w:r>
      <w:r w:rsidR="00BF172B" w:rsidRPr="00746EA0">
        <w:rPr>
          <w:color w:val="000000"/>
        </w:rPr>
        <w:t xml:space="preserve"> enrollment is based </w:t>
      </w:r>
      <w:r w:rsidR="00E2106D" w:rsidRPr="00746EA0">
        <w:rPr>
          <w:color w:val="000000"/>
        </w:rPr>
        <w:t>on history and</w:t>
      </w:r>
      <w:r w:rsidR="00BF172B" w:rsidRPr="00746EA0">
        <w:rPr>
          <w:color w:val="000000"/>
        </w:rPr>
        <w:t xml:space="preserve"> </w:t>
      </w:r>
      <w:r w:rsidR="00E2106D" w:rsidRPr="00746EA0">
        <w:rPr>
          <w:color w:val="000000"/>
        </w:rPr>
        <w:t xml:space="preserve">positive </w:t>
      </w:r>
      <w:r w:rsidR="00BF172B" w:rsidRPr="00746EA0">
        <w:rPr>
          <w:color w:val="000000"/>
        </w:rPr>
        <w:t xml:space="preserve">serum sIgE or skin prick tests. To reduce risk of allergic reaction, the maintenance dose reached after stepwise incremental increases in allergen </w:t>
      </w:r>
      <w:r w:rsidR="000517E3" w:rsidRPr="00746EA0">
        <w:rPr>
          <w:color w:val="000000"/>
        </w:rPr>
        <w:t>was lowered</w:t>
      </w:r>
      <w:r w:rsidR="00BF172B" w:rsidRPr="00746EA0">
        <w:rPr>
          <w:color w:val="000000"/>
        </w:rPr>
        <w:t xml:space="preserve">. </w:t>
      </w:r>
      <w:r w:rsidR="00E2106D" w:rsidRPr="00746EA0">
        <w:rPr>
          <w:color w:val="000000"/>
        </w:rPr>
        <w:t xml:space="preserve">A study by </w:t>
      </w:r>
      <w:r w:rsidR="00504EA6" w:rsidRPr="00746EA0">
        <w:rPr>
          <w:color w:val="000000"/>
        </w:rPr>
        <w:t>Vickery et al demonstrated that low dose peanut OIT (300 mg/day) achieved similar sustained desensitization to those achieved by high dose (3000 mg/day) treatment.</w:t>
      </w:r>
      <w:r w:rsidR="00504EA6" w:rsidRPr="00746EA0">
        <w:rPr>
          <w:color w:val="000000"/>
        </w:rPr>
        <w:fldChar w:fldCharType="begin">
          <w:fldData xml:space="preserve">PEVuZE5vdGU+PENpdGU+PEF1dGhvcj5WaWNrZXJ5PC9BdXRob3I+PFllYXI+MjAxNzwvWWVhcj48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</w:fldData>
        </w:fldChar>
      </w:r>
      <w:r w:rsidR="0071170F" w:rsidRPr="00746EA0">
        <w:rPr>
          <w:color w:val="000000"/>
        </w:rPr>
        <w:instrText xml:space="preserve"> ADDIN EN.CITE </w:instrText>
      </w:r>
      <w:r w:rsidR="0071170F" w:rsidRPr="00746EA0">
        <w:rPr>
          <w:color w:val="000000"/>
        </w:rPr>
        <w:fldChar w:fldCharType="begin">
          <w:fldData xml:space="preserve">PEVuZE5vdGU+PENpdGU+PEF1dGhvcj5WaWNrZXJ5PC9BdXRob3I+PFllYXI+MjAxNzwvWWVhcj48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</w:fldData>
        </w:fldChar>
      </w:r>
      <w:r w:rsidR="0071170F" w:rsidRPr="00746EA0">
        <w:rPr>
          <w:color w:val="000000"/>
        </w:rPr>
        <w:instrText xml:space="preserve"> ADDIN EN.CITE.DATA </w:instrText>
      </w:r>
      <w:r w:rsidR="0071170F" w:rsidRPr="00746EA0">
        <w:rPr>
          <w:color w:val="000000"/>
        </w:rPr>
      </w:r>
      <w:r w:rsidR="0071170F" w:rsidRPr="00746EA0">
        <w:rPr>
          <w:color w:val="000000"/>
        </w:rPr>
        <w:fldChar w:fldCharType="end"/>
      </w:r>
      <w:r w:rsidR="00504EA6" w:rsidRPr="00746EA0">
        <w:rPr>
          <w:color w:val="000000"/>
        </w:rPr>
      </w:r>
      <w:r w:rsidR="00504EA6" w:rsidRPr="00746EA0">
        <w:rPr>
          <w:color w:val="000000"/>
        </w:rPr>
        <w:fldChar w:fldCharType="separate"/>
      </w:r>
      <w:r w:rsidR="009C780F" w:rsidRPr="00746EA0">
        <w:rPr>
          <w:noProof/>
          <w:color w:val="000000"/>
          <w:vertAlign w:val="superscript"/>
        </w:rPr>
        <w:t>143</w:t>
      </w:r>
      <w:r w:rsidR="00504EA6" w:rsidRPr="00746EA0">
        <w:rPr>
          <w:color w:val="000000"/>
        </w:rPr>
        <w:fldChar w:fldCharType="end"/>
      </w:r>
      <w:r w:rsidR="00504EA6" w:rsidRPr="00746EA0">
        <w:rPr>
          <w:color w:val="000000"/>
        </w:rPr>
        <w:t xml:space="preserve"> </w:t>
      </w:r>
      <w:r w:rsidR="00962C08" w:rsidRPr="00746EA0">
        <w:rPr>
          <w:color w:val="000000" w:themeColor="text1"/>
        </w:rPr>
        <w:t xml:space="preserve">For those with multiple </w:t>
      </w:r>
      <w:r w:rsidR="00241672" w:rsidRPr="00746EA0">
        <w:rPr>
          <w:color w:val="000000" w:themeColor="text1"/>
        </w:rPr>
        <w:t>FA</w:t>
      </w:r>
      <w:r w:rsidR="00962C08" w:rsidRPr="00746EA0">
        <w:rPr>
          <w:color w:val="000000" w:themeColor="text1"/>
        </w:rPr>
        <w:t xml:space="preserve">s (about 45% of individuals with FA), </w:t>
      </w:r>
      <w:r w:rsidR="00B529CA" w:rsidRPr="00746EA0">
        <w:rPr>
          <w:color w:val="000000" w:themeColor="text1"/>
        </w:rPr>
        <w:t>OIT</w:t>
      </w:r>
      <w:r w:rsidR="00962C08" w:rsidRPr="00746EA0">
        <w:rPr>
          <w:color w:val="000000" w:themeColor="text1"/>
        </w:rPr>
        <w:t xml:space="preserve"> is even more burdensome, both in study duration and frequency of </w:t>
      </w:r>
      <w:r w:rsidR="005B791F" w:rsidRPr="00746EA0">
        <w:rPr>
          <w:color w:val="000000" w:themeColor="text1"/>
        </w:rPr>
        <w:t xml:space="preserve">clinical </w:t>
      </w:r>
      <w:r w:rsidR="00962C08" w:rsidRPr="00746EA0">
        <w:rPr>
          <w:color w:val="000000" w:themeColor="text1"/>
        </w:rPr>
        <w:t xml:space="preserve">visits. To address this, research into simultaneous introduction of multiple foods </w:t>
      </w:r>
      <w:r w:rsidR="00B529CA" w:rsidRPr="00746EA0">
        <w:rPr>
          <w:color w:val="000000" w:themeColor="text1"/>
        </w:rPr>
        <w:t xml:space="preserve">during OIT </w:t>
      </w:r>
      <w:r w:rsidR="00962C08" w:rsidRPr="00746EA0">
        <w:rPr>
          <w:color w:val="000000" w:themeColor="text1"/>
        </w:rPr>
        <w:t xml:space="preserve">is being investigated. </w:t>
      </w:r>
      <w:r w:rsidR="00FA1CAA" w:rsidRPr="00746EA0">
        <w:rPr>
          <w:color w:val="000000" w:themeColor="text1"/>
        </w:rPr>
        <w:t xml:space="preserve">Some </w:t>
      </w:r>
      <w:r w:rsidR="00B529CA" w:rsidRPr="00746EA0">
        <w:rPr>
          <w:color w:val="000000" w:themeColor="text1"/>
        </w:rPr>
        <w:t xml:space="preserve">multi OIT protocols used in clinical trials </w:t>
      </w:r>
      <w:r w:rsidR="00962C08" w:rsidRPr="00746EA0">
        <w:rPr>
          <w:color w:val="000000" w:themeColor="text1"/>
        </w:rPr>
        <w:t>pretreat</w:t>
      </w:r>
      <w:r w:rsidR="00B529CA" w:rsidRPr="00746EA0">
        <w:rPr>
          <w:color w:val="000000" w:themeColor="text1"/>
        </w:rPr>
        <w:t xml:space="preserve"> patients</w:t>
      </w:r>
      <w:r w:rsidR="00962C08" w:rsidRPr="00746EA0">
        <w:rPr>
          <w:color w:val="000000" w:themeColor="text1"/>
        </w:rPr>
        <w:t xml:space="preserve"> with a</w:t>
      </w:r>
      <w:r w:rsidR="00DC4383" w:rsidRPr="00746EA0">
        <w:rPr>
          <w:color w:val="000000" w:themeColor="text1"/>
        </w:rPr>
        <w:t xml:space="preserve"> short course of</w:t>
      </w:r>
      <w:r w:rsidR="00962C08" w:rsidRPr="00746EA0">
        <w:rPr>
          <w:color w:val="000000" w:themeColor="text1"/>
        </w:rPr>
        <w:t xml:space="preserve"> anti-IgE antibody, omalizumab, </w:t>
      </w:r>
      <w:r w:rsidR="005B791F" w:rsidRPr="00746EA0">
        <w:rPr>
          <w:color w:val="000000" w:themeColor="text1"/>
        </w:rPr>
        <w:t>before</w:t>
      </w:r>
      <w:r w:rsidR="0057252B" w:rsidRPr="00746EA0">
        <w:rPr>
          <w:color w:val="000000" w:themeColor="text1"/>
        </w:rPr>
        <w:t xml:space="preserve"> the</w:t>
      </w:r>
      <w:r w:rsidR="005B791F" w:rsidRPr="00746EA0">
        <w:rPr>
          <w:color w:val="000000" w:themeColor="text1"/>
        </w:rPr>
        <w:t xml:space="preserve"> start of OIT. </w:t>
      </w:r>
      <w:r w:rsidR="00DC4383" w:rsidRPr="00746EA0">
        <w:rPr>
          <w:color w:val="000000" w:themeColor="text1"/>
        </w:rPr>
        <w:t>I</w:t>
      </w:r>
      <w:r w:rsidR="00B529CA" w:rsidRPr="00746EA0">
        <w:rPr>
          <w:color w:val="000000" w:themeColor="text1"/>
        </w:rPr>
        <w:t>n a randomized placebo-controlled study by Andorf et al</w:t>
      </w:r>
      <w:r w:rsidR="00D226B6" w:rsidRPr="00746EA0">
        <w:rPr>
          <w:color w:val="000000" w:themeColor="text1"/>
        </w:rPr>
        <w:t>,</w:t>
      </w:r>
      <w:r w:rsidR="00B529CA" w:rsidRPr="00746EA0">
        <w:rPr>
          <w:color w:val="000000" w:themeColor="text1"/>
        </w:rPr>
        <w:t xml:space="preserve"> </w:t>
      </w:r>
      <w:r w:rsidR="00DC4383" w:rsidRPr="00746EA0">
        <w:rPr>
          <w:color w:val="000000" w:themeColor="text1"/>
        </w:rPr>
        <w:t xml:space="preserve">allergens used in </w:t>
      </w:r>
      <w:r w:rsidR="00D226B6" w:rsidRPr="00746EA0">
        <w:rPr>
          <w:color w:val="000000" w:themeColor="text1"/>
        </w:rPr>
        <w:t>multi</w:t>
      </w:r>
      <w:r w:rsidR="00DC4383" w:rsidRPr="00746EA0">
        <w:rPr>
          <w:color w:val="000000" w:themeColor="text1"/>
        </w:rPr>
        <w:t xml:space="preserve">OIT </w:t>
      </w:r>
      <w:r w:rsidR="00D226B6" w:rsidRPr="00746EA0">
        <w:rPr>
          <w:color w:val="000000" w:themeColor="text1"/>
        </w:rPr>
        <w:t xml:space="preserve">were one or more of the the following allergens: </w:t>
      </w:r>
      <w:r w:rsidR="00B529CA" w:rsidRPr="00746EA0">
        <w:rPr>
          <w:color w:val="000000" w:themeColor="text1"/>
        </w:rPr>
        <w:t xml:space="preserve">cashew, walnut, hazelnut, almond, sesame, cow's milk, hen's egg, peanut, soy, </w:t>
      </w:r>
      <w:r w:rsidR="00DC4383" w:rsidRPr="00746EA0">
        <w:rPr>
          <w:color w:val="000000" w:themeColor="text1"/>
        </w:rPr>
        <w:t>or</w:t>
      </w:r>
      <w:r w:rsidR="00B529CA" w:rsidRPr="00746EA0">
        <w:rPr>
          <w:color w:val="000000" w:themeColor="text1"/>
        </w:rPr>
        <w:t xml:space="preserve"> wheat. </w:t>
      </w:r>
      <w:r w:rsidR="00B529CA" w:rsidRPr="00746EA0">
        <w:rPr>
          <w:color w:val="000000" w:themeColor="text1"/>
        </w:rPr>
        <w:fldChar w:fldCharType="begin">
          <w:fldData xml:space="preserve">PEVuZE5vdGU+PENpdGU+PEF1dGhvcj5BbmRvcmY8L0F1dGhvcj48WWVhcj4yMDE4PC9ZZWFyPjxS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BbmRvcmY8L0F1dGhvcj48WWVhcj4yMDE4PC9ZZWFyPjxS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00B529CA" w:rsidRPr="00746EA0">
        <w:rPr>
          <w:color w:val="000000" w:themeColor="text1"/>
        </w:rPr>
      </w:r>
      <w:r w:rsidR="00B529CA" w:rsidRPr="00746EA0">
        <w:rPr>
          <w:color w:val="000000" w:themeColor="text1"/>
        </w:rPr>
        <w:fldChar w:fldCharType="separate"/>
      </w:r>
      <w:r w:rsidR="009C780F" w:rsidRPr="00746EA0">
        <w:rPr>
          <w:noProof/>
          <w:color w:val="000000" w:themeColor="text1"/>
          <w:vertAlign w:val="superscript"/>
        </w:rPr>
        <w:t>144</w:t>
      </w:r>
      <w:r w:rsidR="00B529CA" w:rsidRPr="00746EA0">
        <w:rPr>
          <w:color w:val="000000" w:themeColor="text1"/>
        </w:rPr>
        <w:fldChar w:fldCharType="end"/>
      </w:r>
      <w:r w:rsidR="00B529CA" w:rsidRPr="00746EA0">
        <w:rPr>
          <w:color w:val="000000" w:themeColor="text1"/>
        </w:rPr>
        <w:t xml:space="preserve"> Multifood OIT with adjunctive omalizumab </w:t>
      </w:r>
      <w:r w:rsidR="005B791F" w:rsidRPr="00746EA0">
        <w:rPr>
          <w:color w:val="000000" w:themeColor="text1"/>
        </w:rPr>
        <w:t>has been found not only to be safe and effective, but also has been shown to rapidly decrease time to desensitization to multiple foods.</w:t>
      </w:r>
      <w:r w:rsidR="00B529CA" w:rsidRPr="00746EA0">
        <w:rPr>
          <w:color w:val="000000" w:themeColor="text1"/>
        </w:rPr>
        <w:t xml:space="preserve"> Further research on safety and efficacy as well as optimization of omalizumab and multifood OIT dose and frequency</w:t>
      </w:r>
      <w:r w:rsidR="00257207" w:rsidRPr="00746EA0">
        <w:rPr>
          <w:color w:val="000000" w:themeColor="text1"/>
        </w:rPr>
        <w:t xml:space="preserve"> are ongoing (NCT03881696)</w:t>
      </w:r>
      <w:r w:rsidR="00B529CA" w:rsidRPr="00746EA0">
        <w:rPr>
          <w:color w:val="000000" w:themeColor="text1"/>
        </w:rPr>
        <w:t>.</w:t>
      </w:r>
      <w:r w:rsidR="0069758A" w:rsidRPr="00746EA0">
        <w:rPr>
          <w:color w:val="000000" w:themeColor="text1"/>
        </w:rPr>
        <w:t xml:space="preserve"> </w:t>
      </w:r>
      <w:r w:rsidR="00F622D9" w:rsidRPr="00746EA0">
        <w:rPr>
          <w:color w:val="000000" w:themeColor="text1"/>
        </w:rPr>
        <w:t xml:space="preserve">Research into </w:t>
      </w:r>
      <w:r w:rsidR="00257207" w:rsidRPr="00746EA0">
        <w:rPr>
          <w:color w:val="000000" w:themeColor="text1"/>
        </w:rPr>
        <w:t xml:space="preserve">combination of multiOIT with a novel biologic, dupilumab, approved for atopic dermatitis is also ongoing (NCT03679676). </w:t>
      </w:r>
    </w:p>
    <w:p w14:paraId="146D4E71" w14:textId="40C25561" w:rsidR="00B529CA" w:rsidRPr="00746EA0" w:rsidRDefault="0069758A" w:rsidP="00A10343">
      <w:pPr>
        <w:spacing w:line="480" w:lineRule="auto"/>
        <w:rPr>
          <w:b/>
          <w:bCs/>
          <w:color w:val="000000" w:themeColor="text1"/>
        </w:rPr>
      </w:pPr>
      <w:r w:rsidRPr="00746EA0" w:rsidDel="00504EA6">
        <w:t>A major gap is whether OIT provides real world benefit in terms of reducing reactions and improving quality of life (QoL). A recent meta-analysis showed that in FA patients, OIT is associated with an improvement in health-related QoL.</w:t>
      </w:r>
      <w:r w:rsidR="00D226B6" w:rsidRPr="00746EA0" w:rsidDel="00504EA6">
        <w:fldChar w:fldCharType="begin">
          <w:fldData xml:space="preserve">PEVuZE5vdGU+PENpdGU+PEF1dGhvcj5DYW88L0F1dGhvcj48WWVhcj4yMDIxPC9ZZWFyPjxSZWNO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</w:fldData>
        </w:fldChar>
      </w:r>
      <w:r w:rsidR="0071170F" w:rsidRPr="00746EA0">
        <w:instrText xml:space="preserve"> ADDIN EN.CITE </w:instrText>
      </w:r>
      <w:r w:rsidR="0071170F" w:rsidRPr="00746EA0">
        <w:fldChar w:fldCharType="begin">
          <w:fldData xml:space="preserve">PEVuZE5vdGU+PENpdGU+PEF1dGhvcj5DYW88L0F1dGhvcj48WWVhcj4yMDIxPC9ZZWFyPjxSZWNO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</w:fldData>
        </w:fldChar>
      </w:r>
      <w:r w:rsidR="0071170F" w:rsidRPr="00746EA0">
        <w:instrText xml:space="preserve"> ADDIN EN.CITE.DATA </w:instrText>
      </w:r>
      <w:r w:rsidR="0071170F" w:rsidRPr="00746EA0">
        <w:fldChar w:fldCharType="end"/>
      </w:r>
      <w:r w:rsidR="00D226B6" w:rsidRPr="00746EA0" w:rsidDel="00504EA6">
        <w:fldChar w:fldCharType="separate"/>
      </w:r>
      <w:r w:rsidR="009C780F" w:rsidRPr="00746EA0">
        <w:rPr>
          <w:noProof/>
          <w:vertAlign w:val="superscript"/>
        </w:rPr>
        <w:t>145</w:t>
      </w:r>
      <w:r w:rsidR="00D226B6" w:rsidRPr="00746EA0" w:rsidDel="00504EA6">
        <w:fldChar w:fldCharType="end"/>
      </w:r>
      <w:r w:rsidRPr="00746EA0" w:rsidDel="00504EA6">
        <w:t xml:space="preserve"> However, well-designed and long-term health-related QoL studies are necessary to ascertain sustained benefits of OIT.</w:t>
      </w:r>
      <w:r w:rsidR="005D43A6" w:rsidRPr="00746EA0" w:rsidDel="00504EA6">
        <w:fldChar w:fldCharType="begin">
          <w:fldData xml:space="preserve">PEVuZE5vdGU+PENpdGU+PEF1dGhvcj5DYW88L0F1dGhvcj48WWVhcj4yMDIxPC9ZZWFyPjxSZWNO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</w:fldData>
        </w:fldChar>
      </w:r>
      <w:r w:rsidR="0071170F" w:rsidRPr="00746EA0">
        <w:instrText xml:space="preserve"> ADDIN EN.CITE </w:instrText>
      </w:r>
      <w:r w:rsidR="0071170F" w:rsidRPr="00746EA0">
        <w:fldChar w:fldCharType="begin">
          <w:fldData xml:space="preserve">PEVuZE5vdGU+PENpdGU+PEF1dGhvcj5DYW88L0F1dGhvcj48WWVhcj4yMDIxPC9ZZWFyPjxSZWNO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</w:fldData>
        </w:fldChar>
      </w:r>
      <w:r w:rsidR="0071170F" w:rsidRPr="00746EA0">
        <w:instrText xml:space="preserve"> ADDIN EN.CITE.DATA </w:instrText>
      </w:r>
      <w:r w:rsidR="0071170F" w:rsidRPr="00746EA0">
        <w:fldChar w:fldCharType="end"/>
      </w:r>
      <w:r w:rsidR="005D43A6" w:rsidRPr="00746EA0" w:rsidDel="00504EA6">
        <w:fldChar w:fldCharType="separate"/>
      </w:r>
      <w:r w:rsidR="009C780F" w:rsidRPr="00746EA0">
        <w:rPr>
          <w:noProof/>
          <w:vertAlign w:val="superscript"/>
        </w:rPr>
        <w:t>145</w:t>
      </w:r>
      <w:r w:rsidR="005D43A6" w:rsidRPr="00746EA0" w:rsidDel="00504EA6">
        <w:fldChar w:fldCharType="end"/>
      </w:r>
      <w:r w:rsidRPr="00746EA0" w:rsidDel="00504EA6">
        <w:t xml:space="preserve"> </w:t>
      </w:r>
      <w:r w:rsidR="00C61431" w:rsidRPr="00746EA0">
        <w:rPr>
          <w:color w:val="000000" w:themeColor="text1"/>
        </w:rPr>
        <w:t xml:space="preserve">While tremendous strides in </w:t>
      </w:r>
      <w:r w:rsidR="00C20415" w:rsidRPr="00746EA0">
        <w:rPr>
          <w:color w:val="000000" w:themeColor="text1"/>
        </w:rPr>
        <w:t>FA</w:t>
      </w:r>
      <w:r w:rsidR="00C61431" w:rsidRPr="00746EA0">
        <w:rPr>
          <w:color w:val="000000" w:themeColor="text1"/>
        </w:rPr>
        <w:t xml:space="preserve"> therapeutics have occurred in the past decade, much ground remains to </w:t>
      </w:r>
      <w:r w:rsidR="00C61431" w:rsidRPr="00746EA0">
        <w:rPr>
          <w:color w:val="000000" w:themeColor="text1"/>
        </w:rPr>
        <w:lastRenderedPageBreak/>
        <w:t xml:space="preserve">be covered in order to meaningfully reduce the population-level burden of </w:t>
      </w:r>
      <w:r w:rsidR="00C20415" w:rsidRPr="00746EA0">
        <w:rPr>
          <w:color w:val="000000" w:themeColor="text1"/>
        </w:rPr>
        <w:t>FA</w:t>
      </w:r>
      <w:r w:rsidR="00C61431" w:rsidRPr="00746EA0">
        <w:rPr>
          <w:color w:val="000000" w:themeColor="text1"/>
        </w:rPr>
        <w:t xml:space="preserve">. For example, awareness of and access to OIT remains low among the affected patient population—at least in the United States where these data were recently obtained from a nationally-representative sample of </w:t>
      </w:r>
      <w:r w:rsidR="00C20415" w:rsidRPr="00746EA0">
        <w:rPr>
          <w:color w:val="000000" w:themeColor="text1"/>
        </w:rPr>
        <w:t>FA</w:t>
      </w:r>
      <w:r w:rsidR="00C61431" w:rsidRPr="00746EA0">
        <w:rPr>
          <w:color w:val="000000" w:themeColor="text1"/>
        </w:rPr>
        <w:t xml:space="preserve"> patients and caregivers.</w:t>
      </w:r>
      <w:r w:rsidR="001014F3" w:rsidRPr="00746EA0">
        <w:rPr>
          <w:color w:val="000000" w:themeColor="text1"/>
        </w:rPr>
        <w:fldChar w:fldCharType="begin"/>
      </w:r>
      <w:r w:rsidR="0071170F" w:rsidRPr="00746EA0">
        <w:rPr>
          <w:color w:val="000000" w:themeColor="text1"/>
        </w:rPr>
        <w:instrText xml:space="preserve"> ADDIN EN.CITE &lt;EndNote&gt;&lt;Cite&gt;&lt;Author&gt;Warren CM&lt;/Author&gt;&lt;Year&gt;2021&lt;/Year&gt;&lt;RecNum&gt;192&lt;/RecNum&gt;&lt;DisplayText&gt;&lt;style face="superscript"&gt;146&lt;/style&gt;&lt;/DisplayText&gt;&lt;record&gt;&lt;rec-number&gt;192&lt;/rec-number&gt;&lt;foreign-keys&gt;&lt;key app="EN" db-id="p2vvwes9d9r0epexttyxspebtz5pa2xazt5d" timestamp="1626976227"&gt;192&lt;/key&gt;&lt;/foreign-keys&gt;&lt;ref-type name="Journal Article"&gt;17&lt;/ref-type&gt;&lt;contributors&gt;&lt;authors&gt;&lt;author&gt;Warren CM, &lt;/author&gt;&lt;author&gt;Roach A, &lt;/author&gt;&lt;author&gt;Das R, &lt;/author&gt;&lt;author&gt;Casale TB, &lt;/author&gt;&lt;author&gt;Vickery BP, &lt;/author&gt;&lt;author&gt;Wasserman RL, &lt;/author&gt;&lt;author&gt;Gupta RS,&lt;/author&gt;&lt;/authors&gt;&lt;/contributors&gt;&lt;titles&gt;&lt;title&gt;Oral Immunotherapy-related awareness, attitudes, and experiences among a Nationally-Representative Sample of Food Allergy Patients/Caregivers&lt;/title&gt;&lt;secondary-title&gt;JACI In Practice (In press)&lt;/secondary-title&gt;&lt;/titles&gt;&lt;dates&gt;&lt;year&gt;2021&lt;/year&gt;&lt;/dates&gt;&lt;urls&gt;&lt;/urls&gt;&lt;/record&gt;&lt;/Cite&gt;&lt;/EndNote&gt;</w:instrText>
      </w:r>
      <w:r w:rsidR="001014F3" w:rsidRPr="00746EA0">
        <w:rPr>
          <w:color w:val="000000" w:themeColor="text1"/>
        </w:rPr>
        <w:fldChar w:fldCharType="separate"/>
      </w:r>
      <w:r w:rsidR="009C780F" w:rsidRPr="00746EA0">
        <w:rPr>
          <w:noProof/>
          <w:color w:val="000000" w:themeColor="text1"/>
          <w:vertAlign w:val="superscript"/>
        </w:rPr>
        <w:t>146</w:t>
      </w:r>
      <w:r w:rsidR="001014F3" w:rsidRPr="00746EA0">
        <w:rPr>
          <w:color w:val="000000" w:themeColor="text1"/>
        </w:rPr>
        <w:fldChar w:fldCharType="end"/>
      </w:r>
      <w:r w:rsidR="00C61431" w:rsidRPr="00746EA0">
        <w:rPr>
          <w:color w:val="000000" w:themeColor="text1"/>
        </w:rPr>
        <w:t xml:space="preserve"> Furthermore, concerns about the treatment burden of OIT have led to numerous innovations designed to reduce risk of anaphylaxis and more rapidly induce desensitization, including use of biologic, probiotic, and Chinese herbal adjunct therapies.</w:t>
      </w:r>
      <w:r w:rsidR="00C61431" w:rsidRPr="00746EA0">
        <w:rPr>
          <w:color w:val="000000" w:themeColor="text1"/>
        </w:rPr>
        <w:fldChar w:fldCharType="begin"/>
      </w:r>
      <w:r w:rsidR="0071170F" w:rsidRPr="00746EA0">
        <w:rPr>
          <w:color w:val="000000" w:themeColor="text1"/>
        </w:rPr>
        <w:instrText xml:space="preserve"> ADDIN EN.CITE &lt;EndNote&gt;&lt;Cite&gt;&lt;Author&gt;Sampath&lt;/Author&gt;&lt;Year&gt;2018&lt;/Year&gt;&lt;RecNum&gt;189&lt;/RecNum&gt;&lt;DisplayText&gt;&lt;style face="superscript"&gt;147&lt;/style&gt;&lt;/DisplayText&gt;&lt;record&gt;&lt;rec-number&gt;189&lt;/rec-number&gt;&lt;foreign-keys&gt;&lt;key app="EN" db-id="p2vvwes9d9r0epexttyxspebtz5pa2xazt5d" timestamp="1626973267"&gt;189&lt;/key&gt;&lt;/foreign-keys&gt;&lt;ref-type name="Journal Article"&gt;17&lt;/ref-type&gt;&lt;contributors&gt;&lt;authors&gt;&lt;author&gt;Sampath, V.&lt;/author&gt;&lt;author&gt;Sindher, S. B.&lt;/author&gt;&lt;author&gt;Zhang, W.&lt;/author&gt;&lt;author&gt;Nadeau, K. C.&lt;/author&gt;&lt;/authors&gt;&lt;/contributors&gt;&lt;auth-address&gt;Sean N. Parker Center for Allergy and Asthma Research at Stanford University, Stanford University, Stanford, California; Division of Pulmonary and Critical Care Medicine, Stanford University, Stanford, California.&amp;#xD;Sean N. Parker Center for Allergy and Asthma Research at Stanford University, Stanford University, Stanford, California; Division of Pulmonary and Critical Care Medicine, Stanford University, Stanford, California; Division of Allergy, Immunology and Rheumatology, Department of Medicine, Stanford University, Stanford, California. Electronic address: knadeau@stanford.edu.&lt;/auth-address&gt;&lt;titles&gt;&lt;title&gt;New treatment directions in food allergy&lt;/title&gt;&lt;secondary-title&gt;Ann Allergy Asthma Immunol&lt;/secondary-title&gt;&lt;/titles&gt;&lt;pages&gt;254-262&lt;/pages&gt;&lt;volume&gt;120&lt;/volume&gt;&lt;number&gt;3&lt;/number&gt;&lt;edition&gt;2018/03/07&lt;/edition&gt;&lt;keywords&gt;&lt;keyword&gt;*Desensitization, Immunologic&lt;/keyword&gt;&lt;keyword&gt;Food Hypersensitivity/immunology/*therapy&lt;/keyword&gt;&lt;keyword&gt;Humans&lt;/keyword&gt;&lt;keyword&gt;Immune Tolerance&lt;/keyword&gt;&lt;keyword&gt;Immunoglobulin E/immunology&lt;/keyword&gt;&lt;/keywords&gt;&lt;dates&gt;&lt;year&gt;2018&lt;/year&gt;&lt;pub-dates&gt;&lt;date&gt;Mar&lt;/date&gt;&lt;/pub-dates&gt;&lt;/dates&gt;&lt;isbn&gt;1534-4436 (Electronic)&amp;#xD;1081-1206 (Linking)&lt;/isbn&gt;&lt;accession-num&gt;29508712&lt;/accession-num&gt;&lt;urls&gt;&lt;related-urls&gt;&lt;url&gt;https://www.ncbi.nlm.nih.gov/pubmed/29508712&lt;/url&gt;&lt;/related-urls&gt;&lt;/urls&gt;&lt;custom2&gt;PMC5978756&lt;/custom2&gt;&lt;electronic-resource-num&gt;10.1016/j.anai.2018.01.004&lt;/electronic-resource-num&gt;&lt;/record&gt;&lt;/Cite&gt;&lt;/EndNote&gt;</w:instrText>
      </w:r>
      <w:r w:rsidR="00C61431" w:rsidRPr="00746EA0">
        <w:rPr>
          <w:color w:val="000000" w:themeColor="text1"/>
        </w:rPr>
        <w:fldChar w:fldCharType="separate"/>
      </w:r>
      <w:r w:rsidR="009C780F" w:rsidRPr="00746EA0">
        <w:rPr>
          <w:noProof/>
          <w:color w:val="000000" w:themeColor="text1"/>
          <w:vertAlign w:val="superscript"/>
        </w:rPr>
        <w:t>147</w:t>
      </w:r>
      <w:r w:rsidR="00C61431" w:rsidRPr="00746EA0">
        <w:rPr>
          <w:color w:val="000000" w:themeColor="text1"/>
        </w:rPr>
        <w:fldChar w:fldCharType="end"/>
      </w:r>
      <w:r w:rsidR="00C61431" w:rsidRPr="00746EA0">
        <w:rPr>
          <w:color w:val="000000" w:themeColor="text1"/>
        </w:rPr>
        <w:t xml:space="preserve">  However, despite their promise, the effectiveness of these novel approaches on improving patient outcomes remains largely unknown.  Finally, despite the current lack of FDA/EMA-approved therapeutic options for patients with allergies besides peanut, numerous other immunotherapeutic approaches are under investigation—including sublingual and epicutaneous immunotherapies, vaccines, and biologic monotherapies.</w:t>
      </w:r>
      <w:r w:rsidR="00541AC3" w:rsidRPr="00746EA0">
        <w:rPr>
          <w:color w:val="000000" w:themeColor="text1"/>
        </w:rPr>
        <w:fldChar w:fldCharType="begin"/>
      </w:r>
      <w:r w:rsidR="0071170F" w:rsidRPr="00746EA0">
        <w:rPr>
          <w:color w:val="000000" w:themeColor="text1"/>
        </w:rPr>
        <w:instrText xml:space="preserve"> ADDIN EN.CITE &lt;EndNote&gt;&lt;Cite&gt;&lt;Author&gt;Bohle&lt;/Author&gt;&lt;Year&gt;2021&lt;/Year&gt;&lt;RecNum&gt;216&lt;/RecNum&gt;&lt;DisplayText&gt;&lt;style face="superscript"&gt;148&lt;/style&gt;&lt;/DisplayText&gt;&lt;record&gt;&lt;rec-number&gt;216&lt;/rec-number&gt;&lt;foreign-keys&gt;&lt;key app="EN" db-id="p2vvwes9d9r0epexttyxspebtz5pa2xazt5d" timestamp="1628226417"&gt;216&lt;/key&gt;&lt;/foreign-keys&gt;&lt;ref-type name="Journal Article"&gt;17&lt;/ref-type&gt;&lt;contributors&gt;&lt;authors&gt;&lt;author&gt;Bohle, B.&lt;/author&gt;&lt;author&gt;Werfel, T.&lt;/author&gt;&lt;/authors&gt;&lt;/contributors&gt;&lt;auth-address&gt;Department of Pathophysiology and Allergy Research, Center for Pathophysiology, Infectiology and Immunology, Medical University of Vienna, Vienna, Austria. barbara.bohle@meduniwien.ac.at.&amp;#xD;Division of Immunodermatology and Allergy Research, Department of Dermatology and Allergy, Hannover Medical School, Hanover, Germany.&lt;/auth-address&gt;&lt;titles&gt;&lt;title&gt;Treatment Approaches to Food Allergy&lt;/title&gt;&lt;secondary-title&gt;Handb Exp Pharmacol&lt;/secondary-title&gt;&lt;/titles&gt;&lt;edition&gt;2021/06/10&lt;/edition&gt;&lt;keywords&gt;&lt;keyword&gt;Allergen-specific immunotherapy&lt;/keyword&gt;&lt;keyword&gt;Apple&lt;/keyword&gt;&lt;keyword&gt;IgE-mediated food allergy&lt;/keyword&gt;&lt;keyword&gt;Peanut&lt;/keyword&gt;&lt;/keywords&gt;&lt;dates&gt;&lt;year&gt;2021&lt;/year&gt;&lt;pub-dates&gt;&lt;date&gt;Jun 9&lt;/date&gt;&lt;/pub-dates&gt;&lt;/dates&gt;&lt;isbn&gt;0171-2004 (Print)&amp;#xD;0171-2004 (Linking)&lt;/isbn&gt;&lt;accession-num&gt;34104993&lt;/accession-num&gt;&lt;urls&gt;&lt;related-urls&gt;&lt;url&gt;https://www.ncbi.nlm.nih.gov/pubmed/34104993&lt;/url&gt;&lt;/related-urls&gt;&lt;/urls&gt;&lt;electronic-resource-num&gt;10.1007/164_2021_496&lt;/electronic-resource-num&gt;&lt;/record&gt;&lt;/Cite&gt;&lt;/EndNote&gt;</w:instrText>
      </w:r>
      <w:r w:rsidR="00541AC3" w:rsidRPr="00746EA0">
        <w:rPr>
          <w:color w:val="000000" w:themeColor="text1"/>
        </w:rPr>
        <w:fldChar w:fldCharType="separate"/>
      </w:r>
      <w:r w:rsidR="009C780F" w:rsidRPr="00746EA0">
        <w:rPr>
          <w:noProof/>
          <w:color w:val="000000" w:themeColor="text1"/>
          <w:vertAlign w:val="superscript"/>
        </w:rPr>
        <w:t>148</w:t>
      </w:r>
      <w:r w:rsidR="00541AC3" w:rsidRPr="00746EA0">
        <w:rPr>
          <w:color w:val="000000" w:themeColor="text1"/>
        </w:rPr>
        <w:fldChar w:fldCharType="end"/>
      </w:r>
      <w:r w:rsidR="00541AC3" w:rsidRPr="00746EA0">
        <w:rPr>
          <w:color w:val="000000" w:themeColor="text1"/>
        </w:rPr>
        <w:t xml:space="preserve"> The ultimate goal of prevention and treatment strategies should be to create a personalized approach of shared decision making, </w:t>
      </w:r>
      <w:r w:rsidR="00541AC3" w:rsidRPr="00746EA0">
        <w:t xml:space="preserve">taking into account not only the individual’s </w:t>
      </w:r>
      <w:r w:rsidR="00FA2A80" w:rsidRPr="00746EA0">
        <w:t>FA</w:t>
      </w:r>
      <w:r w:rsidR="00541AC3" w:rsidRPr="00746EA0">
        <w:t xml:space="preserve"> characteristics (severity, number and type of allergenic foods) but also their comorbidities and impact on quality of life.</w:t>
      </w:r>
      <w:r w:rsidR="00B529CA" w:rsidRPr="00746EA0">
        <w:rPr>
          <w:b/>
          <w:bCs/>
          <w:color w:val="000000" w:themeColor="text1"/>
        </w:rPr>
        <w:br w:type="page"/>
      </w:r>
    </w:p>
    <w:p w14:paraId="58FD862A" w14:textId="3E606E1E" w:rsidR="007F7337" w:rsidRPr="00746EA0" w:rsidRDefault="00290A3C" w:rsidP="00A10343">
      <w:pPr>
        <w:spacing w:line="480" w:lineRule="auto"/>
        <w:rPr>
          <w:b/>
          <w:bCs/>
          <w:color w:val="000000" w:themeColor="text1"/>
        </w:rPr>
      </w:pPr>
      <w:r w:rsidRPr="00746EA0">
        <w:rPr>
          <w:b/>
          <w:bCs/>
          <w:color w:val="000000" w:themeColor="text1"/>
        </w:rPr>
        <w:lastRenderedPageBreak/>
        <w:t>FUTURE RESEARCH/CONCLUSION</w:t>
      </w:r>
    </w:p>
    <w:p w14:paraId="61A619C0" w14:textId="6B61E826" w:rsidR="008661B2" w:rsidRPr="00746EA0" w:rsidRDefault="008661B2" w:rsidP="00A10343">
      <w:pPr>
        <w:spacing w:line="480" w:lineRule="auto"/>
        <w:ind w:firstLine="720"/>
        <w:rPr>
          <w:color w:val="000000" w:themeColor="text1"/>
        </w:rPr>
      </w:pPr>
      <w:r w:rsidRPr="00746EA0">
        <w:rPr>
          <w:color w:val="000000" w:themeColor="text1"/>
        </w:rPr>
        <w:t xml:space="preserve">In conclusion, </w:t>
      </w:r>
      <w:r w:rsidR="00C20415" w:rsidRPr="00746EA0">
        <w:rPr>
          <w:color w:val="000000" w:themeColor="text1"/>
        </w:rPr>
        <w:t>FA</w:t>
      </w:r>
      <w:r w:rsidRPr="00746EA0">
        <w:rPr>
          <w:color w:val="000000" w:themeColor="text1"/>
        </w:rPr>
        <w:t xml:space="preserve"> guidelines across the globe have differences</w:t>
      </w:r>
      <w:r w:rsidR="0057252B" w:rsidRPr="00746EA0">
        <w:rPr>
          <w:color w:val="000000" w:themeColor="text1"/>
        </w:rPr>
        <w:t>,</w:t>
      </w:r>
      <w:r w:rsidRPr="00746EA0">
        <w:rPr>
          <w:color w:val="000000" w:themeColor="text1"/>
        </w:rPr>
        <w:t xml:space="preserve"> some of which reflect regional cultural and societal preferences while others are associated with organizational aspects of local health delivery systems. However, a common theme behind guidelines is the lack of clear scientific evidence for some important matters and, consequently, reliance on expert opinion; this underlines the need for future clinical research, particularly in the diagnosis, management and prevention of </w:t>
      </w:r>
      <w:r w:rsidR="00C20415" w:rsidRPr="00746EA0">
        <w:rPr>
          <w:color w:val="000000" w:themeColor="text1"/>
        </w:rPr>
        <w:t>FA</w:t>
      </w:r>
      <w:r w:rsidRPr="00746EA0">
        <w:rPr>
          <w:color w:val="000000" w:themeColor="text1"/>
        </w:rPr>
        <w:t>.</w:t>
      </w:r>
    </w:p>
    <w:p w14:paraId="259AEB7E" w14:textId="71BD92E7" w:rsidR="00656419" w:rsidRPr="00746EA0" w:rsidRDefault="008661B2" w:rsidP="00A10343">
      <w:pPr>
        <w:spacing w:line="480" w:lineRule="auto"/>
        <w:ind w:firstLine="720"/>
        <w:rPr>
          <w:color w:val="000000" w:themeColor="text1"/>
        </w:rPr>
        <w:sectPr w:rsidR="00656419" w:rsidRPr="00746EA0" w:rsidSect="00656419">
          <w:pgSz w:w="12240" w:h="15840"/>
          <w:pgMar w:top="1440" w:right="1440" w:bottom="1440" w:left="1440" w:header="720" w:footer="720" w:gutter="0"/>
          <w:lnNumType w:countBy="1" w:restart="continuous"/>
          <w:cols w:space="720"/>
          <w:docGrid w:linePitch="360"/>
        </w:sectPr>
      </w:pPr>
      <w:r w:rsidRPr="00746EA0">
        <w:rPr>
          <w:color w:val="000000" w:themeColor="text1"/>
        </w:rPr>
        <w:t xml:space="preserve">While clinical research in the field needs to reflect local needs, coordination with regards to methodology and analytic approaches will help overcome some of the differences that currently exist. This can be achieved by the formation of a global consortium of </w:t>
      </w:r>
      <w:r w:rsidR="00C20415" w:rsidRPr="00746EA0">
        <w:rPr>
          <w:color w:val="000000" w:themeColor="text1"/>
        </w:rPr>
        <w:t>FA</w:t>
      </w:r>
      <w:r w:rsidRPr="00746EA0">
        <w:rPr>
          <w:color w:val="000000" w:themeColor="text1"/>
        </w:rPr>
        <w:t xml:space="preserve"> researchers who can design common clinical research protocols that could be then </w:t>
      </w:r>
      <w:r w:rsidR="0057252B" w:rsidRPr="00746EA0">
        <w:rPr>
          <w:color w:val="000000" w:themeColor="text1"/>
        </w:rPr>
        <w:t xml:space="preserve">be </w:t>
      </w:r>
      <w:r w:rsidRPr="00746EA0">
        <w:rPr>
          <w:color w:val="000000" w:themeColor="text1"/>
        </w:rPr>
        <w:t>applied in various parts of the globe with modifications based on local reality. Specific major research areas requiring intensive and coordinated efforts in the next few years include:</w:t>
      </w:r>
      <w:r w:rsidR="007D5D8B" w:rsidRPr="00746EA0">
        <w:rPr>
          <w:color w:val="000000" w:themeColor="text1"/>
        </w:rPr>
        <w:t xml:space="preserve"> (1) </w:t>
      </w:r>
      <w:r w:rsidRPr="00746EA0">
        <w:rPr>
          <w:color w:val="000000" w:themeColor="text1"/>
        </w:rPr>
        <w:t xml:space="preserve">Efforts to replace </w:t>
      </w:r>
      <w:r w:rsidR="00C36769" w:rsidRPr="00746EA0">
        <w:rPr>
          <w:color w:val="000000" w:themeColor="text1"/>
        </w:rPr>
        <w:t>OFC</w:t>
      </w:r>
      <w:r w:rsidRPr="00746EA0">
        <w:rPr>
          <w:color w:val="000000" w:themeColor="text1"/>
        </w:rPr>
        <w:t xml:space="preserve"> as the gold standard for diagnosis using simple algorithms that combine standardized clinical tools (questionnaires and laboratory testing); these will most likely need to be specific for each of the major allergenic foods. Such efforts will also contribute to improving our ability to conduct </w:t>
      </w:r>
      <w:r w:rsidR="0057252B" w:rsidRPr="00746EA0">
        <w:rPr>
          <w:color w:val="000000" w:themeColor="text1"/>
        </w:rPr>
        <w:t>accurate,</w:t>
      </w:r>
      <w:r w:rsidR="0057252B" w:rsidRPr="00746EA0" w:rsidDel="00FA1CAA">
        <w:rPr>
          <w:color w:val="000000" w:themeColor="text1"/>
        </w:rPr>
        <w:t xml:space="preserve"> </w:t>
      </w:r>
      <w:r w:rsidRPr="00746EA0">
        <w:rPr>
          <w:color w:val="000000" w:themeColor="text1"/>
        </w:rPr>
        <w:t xml:space="preserve">reliable epidemiologic studies and track the incidence and prevalence of </w:t>
      </w:r>
      <w:r w:rsidR="00C20415" w:rsidRPr="00746EA0">
        <w:rPr>
          <w:color w:val="000000" w:themeColor="text1"/>
        </w:rPr>
        <w:t>FA</w:t>
      </w:r>
      <w:r w:rsidRPr="00746EA0">
        <w:rPr>
          <w:color w:val="000000" w:themeColor="text1"/>
        </w:rPr>
        <w:t xml:space="preserve"> around the world</w:t>
      </w:r>
      <w:r w:rsidR="007D5D8B" w:rsidRPr="00746EA0">
        <w:rPr>
          <w:color w:val="000000" w:themeColor="text1"/>
        </w:rPr>
        <w:t>, (2) s</w:t>
      </w:r>
      <w:r w:rsidRPr="00746EA0">
        <w:rPr>
          <w:color w:val="000000" w:themeColor="text1"/>
        </w:rPr>
        <w:t xml:space="preserve">tandardization of </w:t>
      </w:r>
      <w:r w:rsidR="0057252B" w:rsidRPr="00746EA0">
        <w:rPr>
          <w:color w:val="000000" w:themeColor="text1"/>
        </w:rPr>
        <w:t>OIT</w:t>
      </w:r>
      <w:r w:rsidR="0057252B" w:rsidRPr="00746EA0" w:rsidDel="0057252B">
        <w:rPr>
          <w:color w:val="000000" w:themeColor="text1"/>
        </w:rPr>
        <w:t xml:space="preserve"> </w:t>
      </w:r>
      <w:r w:rsidRPr="00746EA0">
        <w:rPr>
          <w:color w:val="000000" w:themeColor="text1"/>
        </w:rPr>
        <w:t>or development of other allergen immunotherapy approaches (e.g. other forms of allergen exposure, allergen plus an immunomodulator) aiming at improved safety and ease of use and conferring the ability to switch from immunotherapy to natural food consumption</w:t>
      </w:r>
      <w:r w:rsidR="007D5D8B" w:rsidRPr="00746EA0">
        <w:rPr>
          <w:color w:val="000000" w:themeColor="text1"/>
        </w:rPr>
        <w:t xml:space="preserve">, and (3) </w:t>
      </w:r>
      <w:r w:rsidR="00494146" w:rsidRPr="00746EA0">
        <w:t>better identification of risk factors for development of FA such that women who are pregnant, planning to become pregnant, or lactating can be provided clear information about their and their infants</w:t>
      </w:r>
      <w:r w:rsidR="00541AC3" w:rsidRPr="00746EA0">
        <w:t>’</w:t>
      </w:r>
      <w:r w:rsidR="00494146" w:rsidRPr="00746EA0">
        <w:t xml:space="preserve"> diet, including optimal timing and quantities of specific food </w:t>
      </w:r>
      <w:r w:rsidR="00494146" w:rsidRPr="00746EA0">
        <w:lastRenderedPageBreak/>
        <w:t>introduction</w:t>
      </w:r>
      <w:r w:rsidRPr="00746EA0">
        <w:rPr>
          <w:color w:val="000000" w:themeColor="text1"/>
        </w:rPr>
        <w:t xml:space="preserve"> before switching to </w:t>
      </w:r>
      <w:r w:rsidRPr="00746EA0">
        <w:rPr>
          <w:i/>
          <w:iCs/>
          <w:color w:val="000000" w:themeColor="text1"/>
        </w:rPr>
        <w:t>ad lib</w:t>
      </w:r>
      <w:r w:rsidRPr="00746EA0">
        <w:rPr>
          <w:color w:val="000000" w:themeColor="text1"/>
        </w:rPr>
        <w:t xml:space="preserve"> food</w:t>
      </w:r>
      <w:r w:rsidR="00BE15A5" w:rsidRPr="00746EA0">
        <w:t xml:space="preserve"> consumption. In the long run, efforts should be directed towards development of </w:t>
      </w:r>
      <w:r w:rsidR="00494146" w:rsidRPr="00746EA0">
        <w:t xml:space="preserve">improved </w:t>
      </w:r>
      <w:r w:rsidR="002625E2" w:rsidRPr="00746EA0">
        <w:t>methods</w:t>
      </w:r>
      <w:r w:rsidR="00494146" w:rsidRPr="00746EA0">
        <w:t xml:space="preserve"> </w:t>
      </w:r>
      <w:r w:rsidR="00541AC3" w:rsidRPr="00746EA0">
        <w:t xml:space="preserve">(including genetic tests) </w:t>
      </w:r>
      <w:r w:rsidR="00494146" w:rsidRPr="00746EA0">
        <w:t xml:space="preserve">for determining infants at high risk, </w:t>
      </w:r>
      <w:r w:rsidR="002625E2" w:rsidRPr="00746EA0">
        <w:t xml:space="preserve">development of </w:t>
      </w:r>
      <w:r w:rsidR="00BE15A5" w:rsidRPr="00746EA0">
        <w:t xml:space="preserve">non-allergen treatments and </w:t>
      </w:r>
      <w:r w:rsidR="002625E2" w:rsidRPr="00746EA0">
        <w:t xml:space="preserve">improvements in dietary and environmental approaches to improve barrier function and microbiome structure and function across all epithelial barriers (gut, skin, nose, ear, lung) to </w:t>
      </w:r>
      <w:r w:rsidR="00BE15A5" w:rsidRPr="00746EA0">
        <w:t>prevent</w:t>
      </w:r>
      <w:r w:rsidR="002625E2" w:rsidRPr="00746EA0">
        <w:t xml:space="preserve"> FA</w:t>
      </w:r>
      <w:r w:rsidR="00BE15A5" w:rsidRPr="00746EA0">
        <w:t>.</w:t>
      </w:r>
      <w:r w:rsidRPr="00746EA0">
        <w:rPr>
          <w:color w:val="000000" w:themeColor="text1"/>
        </w:rPr>
        <w:t xml:space="preserve"> </w:t>
      </w:r>
    </w:p>
    <w:p w14:paraId="20097B88" w14:textId="77777777" w:rsidR="00CE7CAC" w:rsidRPr="00746EA0" w:rsidRDefault="00CE7CAC" w:rsidP="00A10343">
      <w:pPr>
        <w:spacing w:line="480" w:lineRule="auto"/>
        <w:rPr>
          <w:color w:val="000000" w:themeColor="text1"/>
        </w:rPr>
      </w:pPr>
    </w:p>
    <w:tbl>
      <w:tblPr>
        <w:tblStyle w:val="TableGrid"/>
        <w:tblW w:w="0" w:type="auto"/>
        <w:tblInd w:w="360" w:type="dxa"/>
        <w:tblLook w:val="04A0" w:firstRow="1" w:lastRow="0" w:firstColumn="1" w:lastColumn="0" w:noHBand="0" w:noVBand="1"/>
      </w:tblPr>
      <w:tblGrid>
        <w:gridCol w:w="8990"/>
      </w:tblGrid>
      <w:tr w:rsidR="002B6BB4" w:rsidRPr="00746EA0" w14:paraId="760DCE6D" w14:textId="77777777" w:rsidTr="00CA5DC2">
        <w:tc>
          <w:tcPr>
            <w:tcW w:w="9350" w:type="dxa"/>
          </w:tcPr>
          <w:p w14:paraId="7196CF26" w14:textId="77777777" w:rsidR="008F2A8D" w:rsidRPr="00746EA0" w:rsidRDefault="008F2A8D" w:rsidP="001F561F">
            <w:pPr>
              <w:spacing w:after="120"/>
              <w:jc w:val="both"/>
              <w:rPr>
                <w:b/>
                <w:bCs/>
                <w:color w:val="000000" w:themeColor="text1"/>
              </w:rPr>
            </w:pPr>
            <w:r w:rsidRPr="00746EA0">
              <w:rPr>
                <w:b/>
                <w:bCs/>
                <w:color w:val="000000" w:themeColor="text1"/>
              </w:rPr>
              <w:t xml:space="preserve">Summary: </w:t>
            </w:r>
          </w:p>
          <w:p w14:paraId="57840FE0" w14:textId="52EF3167" w:rsidR="00CA5DC2" w:rsidRPr="00746EA0" w:rsidRDefault="00CA5DC2" w:rsidP="001F561F">
            <w:pPr>
              <w:spacing w:after="120"/>
              <w:jc w:val="both"/>
              <w:rPr>
                <w:b/>
                <w:bCs/>
                <w:color w:val="000000" w:themeColor="text1"/>
              </w:rPr>
            </w:pPr>
            <w:r w:rsidRPr="00746EA0">
              <w:rPr>
                <w:b/>
                <w:bCs/>
                <w:color w:val="000000" w:themeColor="text1"/>
              </w:rPr>
              <w:t>What is known?</w:t>
            </w:r>
          </w:p>
          <w:p w14:paraId="77618B96" w14:textId="04B96C29" w:rsidR="00681F50"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 xml:space="preserve">The incidence/prevalence of food allergy is rising </w:t>
            </w:r>
            <w:r w:rsidR="00891AE8">
              <w:rPr>
                <w:color w:val="000000" w:themeColor="text1"/>
              </w:rPr>
              <w:t>in certain regions of the world</w:t>
            </w:r>
            <w:r w:rsidRPr="00746EA0">
              <w:rPr>
                <w:color w:val="000000" w:themeColor="text1"/>
              </w:rPr>
              <w:t>.</w:t>
            </w:r>
            <w:r w:rsidR="009D44E1" w:rsidRPr="00746EA0">
              <w:rPr>
                <w:color w:val="000000" w:themeColor="text1"/>
              </w:rPr>
              <w:t xml:space="preserve"> </w:t>
            </w:r>
          </w:p>
          <w:p w14:paraId="0061E02B" w14:textId="23F853EC" w:rsidR="00CA5DC2" w:rsidRPr="00746EA0" w:rsidRDefault="009D44E1" w:rsidP="001F561F">
            <w:pPr>
              <w:pStyle w:val="ListParagraph"/>
              <w:numPr>
                <w:ilvl w:val="0"/>
                <w:numId w:val="8"/>
              </w:numPr>
              <w:spacing w:after="120"/>
              <w:ind w:left="360"/>
              <w:contextualSpacing w:val="0"/>
              <w:jc w:val="both"/>
              <w:rPr>
                <w:color w:val="000000" w:themeColor="text1"/>
              </w:rPr>
            </w:pPr>
            <w:r w:rsidRPr="00746EA0">
              <w:rPr>
                <w:color w:val="000000" w:themeColor="text1"/>
              </w:rPr>
              <w:t xml:space="preserve">The presentations are getting more complex, </w:t>
            </w:r>
            <w:r w:rsidR="00681F50" w:rsidRPr="00746EA0">
              <w:rPr>
                <w:color w:val="000000" w:themeColor="text1"/>
              </w:rPr>
              <w:t xml:space="preserve">more severe, </w:t>
            </w:r>
            <w:r w:rsidRPr="00746EA0">
              <w:rPr>
                <w:color w:val="000000" w:themeColor="text1"/>
              </w:rPr>
              <w:t>stretching across many different immune mechanisms, and development of tolerance is delayed</w:t>
            </w:r>
          </w:p>
          <w:p w14:paraId="45E1724A" w14:textId="77777777"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Food allergen identification is often based on surrogate markers of sensitization rather than food challenge.</w:t>
            </w:r>
          </w:p>
          <w:p w14:paraId="74EA6237" w14:textId="77777777"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Eliminating allergenic food consumption during pregnancy or breastfeeding for preventing sensitization is not recommended.</w:t>
            </w:r>
          </w:p>
          <w:p w14:paraId="5EC6BE55" w14:textId="587725E7" w:rsidR="00CA5DC2" w:rsidRDefault="009F48E7" w:rsidP="001F561F">
            <w:pPr>
              <w:pStyle w:val="ListParagraph"/>
              <w:numPr>
                <w:ilvl w:val="0"/>
                <w:numId w:val="8"/>
              </w:numPr>
              <w:spacing w:after="120"/>
              <w:ind w:left="360"/>
              <w:contextualSpacing w:val="0"/>
              <w:jc w:val="both"/>
              <w:rPr>
                <w:color w:val="000000" w:themeColor="text1"/>
              </w:rPr>
            </w:pPr>
            <w:r w:rsidRPr="00746EA0">
              <w:rPr>
                <w:color w:val="000000" w:themeColor="text1"/>
              </w:rPr>
              <w:t xml:space="preserve">Early intervention with </w:t>
            </w:r>
            <w:r w:rsidR="009D44E1" w:rsidRPr="00746EA0">
              <w:rPr>
                <w:color w:val="000000" w:themeColor="text1"/>
              </w:rPr>
              <w:t>active food allerg</w:t>
            </w:r>
            <w:r w:rsidR="00DE4DF4" w:rsidRPr="00746EA0">
              <w:rPr>
                <w:color w:val="000000" w:themeColor="text1"/>
              </w:rPr>
              <w:t>e</w:t>
            </w:r>
            <w:r w:rsidR="009D44E1" w:rsidRPr="00746EA0">
              <w:rPr>
                <w:color w:val="000000" w:themeColor="text1"/>
              </w:rPr>
              <w:t xml:space="preserve">n introduction, increased </w:t>
            </w:r>
            <w:r w:rsidRPr="00746EA0">
              <w:rPr>
                <w:color w:val="000000" w:themeColor="text1"/>
              </w:rPr>
              <w:t xml:space="preserve">diet diversity </w:t>
            </w:r>
            <w:r w:rsidR="0025779B" w:rsidRPr="00746EA0">
              <w:rPr>
                <w:color w:val="000000" w:themeColor="text1"/>
              </w:rPr>
              <w:t xml:space="preserve">might </w:t>
            </w:r>
            <w:r w:rsidRPr="00746EA0">
              <w:rPr>
                <w:color w:val="000000" w:themeColor="text1"/>
              </w:rPr>
              <w:t>prevent food allergy.</w:t>
            </w:r>
          </w:p>
          <w:p w14:paraId="5924F9ED" w14:textId="02772450" w:rsidR="00EF3117" w:rsidRPr="00EF3117" w:rsidRDefault="00EF3117" w:rsidP="00EF3117">
            <w:pPr>
              <w:pStyle w:val="ListParagraph"/>
              <w:numPr>
                <w:ilvl w:val="0"/>
                <w:numId w:val="8"/>
              </w:numPr>
              <w:ind w:left="423" w:hanging="423"/>
              <w:rPr>
                <w:color w:val="000000" w:themeColor="text1"/>
              </w:rPr>
            </w:pPr>
            <w:r w:rsidRPr="00EF3117">
              <w:rPr>
                <w:color w:val="000000" w:themeColor="text1"/>
              </w:rPr>
              <w:t>Early intervention with proper emollient care might prevent sensitization to foods.</w:t>
            </w:r>
          </w:p>
          <w:p w14:paraId="00B0B1C1" w14:textId="77777777" w:rsidR="00501D8E" w:rsidRPr="00EF3117" w:rsidRDefault="00501D8E" w:rsidP="00EF3117">
            <w:pPr>
              <w:spacing w:after="120"/>
              <w:jc w:val="both"/>
              <w:rPr>
                <w:b/>
                <w:bCs/>
              </w:rPr>
            </w:pPr>
          </w:p>
          <w:p w14:paraId="26C1083E" w14:textId="3D4727CA" w:rsidR="00CA5DC2" w:rsidRPr="00746EA0" w:rsidRDefault="00CA5DC2" w:rsidP="001F561F">
            <w:pPr>
              <w:tabs>
                <w:tab w:val="center" w:pos="4680"/>
              </w:tabs>
              <w:spacing w:after="120"/>
              <w:jc w:val="both"/>
              <w:rPr>
                <w:b/>
                <w:bCs/>
                <w:color w:val="000000" w:themeColor="text1"/>
              </w:rPr>
            </w:pPr>
            <w:r w:rsidRPr="00746EA0">
              <w:rPr>
                <w:b/>
                <w:bCs/>
                <w:color w:val="000000" w:themeColor="text1"/>
              </w:rPr>
              <w:t>What is unknown?</w:t>
            </w:r>
            <w:r w:rsidRPr="00746EA0">
              <w:rPr>
                <w:b/>
                <w:bCs/>
                <w:color w:val="000000" w:themeColor="text1"/>
              </w:rPr>
              <w:tab/>
            </w:r>
          </w:p>
          <w:p w14:paraId="5665EA58" w14:textId="77777777"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The spectrum of food allergens is not identified in some geographic locations.</w:t>
            </w:r>
          </w:p>
          <w:p w14:paraId="1EDC182C" w14:textId="29E3690C"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The impact of immigration, ethnicity and genetic variability on the clinical expression of FA needs to be evaluated.</w:t>
            </w:r>
          </w:p>
          <w:p w14:paraId="1441CCA0" w14:textId="3E637EAA" w:rsidR="009D44E1" w:rsidRPr="00746EA0" w:rsidRDefault="009D44E1" w:rsidP="001F561F">
            <w:pPr>
              <w:pStyle w:val="ListParagraph"/>
              <w:numPr>
                <w:ilvl w:val="0"/>
                <w:numId w:val="8"/>
              </w:numPr>
              <w:spacing w:after="120"/>
              <w:ind w:left="360"/>
              <w:contextualSpacing w:val="0"/>
              <w:jc w:val="both"/>
              <w:rPr>
                <w:color w:val="000000" w:themeColor="text1"/>
              </w:rPr>
            </w:pPr>
            <w:r w:rsidRPr="00746EA0">
              <w:rPr>
                <w:color w:val="000000" w:themeColor="text1"/>
              </w:rPr>
              <w:t xml:space="preserve">There are still many dietary and environmental factors and </w:t>
            </w:r>
            <w:r w:rsidR="00FA1CAA" w:rsidRPr="00746EA0">
              <w:rPr>
                <w:color w:val="000000" w:themeColor="text1"/>
              </w:rPr>
              <w:t>their</w:t>
            </w:r>
            <w:r w:rsidRPr="00746EA0">
              <w:rPr>
                <w:color w:val="000000" w:themeColor="text1"/>
              </w:rPr>
              <w:t xml:space="preserve"> specific role in epithelial integrity and microbiome structure and function that needs further clarification.</w:t>
            </w:r>
          </w:p>
          <w:p w14:paraId="7C982087" w14:textId="4A99C61A"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The level of specific IgE that positively predicts clinical reactivity is not identified for many food allergens.</w:t>
            </w:r>
          </w:p>
          <w:p w14:paraId="0851C0FF" w14:textId="24FBB570" w:rsidR="00285848" w:rsidRPr="00746EA0" w:rsidRDefault="00285848" w:rsidP="001F561F">
            <w:pPr>
              <w:pStyle w:val="ListParagraph"/>
              <w:numPr>
                <w:ilvl w:val="0"/>
                <w:numId w:val="8"/>
              </w:numPr>
              <w:spacing w:after="120"/>
              <w:ind w:left="360"/>
              <w:contextualSpacing w:val="0"/>
              <w:jc w:val="both"/>
              <w:rPr>
                <w:color w:val="000000" w:themeColor="text1"/>
              </w:rPr>
            </w:pPr>
            <w:r w:rsidRPr="00746EA0">
              <w:rPr>
                <w:color w:val="000000" w:themeColor="text1"/>
              </w:rPr>
              <w:t>In addition to sIgE/SPT, new biomarkers predicting FA phenotype</w:t>
            </w:r>
            <w:r w:rsidR="001E38E2" w:rsidRPr="00746EA0">
              <w:rPr>
                <w:color w:val="000000" w:themeColor="text1"/>
              </w:rPr>
              <w:t xml:space="preserve"> are needed</w:t>
            </w:r>
          </w:p>
          <w:p w14:paraId="7324E55C" w14:textId="77777777"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Evidence-based diagnostic criteria for non-IgE-mediated food allergy are needed.</w:t>
            </w:r>
          </w:p>
          <w:p w14:paraId="697FE03F" w14:textId="09FF151B" w:rsidR="00CA5DC2" w:rsidRPr="00746EA0" w:rsidRDefault="00CA5DC2" w:rsidP="001F561F">
            <w:pPr>
              <w:pStyle w:val="ListParagraph"/>
              <w:numPr>
                <w:ilvl w:val="0"/>
                <w:numId w:val="8"/>
              </w:numPr>
              <w:spacing w:after="120"/>
              <w:ind w:left="360"/>
              <w:contextualSpacing w:val="0"/>
              <w:jc w:val="both"/>
              <w:rPr>
                <w:color w:val="000000" w:themeColor="text1"/>
              </w:rPr>
            </w:pPr>
            <w:r w:rsidRPr="00746EA0">
              <w:rPr>
                <w:color w:val="000000" w:themeColor="text1"/>
              </w:rPr>
              <w:t>Global accepta</w:t>
            </w:r>
            <w:r w:rsidR="001867C5" w:rsidRPr="00746EA0">
              <w:rPr>
                <w:color w:val="000000" w:themeColor="text1"/>
              </w:rPr>
              <w:t>bility</w:t>
            </w:r>
            <w:r w:rsidRPr="00746EA0">
              <w:rPr>
                <w:color w:val="000000" w:themeColor="text1"/>
              </w:rPr>
              <w:t xml:space="preserve"> of OIT </w:t>
            </w:r>
            <w:r w:rsidR="009F48E7" w:rsidRPr="00746EA0">
              <w:rPr>
                <w:color w:val="000000" w:themeColor="text1"/>
              </w:rPr>
              <w:t xml:space="preserve">and multi OIT </w:t>
            </w:r>
            <w:r w:rsidRPr="00746EA0">
              <w:rPr>
                <w:color w:val="000000" w:themeColor="text1"/>
              </w:rPr>
              <w:t>need</w:t>
            </w:r>
            <w:r w:rsidR="00B82C72" w:rsidRPr="00746EA0">
              <w:rPr>
                <w:color w:val="000000" w:themeColor="text1"/>
              </w:rPr>
              <w:t>s</w:t>
            </w:r>
            <w:r w:rsidRPr="00746EA0">
              <w:rPr>
                <w:color w:val="000000" w:themeColor="text1"/>
              </w:rPr>
              <w:t xml:space="preserve"> to be </w:t>
            </w:r>
            <w:r w:rsidR="00285848" w:rsidRPr="00746EA0">
              <w:rPr>
                <w:color w:val="000000" w:themeColor="text1"/>
              </w:rPr>
              <w:t xml:space="preserve">further </w:t>
            </w:r>
            <w:r w:rsidRPr="00746EA0">
              <w:rPr>
                <w:color w:val="000000" w:themeColor="text1"/>
              </w:rPr>
              <w:t xml:space="preserve">assessed. </w:t>
            </w:r>
          </w:p>
          <w:p w14:paraId="415B68E9" w14:textId="083D4BD8" w:rsidR="00285848" w:rsidRPr="00746EA0" w:rsidRDefault="00285848" w:rsidP="001F561F">
            <w:pPr>
              <w:pStyle w:val="ListParagraph"/>
              <w:numPr>
                <w:ilvl w:val="0"/>
                <w:numId w:val="8"/>
              </w:numPr>
              <w:spacing w:after="120"/>
              <w:ind w:left="360"/>
              <w:contextualSpacing w:val="0"/>
              <w:jc w:val="both"/>
              <w:rPr>
                <w:color w:val="000000" w:themeColor="text1"/>
              </w:rPr>
            </w:pPr>
            <w:r w:rsidRPr="00746EA0">
              <w:rPr>
                <w:color w:val="000000" w:themeColor="text1"/>
              </w:rPr>
              <w:t>Long-term efficacy of OIT</w:t>
            </w:r>
            <w:r w:rsidR="001E38E2" w:rsidRPr="00746EA0">
              <w:rPr>
                <w:color w:val="000000" w:themeColor="text1"/>
              </w:rPr>
              <w:t xml:space="preserve"> needs to be determined</w:t>
            </w:r>
          </w:p>
          <w:p w14:paraId="7F31EDE3" w14:textId="10FCAC19" w:rsidR="00CA5DC2" w:rsidRPr="00746EA0" w:rsidRDefault="000A10FC" w:rsidP="001F561F">
            <w:pPr>
              <w:pStyle w:val="ListParagraph"/>
              <w:numPr>
                <w:ilvl w:val="0"/>
                <w:numId w:val="8"/>
              </w:numPr>
              <w:spacing w:after="120"/>
              <w:ind w:left="360"/>
              <w:contextualSpacing w:val="0"/>
              <w:jc w:val="both"/>
              <w:rPr>
                <w:color w:val="000000" w:themeColor="text1"/>
              </w:rPr>
            </w:pPr>
            <w:r w:rsidRPr="00746EA0">
              <w:rPr>
                <w:color w:val="000000" w:themeColor="text1"/>
              </w:rPr>
              <w:t xml:space="preserve">New therapies to try to </w:t>
            </w:r>
            <w:r w:rsidR="000259EA" w:rsidRPr="00746EA0">
              <w:rPr>
                <w:color w:val="000000" w:themeColor="text1"/>
              </w:rPr>
              <w:t>treat</w:t>
            </w:r>
            <w:r w:rsidRPr="00746EA0">
              <w:rPr>
                <w:color w:val="000000" w:themeColor="text1"/>
              </w:rPr>
              <w:t xml:space="preserve"> food allergies are under investigation.</w:t>
            </w:r>
          </w:p>
          <w:p w14:paraId="39802383" w14:textId="692BEF2D" w:rsidR="00FB5C26" w:rsidRPr="00746EA0" w:rsidRDefault="00FB5C26" w:rsidP="001F561F">
            <w:pPr>
              <w:pStyle w:val="ListParagraph"/>
              <w:numPr>
                <w:ilvl w:val="0"/>
                <w:numId w:val="8"/>
              </w:numPr>
              <w:spacing w:after="120"/>
              <w:ind w:left="360"/>
              <w:contextualSpacing w:val="0"/>
              <w:jc w:val="both"/>
              <w:rPr>
                <w:color w:val="000000" w:themeColor="text1"/>
              </w:rPr>
            </w:pPr>
            <w:r w:rsidRPr="00746EA0">
              <w:rPr>
                <w:color w:val="000000" w:themeColor="text1"/>
              </w:rPr>
              <w:t>Early biomarkers of treatment response</w:t>
            </w:r>
            <w:r w:rsidR="001E38E2" w:rsidRPr="00746EA0">
              <w:rPr>
                <w:color w:val="000000" w:themeColor="text1"/>
              </w:rPr>
              <w:t xml:space="preserve"> are needed</w:t>
            </w:r>
          </w:p>
          <w:p w14:paraId="75423CDD" w14:textId="77777777" w:rsidR="00FB5C26" w:rsidRPr="00746EA0" w:rsidRDefault="00FB5C26" w:rsidP="001F561F">
            <w:pPr>
              <w:pStyle w:val="ListParagraph"/>
              <w:numPr>
                <w:ilvl w:val="0"/>
                <w:numId w:val="8"/>
              </w:numPr>
              <w:spacing w:after="120"/>
              <w:ind w:left="360"/>
              <w:contextualSpacing w:val="0"/>
              <w:jc w:val="both"/>
              <w:rPr>
                <w:color w:val="000000" w:themeColor="text1"/>
              </w:rPr>
            </w:pPr>
            <w:r w:rsidRPr="00746EA0">
              <w:rPr>
                <w:color w:val="000000" w:themeColor="text1"/>
              </w:rPr>
              <w:t>Molecular mechanisms of food allergen tolerance and desensitization to be efficiently used in the clinical setting</w:t>
            </w:r>
          </w:p>
          <w:p w14:paraId="3CD943E0" w14:textId="2A105624" w:rsidR="00285848" w:rsidRPr="00746EA0" w:rsidRDefault="00285848" w:rsidP="001F561F">
            <w:pPr>
              <w:spacing w:after="120"/>
              <w:jc w:val="both"/>
              <w:rPr>
                <w:color w:val="000000" w:themeColor="text1"/>
              </w:rPr>
            </w:pPr>
          </w:p>
        </w:tc>
      </w:tr>
    </w:tbl>
    <w:p w14:paraId="35FC378A" w14:textId="77777777" w:rsidR="00CF46C9" w:rsidRPr="00746EA0" w:rsidRDefault="00CF46C9" w:rsidP="00A10343">
      <w:pPr>
        <w:pStyle w:val="ListParagraph"/>
        <w:spacing w:line="480" w:lineRule="auto"/>
        <w:ind w:left="360"/>
        <w:rPr>
          <w:color w:val="000000" w:themeColor="text1"/>
        </w:rPr>
      </w:pPr>
    </w:p>
    <w:p w14:paraId="7DF8F456" w14:textId="77777777" w:rsidR="00425207" w:rsidRPr="00746EA0" w:rsidRDefault="00425207" w:rsidP="00A10343">
      <w:pPr>
        <w:spacing w:line="480" w:lineRule="auto"/>
        <w:rPr>
          <w:color w:val="000000" w:themeColor="text1"/>
        </w:rPr>
      </w:pPr>
      <w:r w:rsidRPr="00746EA0">
        <w:rPr>
          <w:color w:val="000000" w:themeColor="text1"/>
        </w:rPr>
        <w:br w:type="page"/>
      </w:r>
    </w:p>
    <w:p w14:paraId="1D32EF98" w14:textId="7084BC6D" w:rsidR="00105E47" w:rsidRPr="00746EA0" w:rsidRDefault="00105E47" w:rsidP="00A10343">
      <w:pPr>
        <w:spacing w:line="480" w:lineRule="auto"/>
        <w:rPr>
          <w:b/>
          <w:bCs/>
          <w:color w:val="000000" w:themeColor="text1"/>
          <w:lang w:val="fr-FR"/>
        </w:rPr>
      </w:pPr>
      <w:r w:rsidRPr="00746EA0">
        <w:rPr>
          <w:b/>
          <w:bCs/>
          <w:color w:val="000000" w:themeColor="text1"/>
          <w:lang w:val="fr-FR"/>
        </w:rPr>
        <w:lastRenderedPageBreak/>
        <w:t>REFERENCES</w:t>
      </w:r>
    </w:p>
    <w:p w14:paraId="2922D7B2" w14:textId="77777777" w:rsidR="0071170F" w:rsidRPr="00746EA0" w:rsidRDefault="00105E47" w:rsidP="00A10343">
      <w:pPr>
        <w:pStyle w:val="EndNoteBibliography"/>
        <w:spacing w:line="480" w:lineRule="auto"/>
        <w:ind w:left="720" w:hanging="720"/>
        <w:rPr>
          <w:noProof/>
        </w:rPr>
      </w:pPr>
      <w:r w:rsidRPr="00746EA0">
        <w:rPr>
          <w:color w:val="000000" w:themeColor="text1"/>
        </w:rPr>
        <w:fldChar w:fldCharType="begin"/>
      </w:r>
      <w:r w:rsidRPr="00746EA0">
        <w:rPr>
          <w:color w:val="000000" w:themeColor="text1"/>
          <w:lang w:val="fr-FR"/>
        </w:rPr>
        <w:instrText xml:space="preserve"> ADDIN EN.REFLIST </w:instrText>
      </w:r>
      <w:r w:rsidRPr="00746EA0">
        <w:rPr>
          <w:color w:val="000000" w:themeColor="text1"/>
        </w:rPr>
        <w:fldChar w:fldCharType="separate"/>
      </w:r>
      <w:r w:rsidR="0071170F" w:rsidRPr="00746EA0">
        <w:rPr>
          <w:noProof/>
        </w:rPr>
        <w:t>1.</w:t>
      </w:r>
      <w:r w:rsidR="0071170F" w:rsidRPr="00746EA0">
        <w:rPr>
          <w:noProof/>
        </w:rPr>
        <w:tab/>
        <w:t>Sigurdardottir ST, Jonasson K, Clausen M, Lilja Bjornsdottir K, Sigurdardottir SE, Roberts G, et al. Prevalence and early-life risk factors of school-age allergic multimorbidity: The EuroPrevall-iFAAM birth cohort. Allergy 2021.</w:t>
      </w:r>
    </w:p>
    <w:p w14:paraId="1A30596D" w14:textId="77777777" w:rsidR="0071170F" w:rsidRPr="00746EA0" w:rsidRDefault="0071170F" w:rsidP="00A10343">
      <w:pPr>
        <w:pStyle w:val="EndNoteBibliography"/>
        <w:spacing w:line="480" w:lineRule="auto"/>
        <w:ind w:left="720" w:hanging="720"/>
        <w:rPr>
          <w:noProof/>
        </w:rPr>
      </w:pPr>
      <w:r w:rsidRPr="00746EA0">
        <w:rPr>
          <w:noProof/>
        </w:rPr>
        <w:t>2.</w:t>
      </w:r>
      <w:r w:rsidRPr="00746EA0">
        <w:rPr>
          <w:noProof/>
        </w:rPr>
        <w:tab/>
        <w:t>Burks AW, Tang M, Sicherer S, Muraro A, Eigenmann PA, Ebisawa M, et al. ICON: food allergy. J Allergy Clin Immunol 2012; 129:906-20.</w:t>
      </w:r>
    </w:p>
    <w:p w14:paraId="251F022A" w14:textId="77777777" w:rsidR="0071170F" w:rsidRPr="00746EA0" w:rsidRDefault="0071170F" w:rsidP="00A10343">
      <w:pPr>
        <w:pStyle w:val="EndNoteBibliography"/>
        <w:spacing w:line="480" w:lineRule="auto"/>
        <w:ind w:left="720" w:hanging="720"/>
        <w:rPr>
          <w:noProof/>
        </w:rPr>
      </w:pPr>
      <w:r w:rsidRPr="00746EA0">
        <w:rPr>
          <w:noProof/>
        </w:rPr>
        <w:t>3.</w:t>
      </w:r>
      <w:r w:rsidRPr="00746EA0">
        <w:rPr>
          <w:noProof/>
        </w:rPr>
        <w:tab/>
        <w:t>Warren CM, Brewer AG, Grobman B, Jiang J, Gupta RS. Racial/Ethnic Differences in Food Allergy. Immunol Allergy Clin North Am 2021; 41:189-203.</w:t>
      </w:r>
    </w:p>
    <w:p w14:paraId="502795D3" w14:textId="77777777" w:rsidR="0071170F" w:rsidRPr="00746EA0" w:rsidRDefault="0071170F" w:rsidP="00A10343">
      <w:pPr>
        <w:pStyle w:val="EndNoteBibliography"/>
        <w:spacing w:line="480" w:lineRule="auto"/>
        <w:ind w:left="720" w:hanging="720"/>
        <w:rPr>
          <w:noProof/>
        </w:rPr>
      </w:pPr>
      <w:r w:rsidRPr="00746EA0">
        <w:rPr>
          <w:noProof/>
        </w:rPr>
        <w:t>4.</w:t>
      </w:r>
      <w:r w:rsidRPr="00746EA0">
        <w:rPr>
          <w:noProof/>
        </w:rPr>
        <w:tab/>
        <w:t>Tang R, Wang ZX, Ji CM, Leung PSC, Woo E, Chang C, et al. Regional Differences in Food Allergies. Clin Rev Allergy Immunol 2019; 57:98-110.</w:t>
      </w:r>
    </w:p>
    <w:p w14:paraId="0BA20B35" w14:textId="77777777" w:rsidR="0071170F" w:rsidRPr="00746EA0" w:rsidRDefault="0071170F" w:rsidP="00A10343">
      <w:pPr>
        <w:pStyle w:val="EndNoteBibliography"/>
        <w:spacing w:line="480" w:lineRule="auto"/>
        <w:ind w:left="720" w:hanging="720"/>
        <w:rPr>
          <w:noProof/>
        </w:rPr>
      </w:pPr>
      <w:r w:rsidRPr="00746EA0">
        <w:rPr>
          <w:noProof/>
        </w:rPr>
        <w:t>5.</w:t>
      </w:r>
      <w:r w:rsidRPr="00746EA0">
        <w:rPr>
          <w:noProof/>
        </w:rPr>
        <w:tab/>
        <w:t>Fiocchi A, Assa'ad A, Bahna S, Adverse Reactions to Foods C, American College of Allergy A, Immunology. Food allergy and the introduction of solid foods to infants: a consensus document. Adverse Reactions to Foods Committee, American College of Allergy, Asthma and Immunology. Ann Allergy Asthma Immunol 2006; 97:10-20; quiz 1, 77.</w:t>
      </w:r>
    </w:p>
    <w:p w14:paraId="2298CE62" w14:textId="77777777" w:rsidR="0071170F" w:rsidRPr="00746EA0" w:rsidRDefault="0071170F" w:rsidP="00A10343">
      <w:pPr>
        <w:pStyle w:val="EndNoteBibliography"/>
        <w:spacing w:line="480" w:lineRule="auto"/>
        <w:ind w:left="720" w:hanging="720"/>
        <w:rPr>
          <w:noProof/>
        </w:rPr>
      </w:pPr>
      <w:r w:rsidRPr="00746EA0">
        <w:rPr>
          <w:noProof/>
        </w:rPr>
        <w:t>6.</w:t>
      </w:r>
      <w:r w:rsidRPr="00746EA0">
        <w:rPr>
          <w:noProof/>
        </w:rPr>
        <w:tab/>
        <w:t>Fleischer DM, Chan ES, Venter C, Spergel JM, Abrams EM, Stukus D, et al. A Consensus Approach to the Primary Prevention of Food Allergy Through Nutrition: Guidance from the American Academy of Allergy, Asthma, and Immunology; American College of Allergy, Asthma, and Immunology; and the Canadian Society for Allergy and Clinical Immunology. J Allergy Clin Immunol Pract 2021; 9:22-43 e4.</w:t>
      </w:r>
    </w:p>
    <w:p w14:paraId="5C2B47E3" w14:textId="77777777" w:rsidR="0071170F" w:rsidRPr="00746EA0" w:rsidRDefault="0071170F" w:rsidP="00A10343">
      <w:pPr>
        <w:pStyle w:val="EndNoteBibliography"/>
        <w:spacing w:line="480" w:lineRule="auto"/>
        <w:ind w:left="720" w:hanging="720"/>
        <w:rPr>
          <w:noProof/>
        </w:rPr>
      </w:pPr>
      <w:r w:rsidRPr="00746EA0">
        <w:rPr>
          <w:noProof/>
        </w:rPr>
        <w:t>7.</w:t>
      </w:r>
      <w:r w:rsidRPr="00746EA0">
        <w:rPr>
          <w:noProof/>
        </w:rPr>
        <w:tab/>
        <w:t>Krawiec M, Fisher HR, Du Toit G, Bahnson HT, Lack G. Overview of oral tolerance induction for prevention of food allergy-Where are we now? Allergy 2021.</w:t>
      </w:r>
    </w:p>
    <w:p w14:paraId="3BDD56F9" w14:textId="77777777" w:rsidR="0071170F" w:rsidRPr="00746EA0" w:rsidRDefault="0071170F" w:rsidP="00A10343">
      <w:pPr>
        <w:pStyle w:val="EndNoteBibliography"/>
        <w:spacing w:line="480" w:lineRule="auto"/>
        <w:ind w:left="720" w:hanging="720"/>
        <w:rPr>
          <w:noProof/>
        </w:rPr>
      </w:pPr>
      <w:r w:rsidRPr="00746EA0">
        <w:rPr>
          <w:noProof/>
        </w:rPr>
        <w:lastRenderedPageBreak/>
        <w:t>8.</w:t>
      </w:r>
      <w:r w:rsidRPr="00746EA0">
        <w:rPr>
          <w:noProof/>
        </w:rPr>
        <w:tab/>
        <w:t>Allen JW, Edwards N, Koplin JJ, Netting MJ, Allen KJ. International compliance with WHO infant feeding guidelines - Is the confusion cause for concern? Allergy 2020; 75:673-4.</w:t>
      </w:r>
    </w:p>
    <w:p w14:paraId="01E63B23" w14:textId="77777777" w:rsidR="0071170F" w:rsidRPr="00746EA0" w:rsidRDefault="0071170F" w:rsidP="00A10343">
      <w:pPr>
        <w:pStyle w:val="EndNoteBibliography"/>
        <w:spacing w:line="480" w:lineRule="auto"/>
        <w:ind w:left="720" w:hanging="720"/>
        <w:rPr>
          <w:noProof/>
        </w:rPr>
      </w:pPr>
      <w:r w:rsidRPr="00746EA0">
        <w:rPr>
          <w:noProof/>
        </w:rPr>
        <w:t>9.</w:t>
      </w:r>
      <w:r w:rsidRPr="00746EA0">
        <w:rPr>
          <w:noProof/>
        </w:rPr>
        <w:tab/>
        <w:t>Dougherty JA, Wagner JD, Stanton MC. Peanut Allergen Powder-dnfp: A Novel Oral Immunotherapy to Mitigate Peanut Allergy. Ann Pharmacother 2021; 55:344-53.</w:t>
      </w:r>
    </w:p>
    <w:p w14:paraId="1711E3E4" w14:textId="77777777" w:rsidR="0071170F" w:rsidRPr="00746EA0" w:rsidRDefault="0071170F" w:rsidP="00A10343">
      <w:pPr>
        <w:pStyle w:val="EndNoteBibliography"/>
        <w:spacing w:line="480" w:lineRule="auto"/>
        <w:ind w:left="720" w:hanging="720"/>
        <w:rPr>
          <w:noProof/>
        </w:rPr>
      </w:pPr>
      <w:r w:rsidRPr="00746EA0">
        <w:rPr>
          <w:noProof/>
        </w:rPr>
        <w:t>10.</w:t>
      </w:r>
      <w:r w:rsidRPr="00746EA0">
        <w:rPr>
          <w:noProof/>
        </w:rPr>
        <w:tab/>
        <w:t>Ballmer-Weber BK. Allergic reactions to food proteins. Int J Vitam Nutr Res 2011; 81:173-80.</w:t>
      </w:r>
    </w:p>
    <w:p w14:paraId="09CD9869" w14:textId="77777777" w:rsidR="0071170F" w:rsidRPr="00746EA0" w:rsidRDefault="0071170F" w:rsidP="00A10343">
      <w:pPr>
        <w:pStyle w:val="EndNoteBibliography"/>
        <w:spacing w:line="480" w:lineRule="auto"/>
        <w:ind w:left="720" w:hanging="720"/>
        <w:rPr>
          <w:noProof/>
        </w:rPr>
      </w:pPr>
      <w:r w:rsidRPr="00746EA0">
        <w:rPr>
          <w:noProof/>
        </w:rPr>
        <w:t>11.</w:t>
      </w:r>
      <w:r w:rsidRPr="00746EA0">
        <w:rPr>
          <w:noProof/>
        </w:rPr>
        <w:tab/>
        <w:t>Warren CM, Jiang J, Gupta RS. Epidemiology and Burden of Food Allergy. Curr Allergy Asthma Rep 2020; 20:6.</w:t>
      </w:r>
    </w:p>
    <w:p w14:paraId="100A76C6" w14:textId="77777777" w:rsidR="0071170F" w:rsidRPr="00746EA0" w:rsidRDefault="0071170F" w:rsidP="00A10343">
      <w:pPr>
        <w:pStyle w:val="EndNoteBibliography"/>
        <w:spacing w:line="480" w:lineRule="auto"/>
        <w:ind w:left="720" w:hanging="720"/>
        <w:rPr>
          <w:noProof/>
        </w:rPr>
      </w:pPr>
      <w:r w:rsidRPr="00746EA0">
        <w:rPr>
          <w:noProof/>
        </w:rPr>
        <w:t>12.</w:t>
      </w:r>
      <w:r w:rsidRPr="00746EA0">
        <w:rPr>
          <w:noProof/>
        </w:rPr>
        <w:tab/>
        <w:t>Sudharson S, Kalic T, Hafner C, Breiteneder H. Newly defined allergens in the WHO/IUIS Allergen Nomenclature Database during 01/2019-03/2021. Allergy 2021.</w:t>
      </w:r>
    </w:p>
    <w:p w14:paraId="7900E77F" w14:textId="77777777" w:rsidR="0071170F" w:rsidRPr="00746EA0" w:rsidRDefault="0071170F" w:rsidP="00A10343">
      <w:pPr>
        <w:pStyle w:val="EndNoteBibliography"/>
        <w:spacing w:line="480" w:lineRule="auto"/>
        <w:ind w:left="720" w:hanging="720"/>
        <w:rPr>
          <w:noProof/>
        </w:rPr>
      </w:pPr>
      <w:r w:rsidRPr="00746EA0">
        <w:rPr>
          <w:noProof/>
        </w:rPr>
        <w:t>13.</w:t>
      </w:r>
      <w:r w:rsidRPr="00746EA0">
        <w:rPr>
          <w:noProof/>
        </w:rPr>
        <w:tab/>
        <w:t>Loh W, Tang MLK. The Epidemiology of Food Allergy in the Global Context. Int J Environ Res Public Health 2018; 15.</w:t>
      </w:r>
    </w:p>
    <w:p w14:paraId="3CF9393F" w14:textId="77777777" w:rsidR="0071170F" w:rsidRPr="00746EA0" w:rsidRDefault="0071170F" w:rsidP="00A10343">
      <w:pPr>
        <w:pStyle w:val="EndNoteBibliography"/>
        <w:spacing w:line="480" w:lineRule="auto"/>
        <w:ind w:left="720" w:hanging="720"/>
        <w:rPr>
          <w:noProof/>
        </w:rPr>
      </w:pPr>
      <w:r w:rsidRPr="00746EA0">
        <w:rPr>
          <w:noProof/>
        </w:rPr>
        <w:t>14.</w:t>
      </w:r>
      <w:r w:rsidRPr="00746EA0">
        <w:rPr>
          <w:noProof/>
        </w:rPr>
        <w:tab/>
        <w:t>Prescott SL, Pawankar R, Allen KJ, Campbell DE, Sinn J, Fiocchi A, et al. A global survey of changing patterns of food allergy burden in children. World Allergy Organ J 2013; 6:21.</w:t>
      </w:r>
    </w:p>
    <w:p w14:paraId="15E45555" w14:textId="77777777" w:rsidR="0071170F" w:rsidRPr="00746EA0" w:rsidRDefault="0071170F" w:rsidP="00A10343">
      <w:pPr>
        <w:pStyle w:val="EndNoteBibliography"/>
        <w:spacing w:line="480" w:lineRule="auto"/>
        <w:ind w:left="720" w:hanging="720"/>
        <w:rPr>
          <w:noProof/>
        </w:rPr>
      </w:pPr>
      <w:r w:rsidRPr="00746EA0">
        <w:rPr>
          <w:noProof/>
        </w:rPr>
        <w:t>15.</w:t>
      </w:r>
      <w:r w:rsidRPr="00746EA0">
        <w:rPr>
          <w:noProof/>
        </w:rPr>
        <w:tab/>
        <w:t>Hilvo M. Maternal Elimination Diet and Symptoms of Cow's Milk Allergy in Breastfed Infants. JAMA Pediatr 2021; 175:425-6.</w:t>
      </w:r>
    </w:p>
    <w:p w14:paraId="039F728C" w14:textId="77777777" w:rsidR="0071170F" w:rsidRPr="00746EA0" w:rsidRDefault="0071170F" w:rsidP="00A10343">
      <w:pPr>
        <w:pStyle w:val="EndNoteBibliography"/>
        <w:spacing w:line="480" w:lineRule="auto"/>
        <w:ind w:left="720" w:hanging="720"/>
        <w:rPr>
          <w:noProof/>
        </w:rPr>
      </w:pPr>
      <w:r w:rsidRPr="00746EA0">
        <w:rPr>
          <w:noProof/>
        </w:rPr>
        <w:t>16.</w:t>
      </w:r>
      <w:r w:rsidRPr="00746EA0">
        <w:rPr>
          <w:noProof/>
        </w:rPr>
        <w:tab/>
        <w:t>Osborne NJ, Koplin JJ, Martin PE, Gurrin LC, Lowe AJ, Matheson MC, et al. Prevalence of challenge-proven IgE-mediated food allergy using population-based sampling and predetermined challenge criteria in infants. J Allergy Clin Immunol 2011; 127:668-76 e1-2.</w:t>
      </w:r>
    </w:p>
    <w:p w14:paraId="54BD9750" w14:textId="77777777" w:rsidR="0071170F" w:rsidRPr="00746EA0" w:rsidRDefault="0071170F" w:rsidP="00A10343">
      <w:pPr>
        <w:pStyle w:val="EndNoteBibliography"/>
        <w:spacing w:line="480" w:lineRule="auto"/>
        <w:ind w:left="720" w:hanging="720"/>
        <w:rPr>
          <w:noProof/>
        </w:rPr>
      </w:pPr>
      <w:r w:rsidRPr="00746EA0">
        <w:rPr>
          <w:noProof/>
        </w:rPr>
        <w:lastRenderedPageBreak/>
        <w:t>17.</w:t>
      </w:r>
      <w:r w:rsidRPr="00746EA0">
        <w:rPr>
          <w:noProof/>
        </w:rPr>
        <w:tab/>
        <w:t>Peters RL, Koplin JJ, Gurrin LC, Dharmage SC, Wake M, Ponsonby AL, et al. The prevalence of food allergy and other allergic diseases in early childhood in a population-based study: HealthNuts age 4-year follow-up. J Allergy Clin Immunol 2017; 140:145-53 e8.</w:t>
      </w:r>
    </w:p>
    <w:p w14:paraId="401C6DCF" w14:textId="77777777" w:rsidR="0071170F" w:rsidRPr="00746EA0" w:rsidRDefault="0071170F" w:rsidP="00A10343">
      <w:pPr>
        <w:pStyle w:val="EndNoteBibliography"/>
        <w:spacing w:line="480" w:lineRule="auto"/>
        <w:ind w:left="720" w:hanging="720"/>
        <w:rPr>
          <w:noProof/>
        </w:rPr>
      </w:pPr>
      <w:r w:rsidRPr="00746EA0">
        <w:rPr>
          <w:noProof/>
        </w:rPr>
        <w:t>18.</w:t>
      </w:r>
      <w:r w:rsidRPr="00746EA0">
        <w:rPr>
          <w:noProof/>
        </w:rPr>
        <w:tab/>
        <w:t>Sasaki M, Koplin JJ, Dharmage SC, Field MJ, Sawyer SM, McWilliam V, et al. Prevalence of clinic-defined food allergy in early adolescence: The SchoolNuts study. J Allergy Clin Immunol 2018; 141:391-8 e4.</w:t>
      </w:r>
    </w:p>
    <w:p w14:paraId="4EFB577C" w14:textId="77777777" w:rsidR="0071170F" w:rsidRPr="00746EA0" w:rsidRDefault="0071170F" w:rsidP="00A10343">
      <w:pPr>
        <w:pStyle w:val="EndNoteBibliography"/>
        <w:spacing w:line="480" w:lineRule="auto"/>
        <w:ind w:left="720" w:hanging="720"/>
        <w:rPr>
          <w:noProof/>
        </w:rPr>
      </w:pPr>
      <w:r w:rsidRPr="00746EA0">
        <w:rPr>
          <w:noProof/>
        </w:rPr>
        <w:t>19.</w:t>
      </w:r>
      <w:r w:rsidRPr="00746EA0">
        <w:rPr>
          <w:noProof/>
        </w:rPr>
        <w:tab/>
        <w:t>Gupta RS, Warren CM, Smith BM, Blumenstock JA, Jiang J, Davis MM, et al. The Public Health Impact of Parent-Reported Childhood Food Allergies in the United States. Pediatrics 2018; 142.</w:t>
      </w:r>
    </w:p>
    <w:p w14:paraId="1DADC20D" w14:textId="77777777" w:rsidR="0071170F" w:rsidRPr="00746EA0" w:rsidRDefault="0071170F" w:rsidP="00A10343">
      <w:pPr>
        <w:pStyle w:val="EndNoteBibliography"/>
        <w:spacing w:line="480" w:lineRule="auto"/>
        <w:ind w:left="720" w:hanging="720"/>
        <w:rPr>
          <w:noProof/>
        </w:rPr>
      </w:pPr>
      <w:r w:rsidRPr="00746EA0">
        <w:rPr>
          <w:noProof/>
        </w:rPr>
        <w:t>20.</w:t>
      </w:r>
      <w:r w:rsidRPr="00746EA0">
        <w:rPr>
          <w:noProof/>
        </w:rPr>
        <w:tab/>
        <w:t>Gupta RS, Warren CM, Smith BM, Jiang J, Blumenstock JA, Davis MM, et al. Prevalence and Severity of Food Allergies Among US Adults. JAMA Netw Open 2019; 2:e185630.</w:t>
      </w:r>
    </w:p>
    <w:p w14:paraId="5AF1EB9B" w14:textId="77777777" w:rsidR="0071170F" w:rsidRPr="00746EA0" w:rsidRDefault="0071170F" w:rsidP="00A10343">
      <w:pPr>
        <w:pStyle w:val="EndNoteBibliography"/>
        <w:spacing w:line="480" w:lineRule="auto"/>
        <w:ind w:left="720" w:hanging="720"/>
        <w:rPr>
          <w:noProof/>
        </w:rPr>
      </w:pPr>
      <w:r w:rsidRPr="00746EA0">
        <w:rPr>
          <w:noProof/>
        </w:rPr>
        <w:t>21.</w:t>
      </w:r>
      <w:r w:rsidRPr="00746EA0">
        <w:rPr>
          <w:noProof/>
        </w:rPr>
        <w:tab/>
        <w:t>Keil T, McBride D, Grimshaw K, Niggemann B, Xepapadaki P, Zannikos K, et al. The multinational birth cohort of EuroPrevall: background, aims and methods. Allergy 2010; 65:482-90.</w:t>
      </w:r>
    </w:p>
    <w:p w14:paraId="5FDD7EFF" w14:textId="77777777" w:rsidR="0071170F" w:rsidRPr="00746EA0" w:rsidRDefault="0071170F" w:rsidP="00A10343">
      <w:pPr>
        <w:pStyle w:val="EndNoteBibliography"/>
        <w:spacing w:line="480" w:lineRule="auto"/>
        <w:ind w:left="720" w:hanging="720"/>
        <w:rPr>
          <w:noProof/>
        </w:rPr>
      </w:pPr>
      <w:r w:rsidRPr="00746EA0">
        <w:rPr>
          <w:noProof/>
        </w:rPr>
        <w:t>22.</w:t>
      </w:r>
      <w:r w:rsidRPr="00746EA0">
        <w:rPr>
          <w:noProof/>
        </w:rPr>
        <w:tab/>
        <w:t>Kummeling I, Mills EN, Clausen M, Dubakiene R, Perez CF, Fernandez-Rivas M, et al. The EuroPrevall surveys on the prevalence of food allergies in children and adults: background and study methodology. Allergy 2009; 64:1493-7.</w:t>
      </w:r>
    </w:p>
    <w:p w14:paraId="4639880A" w14:textId="77777777" w:rsidR="0071170F" w:rsidRPr="00746EA0" w:rsidRDefault="0071170F" w:rsidP="00A10343">
      <w:pPr>
        <w:pStyle w:val="EndNoteBibliography"/>
        <w:spacing w:line="480" w:lineRule="auto"/>
        <w:ind w:left="720" w:hanging="720"/>
        <w:rPr>
          <w:noProof/>
        </w:rPr>
      </w:pPr>
      <w:r w:rsidRPr="00746EA0">
        <w:rPr>
          <w:noProof/>
        </w:rPr>
        <w:t>23.</w:t>
      </w:r>
      <w:r w:rsidRPr="00746EA0">
        <w:rPr>
          <w:noProof/>
        </w:rPr>
        <w:tab/>
        <w:t>Xepapadaki P, Fiocchi A, Grabenhenrich L, Roberts G, Grimshaw KE, Fiandor A, et al. Incidence and natural history of hen's egg allergy in the first 2 years of life-the EuroPrevall birth cohort study. Allergy 2016; 71:350-7.</w:t>
      </w:r>
    </w:p>
    <w:p w14:paraId="729C1DA1" w14:textId="77777777" w:rsidR="0071170F" w:rsidRPr="00746EA0" w:rsidRDefault="0071170F" w:rsidP="00A10343">
      <w:pPr>
        <w:pStyle w:val="EndNoteBibliography"/>
        <w:spacing w:line="480" w:lineRule="auto"/>
        <w:ind w:left="720" w:hanging="720"/>
        <w:rPr>
          <w:noProof/>
        </w:rPr>
      </w:pPr>
      <w:r w:rsidRPr="00746EA0">
        <w:rPr>
          <w:noProof/>
        </w:rPr>
        <w:lastRenderedPageBreak/>
        <w:t>24.</w:t>
      </w:r>
      <w:r w:rsidRPr="00746EA0">
        <w:rPr>
          <w:noProof/>
        </w:rPr>
        <w:tab/>
        <w:t>Schoemaker AA, Sprikkelman AB, Grimshaw KE, Roberts G, Grabenhenrich L, Rosenfeld L, et al. Incidence and natural history of challenge-proven cow's milk allergy in European children--EuroPrevall birth cohort. Allergy 2015; 70:963-72.</w:t>
      </w:r>
    </w:p>
    <w:p w14:paraId="5A2C2ACF" w14:textId="77777777" w:rsidR="0071170F" w:rsidRPr="00746EA0" w:rsidRDefault="0071170F" w:rsidP="00A10343">
      <w:pPr>
        <w:pStyle w:val="EndNoteBibliography"/>
        <w:spacing w:line="480" w:lineRule="auto"/>
        <w:ind w:left="720" w:hanging="720"/>
        <w:rPr>
          <w:noProof/>
        </w:rPr>
      </w:pPr>
      <w:r w:rsidRPr="00746EA0">
        <w:rPr>
          <w:noProof/>
        </w:rPr>
        <w:t>25.</w:t>
      </w:r>
      <w:r w:rsidRPr="00746EA0">
        <w:rPr>
          <w:noProof/>
        </w:rPr>
        <w:tab/>
        <w:t>Baseggio Conrado A, Patel N, Turner PJ. Global patterns in anaphylaxis due to specific foods: A systematic review. J Allergy Clin Immunol 2021.</w:t>
      </w:r>
    </w:p>
    <w:p w14:paraId="71040ACB" w14:textId="77777777" w:rsidR="0071170F" w:rsidRPr="00746EA0" w:rsidRDefault="0071170F" w:rsidP="00A10343">
      <w:pPr>
        <w:pStyle w:val="EndNoteBibliography"/>
        <w:spacing w:line="480" w:lineRule="auto"/>
        <w:ind w:left="720" w:hanging="720"/>
        <w:rPr>
          <w:noProof/>
        </w:rPr>
      </w:pPr>
      <w:r w:rsidRPr="00746EA0">
        <w:rPr>
          <w:noProof/>
        </w:rPr>
        <w:t>26.</w:t>
      </w:r>
      <w:r w:rsidRPr="00746EA0">
        <w:rPr>
          <w:noProof/>
        </w:rPr>
        <w:tab/>
        <w:t>Hossny E, Ebisawa M, El-Gamal Y, Arasi S, Dahdah L, El-Owaidy R, et al. Challenges of managing food allergy in the developing world. World Allergy Organ J 2019; 12:100089.</w:t>
      </w:r>
    </w:p>
    <w:p w14:paraId="3FF7C15B" w14:textId="77777777" w:rsidR="0071170F" w:rsidRPr="00746EA0" w:rsidRDefault="0071170F" w:rsidP="00A10343">
      <w:pPr>
        <w:pStyle w:val="EndNoteBibliography"/>
        <w:spacing w:line="480" w:lineRule="auto"/>
        <w:ind w:left="720" w:hanging="720"/>
        <w:rPr>
          <w:noProof/>
        </w:rPr>
      </w:pPr>
      <w:r w:rsidRPr="00746EA0">
        <w:rPr>
          <w:noProof/>
        </w:rPr>
        <w:t>27.</w:t>
      </w:r>
      <w:r w:rsidRPr="00746EA0">
        <w:rPr>
          <w:noProof/>
        </w:rPr>
        <w:tab/>
        <w:t>Li J, Ogorodova LM, Mahesh PA, Wang MH, Fedorova OS, Leung TF, et al. Comparative Study of Food Allergies in Children from China, India, and Russia: The EuroPrevall-INCO Surveys. J Allergy Clin Immunol Pract 2020; 8:1349-58 e16.</w:t>
      </w:r>
    </w:p>
    <w:p w14:paraId="548373EE" w14:textId="77777777" w:rsidR="0071170F" w:rsidRPr="00746EA0" w:rsidRDefault="0071170F" w:rsidP="00A10343">
      <w:pPr>
        <w:pStyle w:val="EndNoteBibliography"/>
        <w:spacing w:line="480" w:lineRule="auto"/>
        <w:ind w:left="720" w:hanging="720"/>
        <w:rPr>
          <w:noProof/>
        </w:rPr>
      </w:pPr>
      <w:r w:rsidRPr="00746EA0">
        <w:rPr>
          <w:noProof/>
        </w:rPr>
        <w:t>28.</w:t>
      </w:r>
      <w:r w:rsidRPr="00746EA0">
        <w:rPr>
          <w:noProof/>
        </w:rPr>
        <w:tab/>
        <w:t>Tham EH, Leung ASY, Pacharn P, Lee S, Ebisawa M, Lee BW, et al. Anaphylaxis - Lessons learnt when East meets West. Pediatr Allergy Immunol 2019; 30:681-8.</w:t>
      </w:r>
    </w:p>
    <w:p w14:paraId="66101C40" w14:textId="77777777" w:rsidR="0071170F" w:rsidRPr="00746EA0" w:rsidRDefault="0071170F" w:rsidP="00A10343">
      <w:pPr>
        <w:pStyle w:val="EndNoteBibliography"/>
        <w:spacing w:line="480" w:lineRule="auto"/>
        <w:ind w:left="720" w:hanging="720"/>
        <w:rPr>
          <w:noProof/>
        </w:rPr>
      </w:pPr>
      <w:r w:rsidRPr="00746EA0">
        <w:rPr>
          <w:noProof/>
        </w:rPr>
        <w:t>29.</w:t>
      </w:r>
      <w:r w:rsidRPr="00746EA0">
        <w:rPr>
          <w:noProof/>
        </w:rPr>
        <w:tab/>
        <w:t>Dai H, Wang F, Wang L, Wan J, Xiang Q, Zhang H, et al. An epidemiological investigation of food allergy among children aged 3 to 6 in an urban area of Wenzhou, China. BMC Pediatr 2020; 20:220.</w:t>
      </w:r>
    </w:p>
    <w:p w14:paraId="46167746" w14:textId="77777777" w:rsidR="0071170F" w:rsidRPr="00746EA0" w:rsidRDefault="0071170F" w:rsidP="00A10343">
      <w:pPr>
        <w:pStyle w:val="EndNoteBibliography"/>
        <w:spacing w:line="480" w:lineRule="auto"/>
        <w:ind w:left="720" w:hanging="720"/>
        <w:rPr>
          <w:noProof/>
        </w:rPr>
      </w:pPr>
      <w:r w:rsidRPr="00746EA0">
        <w:rPr>
          <w:noProof/>
        </w:rPr>
        <w:t>30.</w:t>
      </w:r>
      <w:r w:rsidRPr="00746EA0">
        <w:rPr>
          <w:noProof/>
        </w:rPr>
        <w:tab/>
        <w:t>Basera W, Botha M, Gray CL, Lunjani N, Watkins AS, Venter C, et al. The South African Food Sensitisation and Food Allergy population-based study of IgE-mediated food allergy: validity, safety, and acceptability. Ann Allergy Asthma Immunol 2015; 115:113-9.</w:t>
      </w:r>
    </w:p>
    <w:p w14:paraId="7B55DAA6" w14:textId="77777777" w:rsidR="0071170F" w:rsidRPr="00746EA0" w:rsidRDefault="0071170F" w:rsidP="00A10343">
      <w:pPr>
        <w:pStyle w:val="EndNoteBibliography"/>
        <w:spacing w:line="480" w:lineRule="auto"/>
        <w:ind w:left="720" w:hanging="720"/>
        <w:rPr>
          <w:noProof/>
        </w:rPr>
      </w:pPr>
      <w:r w:rsidRPr="00746EA0">
        <w:rPr>
          <w:noProof/>
        </w:rPr>
        <w:t>31.</w:t>
      </w:r>
      <w:r w:rsidRPr="00746EA0">
        <w:rPr>
          <w:noProof/>
        </w:rPr>
        <w:tab/>
        <w:t>Botha M, Basera W, Facey-Thomas HE, Gaunt B, Gray CL, Ramjith J, et al. Rural and urban food allergy prevalence from the South African Food Allergy (SAFFA) study. J Allergy Clin Immunol 2019; 143:662-8 e2.</w:t>
      </w:r>
    </w:p>
    <w:p w14:paraId="5D57B89A" w14:textId="77777777" w:rsidR="0071170F" w:rsidRPr="00746EA0" w:rsidRDefault="0071170F" w:rsidP="00A10343">
      <w:pPr>
        <w:pStyle w:val="EndNoteBibliography"/>
        <w:spacing w:line="480" w:lineRule="auto"/>
        <w:ind w:left="720" w:hanging="720"/>
        <w:rPr>
          <w:noProof/>
        </w:rPr>
      </w:pPr>
      <w:r w:rsidRPr="00746EA0">
        <w:rPr>
          <w:noProof/>
        </w:rPr>
        <w:lastRenderedPageBreak/>
        <w:t>32.</w:t>
      </w:r>
      <w:r w:rsidRPr="00746EA0">
        <w:rPr>
          <w:noProof/>
        </w:rPr>
        <w:tab/>
        <w:t>Kung SJ, Fenemore B, Potter PC. Anaphylaxis to Mopane worms (Imbrasia belina). Ann Allergy Asthma Immunol 2011; 106:538-40.</w:t>
      </w:r>
    </w:p>
    <w:p w14:paraId="238A65C2" w14:textId="77777777" w:rsidR="0071170F" w:rsidRPr="00746EA0" w:rsidRDefault="0071170F" w:rsidP="00A10343">
      <w:pPr>
        <w:pStyle w:val="EndNoteBibliography"/>
        <w:spacing w:line="480" w:lineRule="auto"/>
        <w:ind w:left="720" w:hanging="720"/>
        <w:rPr>
          <w:noProof/>
        </w:rPr>
      </w:pPr>
      <w:r w:rsidRPr="00746EA0">
        <w:rPr>
          <w:noProof/>
        </w:rPr>
        <w:t>33.</w:t>
      </w:r>
      <w:r w:rsidRPr="00746EA0">
        <w:rPr>
          <w:noProof/>
        </w:rPr>
        <w:tab/>
        <w:t>Kung SJ, Steenhoff AP, Gray C. Food allergy in Africa: myth or reality? Clin Rev Allergy Immunol 2014; 46:241-9.</w:t>
      </w:r>
    </w:p>
    <w:p w14:paraId="30005E80" w14:textId="77777777" w:rsidR="0071170F" w:rsidRPr="00746EA0" w:rsidRDefault="0071170F" w:rsidP="00A10343">
      <w:pPr>
        <w:pStyle w:val="EndNoteBibliography"/>
        <w:spacing w:line="480" w:lineRule="auto"/>
        <w:ind w:left="720" w:hanging="720"/>
        <w:rPr>
          <w:noProof/>
        </w:rPr>
      </w:pPr>
      <w:r w:rsidRPr="00746EA0">
        <w:rPr>
          <w:noProof/>
        </w:rPr>
        <w:t>34.</w:t>
      </w:r>
      <w:r w:rsidRPr="00746EA0">
        <w:rPr>
          <w:noProof/>
        </w:rPr>
        <w:tab/>
        <w:t>Mabelane T, Basera W, Botha M, Thomas HF, Ramjith J, Levin ME. Predictive values of alpha-gal IgE levels and alpha-gal IgE: Total IgE ratio and oral food challenge-proven meat allergy in a population with a high prevalence of reported red meat allergy. Pediatr Allergy Immunol 2018; 29:841-9.</w:t>
      </w:r>
    </w:p>
    <w:p w14:paraId="44685549" w14:textId="77777777" w:rsidR="0071170F" w:rsidRPr="00746EA0" w:rsidRDefault="0071170F" w:rsidP="00A10343">
      <w:pPr>
        <w:pStyle w:val="EndNoteBibliography"/>
        <w:spacing w:line="480" w:lineRule="auto"/>
        <w:ind w:left="720" w:hanging="720"/>
        <w:rPr>
          <w:noProof/>
        </w:rPr>
      </w:pPr>
      <w:r w:rsidRPr="00746EA0">
        <w:rPr>
          <w:noProof/>
        </w:rPr>
        <w:t>35.</w:t>
      </w:r>
      <w:r w:rsidRPr="00746EA0">
        <w:rPr>
          <w:noProof/>
        </w:rPr>
        <w:tab/>
        <w:t>Mendoza-Quispe D, Alvarez L, Galván CA. [Overestimation of food allergies reported by parents in a Peruvian allergy, asthma, and immunology center]. Rev Peru Med Exp Salud Publica 2018; 35:708-10.</w:t>
      </w:r>
    </w:p>
    <w:p w14:paraId="7F964EC0" w14:textId="77777777" w:rsidR="0071170F" w:rsidRPr="00746EA0" w:rsidRDefault="0071170F" w:rsidP="00A10343">
      <w:pPr>
        <w:pStyle w:val="EndNoteBibliography"/>
        <w:spacing w:line="480" w:lineRule="auto"/>
        <w:ind w:left="720" w:hanging="720"/>
        <w:rPr>
          <w:noProof/>
        </w:rPr>
      </w:pPr>
      <w:r w:rsidRPr="00746EA0">
        <w:rPr>
          <w:noProof/>
        </w:rPr>
        <w:t>36.</w:t>
      </w:r>
      <w:r w:rsidRPr="00746EA0">
        <w:rPr>
          <w:noProof/>
        </w:rPr>
        <w:tab/>
        <w:t>Naspitz CK, Sole D, Jacob CA, Sarinho E, Soares FJ, Dantas V, et al. [Sensitization to inhalant and food allergens in Brazilian atopic children by in vitro total and specific IgE assay. Allergy Project--PROAL]. J Pediatr (Rio J) 2004; 80:203-10.</w:t>
      </w:r>
    </w:p>
    <w:p w14:paraId="4E0B724E" w14:textId="77777777" w:rsidR="0071170F" w:rsidRPr="00746EA0" w:rsidRDefault="0071170F" w:rsidP="00A10343">
      <w:pPr>
        <w:pStyle w:val="EndNoteBibliography"/>
        <w:spacing w:line="480" w:lineRule="auto"/>
        <w:ind w:left="720" w:hanging="720"/>
        <w:rPr>
          <w:noProof/>
        </w:rPr>
      </w:pPr>
      <w:r w:rsidRPr="00746EA0">
        <w:rPr>
          <w:noProof/>
        </w:rPr>
        <w:t>37.</w:t>
      </w:r>
      <w:r w:rsidRPr="00746EA0">
        <w:rPr>
          <w:noProof/>
        </w:rPr>
        <w:tab/>
        <w:t>Martinez J, Mendez C, Talesnik E, Campos E, Viviani P, Sanchez I. [Skin prick test of immediate hypersensitivity in a selected Chilean pediatric population sample]. Rev Med Chil 2005; 133:195-201.</w:t>
      </w:r>
    </w:p>
    <w:p w14:paraId="29B92BBE" w14:textId="77777777" w:rsidR="0071170F" w:rsidRPr="00746EA0" w:rsidRDefault="0071170F" w:rsidP="00A10343">
      <w:pPr>
        <w:pStyle w:val="EndNoteBibliography"/>
        <w:spacing w:line="480" w:lineRule="auto"/>
        <w:ind w:left="720" w:hanging="720"/>
        <w:rPr>
          <w:noProof/>
        </w:rPr>
      </w:pPr>
      <w:r w:rsidRPr="00746EA0">
        <w:rPr>
          <w:noProof/>
        </w:rPr>
        <w:t>38.</w:t>
      </w:r>
      <w:r w:rsidRPr="00746EA0">
        <w:rPr>
          <w:noProof/>
        </w:rPr>
        <w:tab/>
        <w:t>Guimarães TC, Gonçalves LC, Silva RM, Segundo GR. Prevalence of parent-reported food allergy in infants and preschoolers in Brazil. Allergol Immunopathol (Madr) 2015; 43:424-5.</w:t>
      </w:r>
    </w:p>
    <w:p w14:paraId="22CFD2E3" w14:textId="77777777" w:rsidR="0071170F" w:rsidRPr="00746EA0" w:rsidRDefault="0071170F" w:rsidP="00A10343">
      <w:pPr>
        <w:pStyle w:val="EndNoteBibliography"/>
        <w:spacing w:line="480" w:lineRule="auto"/>
        <w:ind w:left="720" w:hanging="720"/>
        <w:rPr>
          <w:noProof/>
        </w:rPr>
      </w:pPr>
      <w:r w:rsidRPr="00746EA0">
        <w:rPr>
          <w:noProof/>
        </w:rPr>
        <w:t>39.</w:t>
      </w:r>
      <w:r w:rsidRPr="00746EA0">
        <w:rPr>
          <w:noProof/>
        </w:rPr>
        <w:tab/>
        <w:t>Marrugo J, Hernández L, Villalba V. Prevalence of self-reported food allergy in Cartagena (Colombia) population. Allergol Immunopathol (Madr) 2008; 36:320-4.</w:t>
      </w:r>
    </w:p>
    <w:p w14:paraId="7989DE40" w14:textId="77777777" w:rsidR="0071170F" w:rsidRPr="00746EA0" w:rsidRDefault="0071170F" w:rsidP="00A10343">
      <w:pPr>
        <w:pStyle w:val="EndNoteBibliography"/>
        <w:spacing w:line="480" w:lineRule="auto"/>
        <w:ind w:left="720" w:hanging="720"/>
        <w:rPr>
          <w:noProof/>
        </w:rPr>
      </w:pPr>
      <w:r w:rsidRPr="00746EA0">
        <w:rPr>
          <w:noProof/>
        </w:rPr>
        <w:lastRenderedPageBreak/>
        <w:t>40.</w:t>
      </w:r>
      <w:r w:rsidRPr="00746EA0">
        <w:rPr>
          <w:noProof/>
        </w:rPr>
        <w:tab/>
        <w:t>Soto-Quiros M, Gutierrez I, Calvo N, Araya C, Karlberg J, Hanson LA, et al. Allergen sensitization of asthmatic and nonasthmatic schoolchildren in Costa Rica. Allergy 1998; 53:1141-7.</w:t>
      </w:r>
    </w:p>
    <w:p w14:paraId="509C6A78" w14:textId="77777777" w:rsidR="0071170F" w:rsidRPr="00746EA0" w:rsidRDefault="0071170F" w:rsidP="00A10343">
      <w:pPr>
        <w:pStyle w:val="EndNoteBibliography"/>
        <w:spacing w:line="480" w:lineRule="auto"/>
        <w:ind w:left="720" w:hanging="720"/>
        <w:rPr>
          <w:noProof/>
        </w:rPr>
      </w:pPr>
      <w:r w:rsidRPr="00746EA0">
        <w:rPr>
          <w:noProof/>
        </w:rPr>
        <w:t>41.</w:t>
      </w:r>
      <w:r w:rsidRPr="00746EA0">
        <w:rPr>
          <w:noProof/>
        </w:rPr>
        <w:tab/>
        <w:t>Gonzales-González VA, Díaz AM, Fernández K, Rivera MF. Prevalence of food allergens sensitization and food allergies in a group of allergic Honduran children. Allergy Asthma Clin Immunol 2018; 14:23.</w:t>
      </w:r>
    </w:p>
    <w:p w14:paraId="2DB7214A" w14:textId="77777777" w:rsidR="0071170F" w:rsidRPr="00746EA0" w:rsidRDefault="0071170F" w:rsidP="00A10343">
      <w:pPr>
        <w:pStyle w:val="EndNoteBibliography"/>
        <w:spacing w:line="480" w:lineRule="auto"/>
        <w:ind w:left="720" w:hanging="720"/>
        <w:rPr>
          <w:noProof/>
        </w:rPr>
      </w:pPr>
      <w:r w:rsidRPr="00746EA0">
        <w:rPr>
          <w:noProof/>
        </w:rPr>
        <w:t>42.</w:t>
      </w:r>
      <w:r w:rsidRPr="00746EA0">
        <w:rPr>
          <w:noProof/>
        </w:rPr>
        <w:tab/>
        <w:t>Avila Castañón L, Pérez López J, del Río Navarro BE, Rosas Vargas MA, Lerma Ortiz L, Sienra Monge JJ. [Hypersensitivity detected by skin tests to food in allergic patients in the Hospital Infantil de México Federico Gómez]. Rev Alerg Mex 2002; 49:74-9.</w:t>
      </w:r>
    </w:p>
    <w:p w14:paraId="3781054D" w14:textId="77777777" w:rsidR="0071170F" w:rsidRPr="00746EA0" w:rsidRDefault="0071170F" w:rsidP="00A10343">
      <w:pPr>
        <w:pStyle w:val="EndNoteBibliography"/>
        <w:spacing w:line="480" w:lineRule="auto"/>
        <w:ind w:left="720" w:hanging="720"/>
        <w:rPr>
          <w:noProof/>
        </w:rPr>
      </w:pPr>
      <w:r w:rsidRPr="00746EA0">
        <w:rPr>
          <w:noProof/>
        </w:rPr>
        <w:t>43.</w:t>
      </w:r>
      <w:r w:rsidRPr="00746EA0">
        <w:rPr>
          <w:noProof/>
        </w:rPr>
        <w:tab/>
        <w:t>Navarro D, López C, Villalobos D et al. Gastrointestinal symptoms in children with atopic dermatitis and its association with food allergy. . Arch Venez Pueric Pediatría. 2004; 67:181–6.</w:t>
      </w:r>
    </w:p>
    <w:p w14:paraId="203690C0" w14:textId="77777777" w:rsidR="0071170F" w:rsidRPr="00746EA0" w:rsidRDefault="0071170F" w:rsidP="00A10343">
      <w:pPr>
        <w:pStyle w:val="EndNoteBibliography"/>
        <w:spacing w:line="480" w:lineRule="auto"/>
        <w:ind w:left="720" w:hanging="720"/>
        <w:rPr>
          <w:noProof/>
        </w:rPr>
      </w:pPr>
      <w:r w:rsidRPr="00746EA0">
        <w:rPr>
          <w:noProof/>
        </w:rPr>
        <w:t>44.</w:t>
      </w:r>
      <w:r w:rsidRPr="00746EA0">
        <w:rPr>
          <w:noProof/>
        </w:rPr>
        <w:tab/>
        <w:t>Leal F, García E, Fiorentino S, E. G. Sensibilizaciòn alérgica a los alimentos tropicales usados en la ablatación. Actualizaciones Pediatr. 1991; 1:3-5,14.</w:t>
      </w:r>
    </w:p>
    <w:p w14:paraId="7A53A6A1" w14:textId="77777777" w:rsidR="0071170F" w:rsidRPr="00746EA0" w:rsidRDefault="0071170F" w:rsidP="00A10343">
      <w:pPr>
        <w:pStyle w:val="EndNoteBibliography"/>
        <w:spacing w:line="480" w:lineRule="auto"/>
        <w:ind w:left="720" w:hanging="720"/>
        <w:rPr>
          <w:noProof/>
        </w:rPr>
      </w:pPr>
      <w:r w:rsidRPr="00746EA0">
        <w:rPr>
          <w:noProof/>
        </w:rPr>
        <w:t>45.</w:t>
      </w:r>
      <w:r w:rsidRPr="00746EA0">
        <w:rPr>
          <w:noProof/>
        </w:rPr>
        <w:tab/>
        <w:t>Sánchez-Borges M. Etiology and clinical picture of anaphylaxis in ambulatory patients from Caracas, Venezuela. J Investig Allergol Clin Immunol 2010; 20:623-4.</w:t>
      </w:r>
    </w:p>
    <w:p w14:paraId="5E8A33BF" w14:textId="77777777" w:rsidR="0071170F" w:rsidRPr="00746EA0" w:rsidRDefault="0071170F" w:rsidP="00A10343">
      <w:pPr>
        <w:pStyle w:val="EndNoteBibliography"/>
        <w:spacing w:line="480" w:lineRule="auto"/>
        <w:ind w:left="720" w:hanging="720"/>
        <w:rPr>
          <w:noProof/>
        </w:rPr>
      </w:pPr>
      <w:r w:rsidRPr="00746EA0">
        <w:rPr>
          <w:noProof/>
        </w:rPr>
        <w:t>46.</w:t>
      </w:r>
      <w:r w:rsidRPr="00746EA0">
        <w:rPr>
          <w:noProof/>
        </w:rPr>
        <w:tab/>
        <w:t>Mariscal-Castro J, Bedolla-Barajas M, Bedolla-Pulido TR, Domínguez-García MV, Bedolla-Pulido TI, Morales-Romero J, et al. [The prevalence of oral allergy syndrome: regarding a new classification]. Rev Alerg Mex 2020; 67:214-23.</w:t>
      </w:r>
    </w:p>
    <w:p w14:paraId="72FA4392" w14:textId="77777777" w:rsidR="0071170F" w:rsidRPr="00746EA0" w:rsidRDefault="0071170F" w:rsidP="00A10343">
      <w:pPr>
        <w:pStyle w:val="EndNoteBibliography"/>
        <w:spacing w:line="480" w:lineRule="auto"/>
        <w:ind w:left="720" w:hanging="720"/>
        <w:rPr>
          <w:noProof/>
        </w:rPr>
      </w:pPr>
      <w:r w:rsidRPr="00746EA0">
        <w:rPr>
          <w:noProof/>
        </w:rPr>
        <w:t>47.</w:t>
      </w:r>
      <w:r w:rsidRPr="00746EA0">
        <w:rPr>
          <w:noProof/>
        </w:rPr>
        <w:tab/>
        <w:t>Garcia MB, Gomez-Samper AF, Garcia E, Peñaranda A. Delayed urticaria or anaphylaxis after consumption of red meat with evidence of alpha-gal sensitisation. BMJ Case Reports 2020; 13:e236923.</w:t>
      </w:r>
    </w:p>
    <w:p w14:paraId="0A4FDDBE" w14:textId="77777777" w:rsidR="0071170F" w:rsidRPr="00746EA0" w:rsidRDefault="0071170F" w:rsidP="00A10343">
      <w:pPr>
        <w:pStyle w:val="EndNoteBibliography"/>
        <w:spacing w:line="480" w:lineRule="auto"/>
        <w:ind w:left="720" w:hanging="720"/>
        <w:rPr>
          <w:noProof/>
        </w:rPr>
      </w:pPr>
      <w:r w:rsidRPr="00746EA0">
        <w:rPr>
          <w:noProof/>
        </w:rPr>
        <w:lastRenderedPageBreak/>
        <w:t>48.</w:t>
      </w:r>
      <w:r w:rsidRPr="00746EA0">
        <w:rPr>
          <w:noProof/>
        </w:rPr>
        <w:tab/>
        <w:t>Okubo Y, Nochioka K, Testa MA. Nationwide Survey of Hospitalization Due to Pediatric Food-Induced Anaphylaxis in the United States. Pediatr Emerg Care 2019; 35:769-73.</w:t>
      </w:r>
    </w:p>
    <w:p w14:paraId="0B7AFCE9" w14:textId="77777777" w:rsidR="0071170F" w:rsidRPr="00746EA0" w:rsidRDefault="0071170F" w:rsidP="00A10343">
      <w:pPr>
        <w:pStyle w:val="EndNoteBibliography"/>
        <w:spacing w:line="480" w:lineRule="auto"/>
        <w:ind w:left="720" w:hanging="720"/>
        <w:rPr>
          <w:noProof/>
        </w:rPr>
      </w:pPr>
      <w:r w:rsidRPr="00746EA0">
        <w:rPr>
          <w:noProof/>
        </w:rPr>
        <w:t>49.</w:t>
      </w:r>
      <w:r w:rsidRPr="00746EA0">
        <w:rPr>
          <w:noProof/>
        </w:rPr>
        <w:tab/>
        <w:t>Mullins RJ, Dear KB, Tang ML. Time trends in Australian hospital anaphylaxis admissions in 1998-1999 to 2011-2012. J Allergy Clin Immunol 2015; 136:367-75.</w:t>
      </w:r>
    </w:p>
    <w:p w14:paraId="587DCDD3" w14:textId="77777777" w:rsidR="0071170F" w:rsidRPr="00746EA0" w:rsidRDefault="0071170F" w:rsidP="00A10343">
      <w:pPr>
        <w:pStyle w:val="EndNoteBibliography"/>
        <w:spacing w:line="480" w:lineRule="auto"/>
        <w:ind w:left="720" w:hanging="720"/>
        <w:rPr>
          <w:noProof/>
        </w:rPr>
      </w:pPr>
      <w:r w:rsidRPr="00746EA0">
        <w:rPr>
          <w:noProof/>
        </w:rPr>
        <w:t>50.</w:t>
      </w:r>
      <w:r w:rsidRPr="00746EA0">
        <w:rPr>
          <w:noProof/>
        </w:rPr>
        <w:tab/>
        <w:t>Marenholz I, Grosche S, Kalb B, Rüschendorf F, Blümchen K, Schlags R, et al. Genome-wide association study identifies the SERPINB gene cluster as a susceptibility locus for food allergy. Nat Commun 2017; 8:1056.</w:t>
      </w:r>
    </w:p>
    <w:p w14:paraId="65CE170F" w14:textId="77777777" w:rsidR="0071170F" w:rsidRPr="00746EA0" w:rsidRDefault="0071170F" w:rsidP="00A10343">
      <w:pPr>
        <w:pStyle w:val="EndNoteBibliography"/>
        <w:spacing w:line="480" w:lineRule="auto"/>
        <w:ind w:left="720" w:hanging="720"/>
        <w:rPr>
          <w:noProof/>
        </w:rPr>
      </w:pPr>
      <w:r w:rsidRPr="00746EA0">
        <w:rPr>
          <w:noProof/>
        </w:rPr>
        <w:t>51.</w:t>
      </w:r>
      <w:r w:rsidRPr="00746EA0">
        <w:rPr>
          <w:noProof/>
        </w:rPr>
        <w:tab/>
        <w:t>Winters A, Bahnson HT, Ruczinski I, Boorgula MP, Malley C, Keramati AR, et al. The MALT1 locus and peanut avoidance in the risk for peanut allergy. J Allergy Clin Immunol 2019; 143:2326-9.</w:t>
      </w:r>
    </w:p>
    <w:p w14:paraId="1D7A326D" w14:textId="77777777" w:rsidR="0071170F" w:rsidRPr="00746EA0" w:rsidRDefault="0071170F" w:rsidP="00A10343">
      <w:pPr>
        <w:pStyle w:val="EndNoteBibliography"/>
        <w:spacing w:line="480" w:lineRule="auto"/>
        <w:ind w:left="720" w:hanging="720"/>
        <w:rPr>
          <w:noProof/>
        </w:rPr>
      </w:pPr>
      <w:r w:rsidRPr="00746EA0">
        <w:rPr>
          <w:noProof/>
        </w:rPr>
        <w:t>52.</w:t>
      </w:r>
      <w:r w:rsidRPr="00746EA0">
        <w:rPr>
          <w:noProof/>
        </w:rPr>
        <w:tab/>
        <w:t>Alfano DN, Klei LR, Klei HB, Trotta M, Gough PJ, Foley KP, et al. MALT1 Protease Plays a Dual Role in the Allergic Response by Acting in Both Mast Cells and Endothelial Cells. J Immunol 2020; 204:2337-48.</w:t>
      </w:r>
    </w:p>
    <w:p w14:paraId="1E85F5D7" w14:textId="77777777" w:rsidR="0071170F" w:rsidRPr="00746EA0" w:rsidRDefault="0071170F" w:rsidP="00A10343">
      <w:pPr>
        <w:pStyle w:val="EndNoteBibliography"/>
        <w:spacing w:line="480" w:lineRule="auto"/>
        <w:ind w:left="720" w:hanging="720"/>
        <w:rPr>
          <w:noProof/>
        </w:rPr>
      </w:pPr>
      <w:r w:rsidRPr="00746EA0">
        <w:rPr>
          <w:noProof/>
        </w:rPr>
        <w:t>53.</w:t>
      </w:r>
      <w:r w:rsidRPr="00746EA0">
        <w:rPr>
          <w:noProof/>
        </w:rPr>
        <w:tab/>
        <w:t>van Ginkel CD, Pettersson ME, Dubois AEJ, Koppelman GH. Association of STAT6 gene variants with food allergy diagnosed by double-blind placebo-controlled food challenges. Allergy 2018; 73:1337-41.</w:t>
      </w:r>
    </w:p>
    <w:p w14:paraId="0A3BABE1" w14:textId="77777777" w:rsidR="0071170F" w:rsidRPr="00746EA0" w:rsidRDefault="0071170F" w:rsidP="00A10343">
      <w:pPr>
        <w:pStyle w:val="EndNoteBibliography"/>
        <w:spacing w:line="480" w:lineRule="auto"/>
        <w:ind w:left="720" w:hanging="720"/>
        <w:rPr>
          <w:noProof/>
        </w:rPr>
      </w:pPr>
      <w:r w:rsidRPr="00746EA0">
        <w:rPr>
          <w:noProof/>
        </w:rPr>
        <w:t>54.</w:t>
      </w:r>
      <w:r w:rsidRPr="00746EA0">
        <w:rPr>
          <w:noProof/>
        </w:rPr>
        <w:tab/>
        <w:t>Koplin JJ, Peters RL, Ponsonby AL, Gurrin LC, Hill D, Tang ML, et al. Increased risk of peanut allergy in infants of Asian-born parents compared to those of Australian-born parents. Allergy 2014; 69:1639-47.</w:t>
      </w:r>
    </w:p>
    <w:p w14:paraId="08E69D6D" w14:textId="77777777" w:rsidR="0071170F" w:rsidRPr="00746EA0" w:rsidRDefault="0071170F" w:rsidP="00A10343">
      <w:pPr>
        <w:pStyle w:val="EndNoteBibliography"/>
        <w:spacing w:line="480" w:lineRule="auto"/>
        <w:ind w:left="720" w:hanging="720"/>
        <w:rPr>
          <w:noProof/>
        </w:rPr>
      </w:pPr>
      <w:r w:rsidRPr="00746EA0">
        <w:rPr>
          <w:noProof/>
        </w:rPr>
        <w:t>55.</w:t>
      </w:r>
      <w:r w:rsidRPr="00746EA0">
        <w:rPr>
          <w:noProof/>
        </w:rPr>
        <w:tab/>
        <w:t>Sahiner UM, Layhadi JA, Golebski K, Istvan Komlosi Z, Peng Y, Sekerel B, et al. Innate lymphoid cells: The missing part of a puzzle in food allergy. Allergy 2021; 76:2002-16.</w:t>
      </w:r>
    </w:p>
    <w:p w14:paraId="5261B805" w14:textId="77777777" w:rsidR="0071170F" w:rsidRPr="00746EA0" w:rsidRDefault="0071170F" w:rsidP="00A10343">
      <w:pPr>
        <w:pStyle w:val="EndNoteBibliography"/>
        <w:spacing w:line="480" w:lineRule="auto"/>
        <w:ind w:left="720" w:hanging="720"/>
        <w:rPr>
          <w:noProof/>
        </w:rPr>
      </w:pPr>
      <w:r w:rsidRPr="00746EA0">
        <w:rPr>
          <w:noProof/>
        </w:rPr>
        <w:lastRenderedPageBreak/>
        <w:t>56.</w:t>
      </w:r>
      <w:r w:rsidRPr="00746EA0">
        <w:rPr>
          <w:noProof/>
        </w:rPr>
        <w:tab/>
        <w:t>de Silva D, Halken S, Singh C, Muraro A, Angier E, Arasi S, et al. Preventing food allergy in infancy and childhood: Systematic review of randomised controlled trials. Pediatr Allergy Immunol 2020; 31:813-26.</w:t>
      </w:r>
    </w:p>
    <w:p w14:paraId="5E9104EA" w14:textId="77777777" w:rsidR="0071170F" w:rsidRPr="00746EA0" w:rsidRDefault="0071170F" w:rsidP="00A10343">
      <w:pPr>
        <w:pStyle w:val="EndNoteBibliography"/>
        <w:spacing w:line="480" w:lineRule="auto"/>
        <w:ind w:left="720" w:hanging="720"/>
        <w:rPr>
          <w:noProof/>
        </w:rPr>
      </w:pPr>
      <w:r w:rsidRPr="00746EA0">
        <w:rPr>
          <w:noProof/>
        </w:rPr>
        <w:t>57.</w:t>
      </w:r>
      <w:r w:rsidRPr="00746EA0">
        <w:rPr>
          <w:noProof/>
        </w:rPr>
        <w:tab/>
        <w:t>Halken S, Muraro A, de Silva D, Khaleva E, Angier E, Arasi S, et al. EAACI guideline: Preventing the development of food allergy in infants and young children (2020 update). Pediatr Allergy Immunol 2021.</w:t>
      </w:r>
    </w:p>
    <w:p w14:paraId="307A8CEA" w14:textId="77777777" w:rsidR="0071170F" w:rsidRPr="00746EA0" w:rsidRDefault="0071170F" w:rsidP="00A10343">
      <w:pPr>
        <w:pStyle w:val="EndNoteBibliography"/>
        <w:spacing w:line="480" w:lineRule="auto"/>
        <w:ind w:left="720" w:hanging="720"/>
        <w:rPr>
          <w:noProof/>
        </w:rPr>
      </w:pPr>
      <w:r w:rsidRPr="00746EA0">
        <w:rPr>
          <w:noProof/>
        </w:rPr>
        <w:t>58.</w:t>
      </w:r>
      <w:r w:rsidRPr="00746EA0">
        <w:rPr>
          <w:noProof/>
        </w:rPr>
        <w:tab/>
        <w:t>Katz Y, Rajuan N, Goldberg MR, Eisenberg E, Heyman E, Cohen A, et al. Early exposure to cow's milk protein is protective against IgE-mediated cow's milk protein allergy. J Allergy Clin Immunol 2010; 126:77-82 e1.</w:t>
      </w:r>
    </w:p>
    <w:p w14:paraId="78B649E8" w14:textId="77777777" w:rsidR="0071170F" w:rsidRPr="00746EA0" w:rsidRDefault="0071170F" w:rsidP="00A10343">
      <w:pPr>
        <w:pStyle w:val="EndNoteBibliography"/>
        <w:spacing w:line="480" w:lineRule="auto"/>
        <w:ind w:left="720" w:hanging="720"/>
        <w:rPr>
          <w:noProof/>
        </w:rPr>
      </w:pPr>
      <w:r w:rsidRPr="00746EA0">
        <w:rPr>
          <w:noProof/>
        </w:rPr>
        <w:t>59.</w:t>
      </w:r>
      <w:r w:rsidRPr="00746EA0">
        <w:rPr>
          <w:noProof/>
        </w:rPr>
        <w:tab/>
        <w:t>Lucas JS, Grimshaw KE, Collins K, Warner JO, Hourihane JO. Kiwi fruit is a significant allergen and is associated with differing patterns of reactivity in children and adults. Clin Exp Allergy 2004; 34:1115-21.</w:t>
      </w:r>
    </w:p>
    <w:p w14:paraId="3B36B46B" w14:textId="77777777" w:rsidR="0071170F" w:rsidRPr="00746EA0" w:rsidRDefault="0071170F" w:rsidP="00A10343">
      <w:pPr>
        <w:pStyle w:val="EndNoteBibliography"/>
        <w:spacing w:line="480" w:lineRule="auto"/>
        <w:ind w:left="720" w:hanging="720"/>
        <w:rPr>
          <w:noProof/>
        </w:rPr>
      </w:pPr>
      <w:r w:rsidRPr="00746EA0">
        <w:rPr>
          <w:noProof/>
        </w:rPr>
        <w:t>60.</w:t>
      </w:r>
      <w:r w:rsidRPr="00746EA0">
        <w:rPr>
          <w:noProof/>
        </w:rPr>
        <w:tab/>
        <w:t>Feehley T, Plunkett CH, Bao R, Choi Hong SM, Culleen E, Belda-Ferre P, et al. Healthy infants harbor intestinal bacteria that protect against food allergy. Nat Med 2019; 25:448-53.</w:t>
      </w:r>
    </w:p>
    <w:p w14:paraId="680168B4" w14:textId="77777777" w:rsidR="0071170F" w:rsidRPr="00746EA0" w:rsidRDefault="0071170F" w:rsidP="00A10343">
      <w:pPr>
        <w:pStyle w:val="EndNoteBibliography"/>
        <w:spacing w:line="480" w:lineRule="auto"/>
        <w:ind w:left="720" w:hanging="720"/>
        <w:rPr>
          <w:noProof/>
        </w:rPr>
      </w:pPr>
      <w:r w:rsidRPr="00746EA0">
        <w:rPr>
          <w:noProof/>
        </w:rPr>
        <w:t>61.</w:t>
      </w:r>
      <w:r w:rsidRPr="00746EA0">
        <w:rPr>
          <w:noProof/>
        </w:rPr>
        <w:tab/>
        <w:t>Folletti I, Siracusa A, Paolocci G. Update on asthma and cleaning agents. Curr Opin Allergy Clin Immunol 2017; 17:90-5.</w:t>
      </w:r>
    </w:p>
    <w:p w14:paraId="7C121DA7" w14:textId="77777777" w:rsidR="0071170F" w:rsidRPr="00746EA0" w:rsidRDefault="0071170F" w:rsidP="00A10343">
      <w:pPr>
        <w:pStyle w:val="EndNoteBibliography"/>
        <w:spacing w:line="480" w:lineRule="auto"/>
        <w:ind w:left="720" w:hanging="720"/>
        <w:rPr>
          <w:noProof/>
        </w:rPr>
      </w:pPr>
      <w:r w:rsidRPr="00746EA0">
        <w:rPr>
          <w:noProof/>
        </w:rPr>
        <w:t>62.</w:t>
      </w:r>
      <w:r w:rsidRPr="00746EA0">
        <w:rPr>
          <w:noProof/>
        </w:rPr>
        <w:tab/>
        <w:t>Xian M, Wawrzyniak P, Ruckert B, Duan S, Meng Y, Sokolowska M, et al. Anionic surfactants and commercial detergents decrease tight junction barrier integrity in human keratinocytes. J Allergy Clin Immunol 2016; 138:890-3 e9.</w:t>
      </w:r>
    </w:p>
    <w:p w14:paraId="4D03C319" w14:textId="77777777" w:rsidR="0071170F" w:rsidRPr="00746EA0" w:rsidRDefault="0071170F" w:rsidP="00A10343">
      <w:pPr>
        <w:pStyle w:val="EndNoteBibliography"/>
        <w:spacing w:line="480" w:lineRule="auto"/>
        <w:ind w:left="720" w:hanging="720"/>
        <w:rPr>
          <w:noProof/>
        </w:rPr>
      </w:pPr>
      <w:r w:rsidRPr="00746EA0">
        <w:rPr>
          <w:noProof/>
        </w:rPr>
        <w:t>63.</w:t>
      </w:r>
      <w:r w:rsidRPr="00746EA0">
        <w:rPr>
          <w:noProof/>
        </w:rPr>
        <w:tab/>
        <w:t xml:space="preserve">Wang M, Tan G, Eljaszewicz A, Meng Y, Wawrzyniak P, Acharya S, et al. Laundry detergents and detergent residue after rinsing directly disrupt tight junction barrier </w:t>
      </w:r>
      <w:r w:rsidRPr="00746EA0">
        <w:rPr>
          <w:noProof/>
        </w:rPr>
        <w:lastRenderedPageBreak/>
        <w:t>integrity in human bronchial epithelial cells. J Allergy Clin Immunol 2019; 143:1892-903.</w:t>
      </w:r>
    </w:p>
    <w:p w14:paraId="22A1432F" w14:textId="77777777" w:rsidR="0071170F" w:rsidRPr="00746EA0" w:rsidRDefault="0071170F" w:rsidP="00A10343">
      <w:pPr>
        <w:pStyle w:val="EndNoteBibliography"/>
        <w:spacing w:line="480" w:lineRule="auto"/>
        <w:ind w:left="720" w:hanging="720"/>
        <w:rPr>
          <w:noProof/>
        </w:rPr>
      </w:pPr>
      <w:r w:rsidRPr="00746EA0">
        <w:rPr>
          <w:noProof/>
        </w:rPr>
        <w:t>64.</w:t>
      </w:r>
      <w:r w:rsidRPr="00746EA0">
        <w:rPr>
          <w:noProof/>
        </w:rPr>
        <w:tab/>
        <w:t>Xavier RJ, Podolsky DK. Unravelling the pathogenesis of inflammatory bowel disease. Nature 2007; 448:427-34.</w:t>
      </w:r>
    </w:p>
    <w:p w14:paraId="0BD29629" w14:textId="77777777" w:rsidR="0071170F" w:rsidRPr="00746EA0" w:rsidRDefault="0071170F" w:rsidP="00A10343">
      <w:pPr>
        <w:pStyle w:val="EndNoteBibliography"/>
        <w:spacing w:line="480" w:lineRule="auto"/>
        <w:ind w:left="720" w:hanging="720"/>
        <w:rPr>
          <w:noProof/>
        </w:rPr>
      </w:pPr>
      <w:r w:rsidRPr="00746EA0">
        <w:rPr>
          <w:noProof/>
        </w:rPr>
        <w:t>65.</w:t>
      </w:r>
      <w:r w:rsidRPr="00746EA0">
        <w:rPr>
          <w:noProof/>
        </w:rPr>
        <w:tab/>
        <w:t>Caraballo JC, Yshii C, Westphal W, Moninger T, Comellas AP. Ambient particulate matter affects occludin distribution and increases alveolar transepithelial electrical conductance. Respirology 2011; 16:340-9.</w:t>
      </w:r>
    </w:p>
    <w:p w14:paraId="1805223B" w14:textId="77777777" w:rsidR="0071170F" w:rsidRPr="00746EA0" w:rsidRDefault="0071170F" w:rsidP="00A10343">
      <w:pPr>
        <w:pStyle w:val="EndNoteBibliography"/>
        <w:spacing w:line="480" w:lineRule="auto"/>
        <w:ind w:left="720" w:hanging="720"/>
        <w:rPr>
          <w:noProof/>
        </w:rPr>
      </w:pPr>
      <w:r w:rsidRPr="00746EA0">
        <w:rPr>
          <w:noProof/>
        </w:rPr>
        <w:t>66.</w:t>
      </w:r>
      <w:r w:rsidRPr="00746EA0">
        <w:rPr>
          <w:noProof/>
        </w:rPr>
        <w:tab/>
        <w:t>Vita AA, Royse EA, Pullen NA. Nanoparticles and danger signals: Oral delivery vehicles as potential disruptors of intestinal barrier homeostasis. J Leukoc Biol 2019; 106:95-103.</w:t>
      </w:r>
    </w:p>
    <w:p w14:paraId="0F5A209A" w14:textId="77777777" w:rsidR="0071170F" w:rsidRPr="00746EA0" w:rsidRDefault="0071170F" w:rsidP="00A10343">
      <w:pPr>
        <w:pStyle w:val="EndNoteBibliography"/>
        <w:spacing w:line="480" w:lineRule="auto"/>
        <w:ind w:left="720" w:hanging="720"/>
        <w:rPr>
          <w:noProof/>
        </w:rPr>
      </w:pPr>
      <w:r w:rsidRPr="00746EA0">
        <w:rPr>
          <w:noProof/>
        </w:rPr>
        <w:t>67.</w:t>
      </w:r>
      <w:r w:rsidRPr="00746EA0">
        <w:rPr>
          <w:noProof/>
        </w:rPr>
        <w:tab/>
        <w:t>Altunbulakli C, Reiger M, Neumann AU, Garzorz-Stark N, Fleming M, Huelpuesch C, et al. Relations between epidermal barrier dysregulation and Staphylococcus species-dominated microbiome dysbiosis in patients with atopic dermatitis. J Allergy Clin Immunol 2018; 142:1643-7 e12.</w:t>
      </w:r>
    </w:p>
    <w:p w14:paraId="149B8287" w14:textId="77777777" w:rsidR="0071170F" w:rsidRPr="00746EA0" w:rsidRDefault="0071170F" w:rsidP="00A10343">
      <w:pPr>
        <w:pStyle w:val="EndNoteBibliography"/>
        <w:spacing w:line="480" w:lineRule="auto"/>
        <w:ind w:left="720" w:hanging="720"/>
        <w:rPr>
          <w:noProof/>
        </w:rPr>
      </w:pPr>
      <w:r w:rsidRPr="00746EA0">
        <w:rPr>
          <w:noProof/>
        </w:rPr>
        <w:t>68.</w:t>
      </w:r>
      <w:r w:rsidRPr="00746EA0">
        <w:rPr>
          <w:noProof/>
        </w:rPr>
        <w:tab/>
        <w:t>Xian M, Wang K, Lou H, Wang Y, Zhang L, Wang C, et al. Particulate Matter 2.5 Causes Deficiency in Barrier Integrity in Human Nasal Epithelial Cells. Allergy, Asthma &amp; Immunology Research 2020; 12:56-71.</w:t>
      </w:r>
    </w:p>
    <w:p w14:paraId="13381E8F" w14:textId="77777777" w:rsidR="0071170F" w:rsidRPr="00746EA0" w:rsidRDefault="0071170F" w:rsidP="00A10343">
      <w:pPr>
        <w:pStyle w:val="EndNoteBibliography"/>
        <w:spacing w:line="480" w:lineRule="auto"/>
        <w:ind w:left="720" w:hanging="720"/>
        <w:rPr>
          <w:noProof/>
        </w:rPr>
      </w:pPr>
      <w:r w:rsidRPr="00746EA0">
        <w:rPr>
          <w:noProof/>
        </w:rPr>
        <w:t>69.</w:t>
      </w:r>
      <w:r w:rsidRPr="00746EA0">
        <w:rPr>
          <w:noProof/>
        </w:rPr>
        <w:tab/>
        <w:t>Michaudel C, Mackowiak C, Maillet I, Fauconnier L, Akdis CA, Sokolowska M, et al. Ozone exposure induces respiratory barrier biphasic injury and inflammation controlled by IL-33. J Allergy Clin Immunol 2018; 142:942-58.</w:t>
      </w:r>
    </w:p>
    <w:p w14:paraId="6F370B6A" w14:textId="77777777" w:rsidR="0071170F" w:rsidRPr="00746EA0" w:rsidRDefault="0071170F" w:rsidP="00A10343">
      <w:pPr>
        <w:pStyle w:val="EndNoteBibliography"/>
        <w:spacing w:line="480" w:lineRule="auto"/>
        <w:ind w:left="720" w:hanging="720"/>
        <w:rPr>
          <w:noProof/>
        </w:rPr>
      </w:pPr>
      <w:r w:rsidRPr="00746EA0">
        <w:rPr>
          <w:noProof/>
        </w:rPr>
        <w:t>70.</w:t>
      </w:r>
      <w:r w:rsidRPr="00746EA0">
        <w:rPr>
          <w:noProof/>
        </w:rPr>
        <w:tab/>
        <w:t>Jin Y, Lu L, Tu W, Luo T, Fu Z. Impacts of polystyrene microplastic on the gut barrier, microbiota and metabolism of mice. Sci Total Environ 2019; 649:308-17.</w:t>
      </w:r>
    </w:p>
    <w:p w14:paraId="51561A01" w14:textId="77777777" w:rsidR="0071170F" w:rsidRPr="00746EA0" w:rsidRDefault="0071170F" w:rsidP="00A10343">
      <w:pPr>
        <w:pStyle w:val="EndNoteBibliography"/>
        <w:spacing w:line="480" w:lineRule="auto"/>
        <w:ind w:left="720" w:hanging="720"/>
        <w:rPr>
          <w:noProof/>
        </w:rPr>
      </w:pPr>
      <w:r w:rsidRPr="00746EA0">
        <w:rPr>
          <w:noProof/>
        </w:rPr>
        <w:lastRenderedPageBreak/>
        <w:t>71.</w:t>
      </w:r>
      <w:r w:rsidRPr="00746EA0">
        <w:rPr>
          <w:noProof/>
        </w:rPr>
        <w:tab/>
        <w:t>Leino MS, Loxham M, Blume C, Swindle EJ, Jayasekera NP, Dennison PW, et al. Barrier disrupting effects of alternaria alternata extract on bronchial epithelium from asthmatic donors. PLoS One 2013; 8:e71278.</w:t>
      </w:r>
    </w:p>
    <w:p w14:paraId="7E6E538B" w14:textId="77777777" w:rsidR="0071170F" w:rsidRPr="00746EA0" w:rsidRDefault="0071170F" w:rsidP="00A10343">
      <w:pPr>
        <w:pStyle w:val="EndNoteBibliography"/>
        <w:spacing w:line="480" w:lineRule="auto"/>
        <w:ind w:left="720" w:hanging="720"/>
        <w:rPr>
          <w:noProof/>
        </w:rPr>
      </w:pPr>
      <w:r w:rsidRPr="00746EA0">
        <w:rPr>
          <w:noProof/>
        </w:rPr>
        <w:t>72.</w:t>
      </w:r>
      <w:r w:rsidRPr="00746EA0">
        <w:rPr>
          <w:noProof/>
        </w:rPr>
        <w:tab/>
        <w:t>Aghapour M, Raee P, Moghaddam SJ, Hiemstra PS, Heijink IH. Airway Epithelial Barrier Dysfunction in Chronic Obstructive Pulmonary Disease: Role of Cigarette Smoke Exposure. Am J Respir Cell Mol Biol 2018; 58:157-69.</w:t>
      </w:r>
    </w:p>
    <w:p w14:paraId="739F8D54" w14:textId="77777777" w:rsidR="0071170F" w:rsidRPr="00746EA0" w:rsidRDefault="0071170F" w:rsidP="00A10343">
      <w:pPr>
        <w:pStyle w:val="EndNoteBibliography"/>
        <w:spacing w:line="480" w:lineRule="auto"/>
        <w:ind w:left="720" w:hanging="720"/>
        <w:rPr>
          <w:noProof/>
        </w:rPr>
      </w:pPr>
      <w:r w:rsidRPr="00746EA0">
        <w:rPr>
          <w:noProof/>
        </w:rPr>
        <w:t>73.</w:t>
      </w:r>
      <w:r w:rsidRPr="00746EA0">
        <w:rPr>
          <w:noProof/>
        </w:rPr>
        <w:tab/>
        <w:t>Akdis CA. Does the epithelial barrier hypothesis explain the rise in allergy, autoimmunity and other chronic conditions? Nature Reviews Immunology 2021.</w:t>
      </w:r>
    </w:p>
    <w:p w14:paraId="0513E33C" w14:textId="77777777" w:rsidR="0071170F" w:rsidRPr="00746EA0" w:rsidRDefault="0071170F" w:rsidP="00A10343">
      <w:pPr>
        <w:pStyle w:val="EndNoteBibliography"/>
        <w:spacing w:line="480" w:lineRule="auto"/>
        <w:ind w:left="720" w:hanging="720"/>
        <w:rPr>
          <w:noProof/>
        </w:rPr>
      </w:pPr>
      <w:r w:rsidRPr="00746EA0">
        <w:rPr>
          <w:noProof/>
        </w:rPr>
        <w:t>74.</w:t>
      </w:r>
      <w:r w:rsidRPr="00746EA0">
        <w:rPr>
          <w:noProof/>
        </w:rPr>
        <w:tab/>
        <w:t>Barnes PJ. Targeting cytokines to treat asthma and chronic obstructive pulmonary disease. Nat Rev Immunol 2018; 18:454-66.</w:t>
      </w:r>
    </w:p>
    <w:p w14:paraId="39DE84E9" w14:textId="77777777" w:rsidR="0071170F" w:rsidRPr="00746EA0" w:rsidRDefault="0071170F" w:rsidP="00A10343">
      <w:pPr>
        <w:pStyle w:val="EndNoteBibliography"/>
        <w:spacing w:line="480" w:lineRule="auto"/>
        <w:ind w:left="720" w:hanging="720"/>
        <w:rPr>
          <w:noProof/>
        </w:rPr>
      </w:pPr>
      <w:r w:rsidRPr="00746EA0">
        <w:rPr>
          <w:noProof/>
        </w:rPr>
        <w:t>75.</w:t>
      </w:r>
      <w:r w:rsidRPr="00746EA0">
        <w:rPr>
          <w:noProof/>
        </w:rPr>
        <w:tab/>
        <w:t>Akdis M, Aab A, Altunbulakli C, Azkur K, Costa RA, Crameri R, et al. Interleukins (from IL-1 to IL-38), interferons, transforming growth factor beta, and TNF-alpha: Receptors, functions, and roles in diseases. J Allergy Clin Immunol 2016; 138:984-1010.</w:t>
      </w:r>
    </w:p>
    <w:p w14:paraId="3F6DF493" w14:textId="77777777" w:rsidR="0071170F" w:rsidRPr="00746EA0" w:rsidRDefault="0071170F" w:rsidP="00A10343">
      <w:pPr>
        <w:pStyle w:val="EndNoteBibliography"/>
        <w:spacing w:line="480" w:lineRule="auto"/>
        <w:ind w:left="720" w:hanging="720"/>
        <w:rPr>
          <w:noProof/>
        </w:rPr>
      </w:pPr>
      <w:r w:rsidRPr="00746EA0">
        <w:rPr>
          <w:noProof/>
        </w:rPr>
        <w:t>76.</w:t>
      </w:r>
      <w:r w:rsidRPr="00746EA0">
        <w:rPr>
          <w:noProof/>
        </w:rPr>
        <w:tab/>
        <w:t>Koplin JJ, Dharmage SC, Ponsonby AL, Tang ML, Lowe AJ, Gurrin LC, et al. Environmental and demographic risk factors for egg allergy in a population-based study of infants. Allergy 2012; 67:1415-22.</w:t>
      </w:r>
    </w:p>
    <w:p w14:paraId="43F7A74E" w14:textId="77777777" w:rsidR="0071170F" w:rsidRPr="00746EA0" w:rsidRDefault="0071170F" w:rsidP="00A10343">
      <w:pPr>
        <w:pStyle w:val="EndNoteBibliography"/>
        <w:spacing w:line="480" w:lineRule="auto"/>
        <w:ind w:left="720" w:hanging="720"/>
        <w:rPr>
          <w:noProof/>
        </w:rPr>
      </w:pPr>
      <w:r w:rsidRPr="00746EA0">
        <w:rPr>
          <w:noProof/>
        </w:rPr>
        <w:t>77.</w:t>
      </w:r>
      <w:r w:rsidRPr="00746EA0">
        <w:rPr>
          <w:noProof/>
        </w:rPr>
        <w:tab/>
        <w:t>Marrs T, Logan K, Craven J, Radulovic S, McLean W, Lack G, et al. Dog ownership at three months of age is associated with protection against food allergy. Allergy 2019; 74:2212-9.</w:t>
      </w:r>
    </w:p>
    <w:p w14:paraId="3240AA57" w14:textId="77777777" w:rsidR="0071170F" w:rsidRPr="00746EA0" w:rsidRDefault="0071170F" w:rsidP="00A10343">
      <w:pPr>
        <w:pStyle w:val="EndNoteBibliography"/>
        <w:spacing w:line="480" w:lineRule="auto"/>
        <w:ind w:left="720" w:hanging="720"/>
        <w:rPr>
          <w:noProof/>
        </w:rPr>
      </w:pPr>
      <w:r w:rsidRPr="00746EA0">
        <w:rPr>
          <w:noProof/>
        </w:rPr>
        <w:t>78.</w:t>
      </w:r>
      <w:r w:rsidRPr="00746EA0">
        <w:rPr>
          <w:noProof/>
        </w:rPr>
        <w:tab/>
        <w:t>NIAID-Sponsored Expert Panel, Boyce JA, Assa'ad A, Burks AW, Jones SM, Sampson HA, et al. Guidelines for the diagnosis and management of food allergy in the United States: report of the NIAID-sponsored expert panel. J Allergy Clin Immunol 2010; 126:S1-58.</w:t>
      </w:r>
    </w:p>
    <w:p w14:paraId="5689C506" w14:textId="0E689249" w:rsidR="0071170F" w:rsidRPr="00746EA0" w:rsidRDefault="0071170F" w:rsidP="00A10343">
      <w:pPr>
        <w:pStyle w:val="EndNoteBibliography"/>
        <w:spacing w:line="480" w:lineRule="auto"/>
        <w:ind w:left="720" w:hanging="720"/>
        <w:rPr>
          <w:noProof/>
        </w:rPr>
      </w:pPr>
      <w:r w:rsidRPr="00746EA0">
        <w:rPr>
          <w:noProof/>
        </w:rPr>
        <w:lastRenderedPageBreak/>
        <w:t>79.</w:t>
      </w:r>
      <w:r w:rsidRPr="00746EA0">
        <w:rPr>
          <w:noProof/>
        </w:rPr>
        <w:tab/>
        <w:t xml:space="preserve">Position Paper: Evidence-Based Versus Non Evidence-Based Allergy Tests and Treatments. 2021.] Available from </w:t>
      </w:r>
      <w:hyperlink r:id="rId15" w:history="1">
        <w:r w:rsidRPr="00746EA0">
          <w:rPr>
            <w:rStyle w:val="Hyperlink"/>
            <w:noProof/>
            <w:u w:val="none"/>
          </w:rPr>
          <w:t>https://www.allergy.org.au/hp/papers/position-paper-evidence-based-versus-non-evidence-based-allergy-tests-and-treatments</w:t>
        </w:r>
      </w:hyperlink>
      <w:r w:rsidRPr="00746EA0">
        <w:rPr>
          <w:noProof/>
        </w:rPr>
        <w:t>.</w:t>
      </w:r>
    </w:p>
    <w:p w14:paraId="130EA41F" w14:textId="77777777" w:rsidR="0071170F" w:rsidRPr="00746EA0" w:rsidRDefault="0071170F" w:rsidP="00A10343">
      <w:pPr>
        <w:pStyle w:val="EndNoteBibliography"/>
        <w:spacing w:line="480" w:lineRule="auto"/>
        <w:ind w:left="720" w:hanging="720"/>
        <w:rPr>
          <w:noProof/>
        </w:rPr>
      </w:pPr>
      <w:r w:rsidRPr="00746EA0">
        <w:rPr>
          <w:noProof/>
        </w:rPr>
        <w:t>80.</w:t>
      </w:r>
      <w:r w:rsidRPr="00746EA0">
        <w:rPr>
          <w:noProof/>
        </w:rPr>
        <w:tab/>
        <w:t>Kansu A, Yuce A, Dalgic B, Sekerel BE, Cullu-Cokugras F, Cokugras H. Consensus statement on diagnosis, treatment and follow-up of cow's milk protein allergy among infants and children in Turkey. Turk J Pediatr 2016; 58:1-11.</w:t>
      </w:r>
    </w:p>
    <w:p w14:paraId="27AB22B8" w14:textId="77777777" w:rsidR="0071170F" w:rsidRPr="00746EA0" w:rsidRDefault="0071170F" w:rsidP="00A10343">
      <w:pPr>
        <w:pStyle w:val="EndNoteBibliography"/>
        <w:spacing w:line="480" w:lineRule="auto"/>
        <w:ind w:left="720" w:hanging="720"/>
        <w:rPr>
          <w:noProof/>
        </w:rPr>
      </w:pPr>
      <w:r w:rsidRPr="00746EA0">
        <w:rPr>
          <w:noProof/>
        </w:rPr>
        <w:t>81.</w:t>
      </w:r>
      <w:r w:rsidRPr="00746EA0">
        <w:rPr>
          <w:noProof/>
        </w:rPr>
        <w:tab/>
        <w:t>Lee BW, Aw MM, Chiang WC, Daniel M, George GM, Goh EN, et al. Academy of medicine, Singapore-Ministry of Health clinical practice guidelines: management of food allergy. Singapore Med J 2010; 51:599-607.</w:t>
      </w:r>
    </w:p>
    <w:p w14:paraId="2D304793" w14:textId="076FBC8A" w:rsidR="0071170F" w:rsidRPr="00746EA0" w:rsidRDefault="0071170F" w:rsidP="00A10343">
      <w:pPr>
        <w:pStyle w:val="EndNoteBibliography"/>
        <w:spacing w:line="480" w:lineRule="auto"/>
        <w:ind w:left="720" w:hanging="720"/>
        <w:rPr>
          <w:noProof/>
        </w:rPr>
      </w:pPr>
      <w:r w:rsidRPr="00746EA0">
        <w:rPr>
          <w:noProof/>
        </w:rPr>
        <w:t>82.</w:t>
      </w:r>
      <w:r w:rsidRPr="00746EA0">
        <w:rPr>
          <w:noProof/>
        </w:rPr>
        <w:tab/>
        <w:t xml:space="preserve">Food Allergy. 2021.] Available from </w:t>
      </w:r>
      <w:hyperlink r:id="rId16" w:history="1">
        <w:r w:rsidRPr="00746EA0">
          <w:rPr>
            <w:rStyle w:val="Hyperlink"/>
            <w:noProof/>
            <w:u w:val="none"/>
          </w:rPr>
          <w:t>http://www.apapari.org/resources/journal04.asp</w:t>
        </w:r>
      </w:hyperlink>
      <w:r w:rsidRPr="00746EA0">
        <w:rPr>
          <w:noProof/>
        </w:rPr>
        <w:t>.</w:t>
      </w:r>
    </w:p>
    <w:p w14:paraId="3B7503F7" w14:textId="77777777" w:rsidR="0071170F" w:rsidRPr="00746EA0" w:rsidRDefault="0071170F" w:rsidP="00A10343">
      <w:pPr>
        <w:pStyle w:val="EndNoteBibliography"/>
        <w:spacing w:line="480" w:lineRule="auto"/>
        <w:ind w:left="720" w:hanging="720"/>
        <w:rPr>
          <w:noProof/>
        </w:rPr>
      </w:pPr>
      <w:r w:rsidRPr="00746EA0">
        <w:rPr>
          <w:noProof/>
        </w:rPr>
        <w:t>83.</w:t>
      </w:r>
      <w:r w:rsidRPr="00746EA0">
        <w:rPr>
          <w:noProof/>
        </w:rPr>
        <w:tab/>
        <w:t>Ebisawa M, Ito K, Fujisawa T, Committee for Japanese Pediatric Guideline for Food Allergy TJSoPA, Clinical I, Japanese Society of A. Japanese guidelines for food allergy 2020. Allergol Int 2020; 69:370-86.</w:t>
      </w:r>
    </w:p>
    <w:p w14:paraId="3A4129EB" w14:textId="77777777" w:rsidR="0071170F" w:rsidRPr="00746EA0" w:rsidRDefault="0071170F" w:rsidP="00A10343">
      <w:pPr>
        <w:pStyle w:val="EndNoteBibliography"/>
        <w:spacing w:line="480" w:lineRule="auto"/>
        <w:ind w:left="720" w:hanging="720"/>
        <w:rPr>
          <w:noProof/>
        </w:rPr>
      </w:pPr>
      <w:r w:rsidRPr="00746EA0">
        <w:rPr>
          <w:noProof/>
        </w:rPr>
        <w:t>84.</w:t>
      </w:r>
      <w:r w:rsidRPr="00746EA0">
        <w:rPr>
          <w:noProof/>
        </w:rPr>
        <w:tab/>
        <w:t>Tham EH, Shek LP, Van Bever HP, Vichyanond P, Ebisawa M, Wong GW, et al. Early introduction of allergenic foods for the prevention of food allergy from an Asian perspective-An Asia Pacific Association of Pediatric Allergy, Respirology &amp; Immunology (APAPARI) consensus statement. Pediatr Allergy Immunol 2018; 29:18-27.</w:t>
      </w:r>
    </w:p>
    <w:p w14:paraId="1C49B7E4" w14:textId="77777777" w:rsidR="0071170F" w:rsidRPr="00746EA0" w:rsidRDefault="0071170F" w:rsidP="00A10343">
      <w:pPr>
        <w:pStyle w:val="EndNoteBibliography"/>
        <w:spacing w:line="480" w:lineRule="auto"/>
        <w:ind w:left="720" w:hanging="720"/>
        <w:rPr>
          <w:noProof/>
        </w:rPr>
      </w:pPr>
      <w:r w:rsidRPr="00746EA0">
        <w:rPr>
          <w:noProof/>
        </w:rPr>
        <w:t>85.</w:t>
      </w:r>
      <w:r w:rsidRPr="00746EA0">
        <w:rPr>
          <w:noProof/>
        </w:rPr>
        <w:tab/>
        <w:t>Lee TH, Leung TF, Wong G, Ho M, Duque JR, Li PH, et al. The unmet provision of allergy services in Hong Kong impairs capability for allergy prevention-implications for the Asia Pacific region. Asian Pac J Allergy Immunol 2019; 37:1-8.</w:t>
      </w:r>
    </w:p>
    <w:p w14:paraId="1E64909A" w14:textId="77777777" w:rsidR="0071170F" w:rsidRPr="00746EA0" w:rsidRDefault="0071170F" w:rsidP="00A10343">
      <w:pPr>
        <w:pStyle w:val="EndNoteBibliography"/>
        <w:spacing w:line="480" w:lineRule="auto"/>
        <w:ind w:left="720" w:hanging="720"/>
        <w:rPr>
          <w:noProof/>
        </w:rPr>
      </w:pPr>
      <w:r w:rsidRPr="00746EA0">
        <w:rPr>
          <w:noProof/>
        </w:rPr>
        <w:t>86.</w:t>
      </w:r>
      <w:r w:rsidRPr="00746EA0">
        <w:rPr>
          <w:noProof/>
        </w:rPr>
        <w:tab/>
        <w:t>Koplin JJ, Perrett KP, Sampson HA. Diagnosing Peanut Allergy with Fewer Oral Food Challenges. J Allergy Clin Immunol Pract 2019; 7:375-80.</w:t>
      </w:r>
    </w:p>
    <w:p w14:paraId="530575F8" w14:textId="77777777" w:rsidR="0071170F" w:rsidRPr="00746EA0" w:rsidRDefault="0071170F" w:rsidP="00A10343">
      <w:pPr>
        <w:pStyle w:val="EndNoteBibliography"/>
        <w:spacing w:line="480" w:lineRule="auto"/>
        <w:ind w:left="720" w:hanging="720"/>
        <w:rPr>
          <w:noProof/>
        </w:rPr>
      </w:pPr>
      <w:r w:rsidRPr="00746EA0">
        <w:rPr>
          <w:noProof/>
        </w:rPr>
        <w:lastRenderedPageBreak/>
        <w:t>87.</w:t>
      </w:r>
      <w:r w:rsidRPr="00746EA0">
        <w:rPr>
          <w:noProof/>
        </w:rPr>
        <w:tab/>
        <w:t>Dang TD, Tang M, Choo S, Licciardi PV, Koplin JJ, Martin PE, et al. Increasing the accuracy of peanut allergy diagnosis by using Ara h 2. J Allergy Clin Immunol 2012; 129:1056-63.</w:t>
      </w:r>
    </w:p>
    <w:p w14:paraId="615630F7" w14:textId="77777777" w:rsidR="0071170F" w:rsidRPr="00746EA0" w:rsidRDefault="0071170F" w:rsidP="00A10343">
      <w:pPr>
        <w:pStyle w:val="EndNoteBibliography"/>
        <w:spacing w:line="480" w:lineRule="auto"/>
        <w:ind w:left="720" w:hanging="720"/>
        <w:rPr>
          <w:noProof/>
        </w:rPr>
      </w:pPr>
      <w:r w:rsidRPr="00746EA0">
        <w:rPr>
          <w:noProof/>
        </w:rPr>
        <w:t>88.</w:t>
      </w:r>
      <w:r w:rsidRPr="00746EA0">
        <w:rPr>
          <w:noProof/>
        </w:rPr>
        <w:tab/>
        <w:t>Dang TD, Peters RL, Koplin JJ, Dharmage SC, Gurrin LC, Ponsonby AL, et al. Egg allergen specific IgE diversity predicts resolution of egg allergy in the population cohort HealthNuts. Allergy 2019; 74:318-26.</w:t>
      </w:r>
    </w:p>
    <w:p w14:paraId="5AD5A28B" w14:textId="77777777" w:rsidR="0071170F" w:rsidRPr="00746EA0" w:rsidRDefault="0071170F" w:rsidP="00A10343">
      <w:pPr>
        <w:pStyle w:val="EndNoteBibliography"/>
        <w:spacing w:line="480" w:lineRule="auto"/>
        <w:ind w:left="720" w:hanging="720"/>
        <w:rPr>
          <w:noProof/>
        </w:rPr>
      </w:pPr>
      <w:r w:rsidRPr="00746EA0">
        <w:rPr>
          <w:noProof/>
        </w:rPr>
        <w:t>89.</w:t>
      </w:r>
      <w:r w:rsidRPr="00746EA0">
        <w:rPr>
          <w:noProof/>
        </w:rPr>
        <w:tab/>
        <w:t>Buyuktiryaki B, Cavkaytar O, Sahiner UM, Yilmaz EA, Yavuz ST, Soyer O, et al. Cor a 14, Hazelnut-Specific IgE, and SPT as a Reliable Tool in Hazelnut Allergy Diagnosis in Eastern Mediterranean Children. J Allergy Clin Immunol Pract 2016; 4:265-72 e3.</w:t>
      </w:r>
    </w:p>
    <w:p w14:paraId="17362583" w14:textId="77777777" w:rsidR="0071170F" w:rsidRPr="00746EA0" w:rsidRDefault="0071170F" w:rsidP="00A10343">
      <w:pPr>
        <w:pStyle w:val="EndNoteBibliography"/>
        <w:spacing w:line="480" w:lineRule="auto"/>
        <w:ind w:left="720" w:hanging="720"/>
        <w:rPr>
          <w:noProof/>
        </w:rPr>
      </w:pPr>
      <w:r w:rsidRPr="00746EA0">
        <w:rPr>
          <w:noProof/>
        </w:rPr>
        <w:t>90.</w:t>
      </w:r>
      <w:r w:rsidRPr="00746EA0">
        <w:rPr>
          <w:noProof/>
        </w:rPr>
        <w:tab/>
        <w:t>Uotila R, Rontynen P, Pelkonen AS, Voutilainen H, Kaarina Kukkonen A, Makela MJ. For hazelnut allergy, component testing of Cor a 9 and Cor a 14 is relevant also in birch-endemic areas. Allergy 2020; 75:2977-80.</w:t>
      </w:r>
    </w:p>
    <w:p w14:paraId="120C3729" w14:textId="77777777" w:rsidR="0071170F" w:rsidRPr="00746EA0" w:rsidRDefault="0071170F" w:rsidP="00A10343">
      <w:pPr>
        <w:pStyle w:val="EndNoteBibliography"/>
        <w:spacing w:line="480" w:lineRule="auto"/>
        <w:ind w:left="720" w:hanging="720"/>
        <w:rPr>
          <w:noProof/>
        </w:rPr>
      </w:pPr>
      <w:r w:rsidRPr="00746EA0">
        <w:rPr>
          <w:noProof/>
        </w:rPr>
        <w:t>91.</w:t>
      </w:r>
      <w:r w:rsidRPr="00746EA0">
        <w:rPr>
          <w:noProof/>
        </w:rPr>
        <w:tab/>
        <w:t>Suarez-Farinas M, Suprun M, Kearney P, Getts R, Grishina G, Hayward C, et al. Accurate and reproducible diagnosis of peanut allergy using epitope mapping. Allergy 2021.</w:t>
      </w:r>
    </w:p>
    <w:p w14:paraId="1566749E" w14:textId="77777777" w:rsidR="0071170F" w:rsidRPr="00746EA0" w:rsidRDefault="0071170F" w:rsidP="00A10343">
      <w:pPr>
        <w:pStyle w:val="EndNoteBibliography"/>
        <w:spacing w:line="480" w:lineRule="auto"/>
        <w:ind w:left="720" w:hanging="720"/>
        <w:rPr>
          <w:noProof/>
        </w:rPr>
      </w:pPr>
      <w:r w:rsidRPr="00746EA0">
        <w:rPr>
          <w:noProof/>
        </w:rPr>
        <w:t>92.</w:t>
      </w:r>
      <w:r w:rsidRPr="00746EA0">
        <w:rPr>
          <w:noProof/>
        </w:rPr>
        <w:tab/>
        <w:t>DesRoches A, Infante-Rivard C, Paradis L, Paradis J, Haddad E. Peanut allergy: is maternal transmission of antigens during pregnancy and breastfeeding a risk factor? J Investig Allergol Clin Immunol 2010; 20:289-94.</w:t>
      </w:r>
    </w:p>
    <w:p w14:paraId="4CAF2963" w14:textId="77777777" w:rsidR="0071170F" w:rsidRPr="00746EA0" w:rsidRDefault="0071170F" w:rsidP="00A10343">
      <w:pPr>
        <w:pStyle w:val="EndNoteBibliography"/>
        <w:spacing w:line="480" w:lineRule="auto"/>
        <w:ind w:left="720" w:hanging="720"/>
        <w:rPr>
          <w:noProof/>
        </w:rPr>
      </w:pPr>
      <w:r w:rsidRPr="00746EA0">
        <w:rPr>
          <w:noProof/>
        </w:rPr>
        <w:t>93.</w:t>
      </w:r>
      <w:r w:rsidRPr="00746EA0">
        <w:rPr>
          <w:noProof/>
        </w:rPr>
        <w:tab/>
        <w:t>Sicherer SH, Wood RA, Stablein D, Lindblad R, Burks AW, Liu AH, et al. Maternal consumption of peanut during pregnancy is associated with peanut sensitization in atopic infants. J Allergy Clin Immunol 2010; 126:1191-7.</w:t>
      </w:r>
    </w:p>
    <w:p w14:paraId="567D8EC6" w14:textId="77777777" w:rsidR="0071170F" w:rsidRPr="00746EA0" w:rsidRDefault="0071170F" w:rsidP="00A10343">
      <w:pPr>
        <w:pStyle w:val="EndNoteBibliography"/>
        <w:spacing w:line="480" w:lineRule="auto"/>
        <w:ind w:left="720" w:hanging="720"/>
        <w:rPr>
          <w:noProof/>
        </w:rPr>
      </w:pPr>
      <w:r w:rsidRPr="00746EA0">
        <w:rPr>
          <w:noProof/>
        </w:rPr>
        <w:lastRenderedPageBreak/>
        <w:t>94.</w:t>
      </w:r>
      <w:r w:rsidRPr="00746EA0">
        <w:rPr>
          <w:noProof/>
        </w:rPr>
        <w:tab/>
        <w:t>Frank L, Marian A, Visser M, Weinberg E, Potter PC. Exposure to peanuts in utero and in infancy and the development of sensitization to peanut allergens in young children. Pediatr Allergy Immunol 1999; 10:27-32.</w:t>
      </w:r>
    </w:p>
    <w:p w14:paraId="095ECCB9" w14:textId="77777777" w:rsidR="0071170F" w:rsidRPr="00746EA0" w:rsidRDefault="0071170F" w:rsidP="00A10343">
      <w:pPr>
        <w:pStyle w:val="EndNoteBibliography"/>
        <w:spacing w:line="480" w:lineRule="auto"/>
        <w:ind w:left="720" w:hanging="720"/>
        <w:rPr>
          <w:noProof/>
        </w:rPr>
      </w:pPr>
      <w:r w:rsidRPr="00746EA0">
        <w:rPr>
          <w:noProof/>
        </w:rPr>
        <w:t>95.</w:t>
      </w:r>
      <w:r w:rsidRPr="00746EA0">
        <w:rPr>
          <w:noProof/>
        </w:rPr>
        <w:tab/>
        <w:t>Netting MJ, Middleton PF, Makrides M. Does maternal diet during pregnancy and lactation affect outcomes in offspring? A systematic review of food-based approaches. Nutrition 2014; 30:1225-41.</w:t>
      </w:r>
    </w:p>
    <w:p w14:paraId="36E9C219" w14:textId="77777777" w:rsidR="0071170F" w:rsidRPr="00746EA0" w:rsidRDefault="0071170F" w:rsidP="00A10343">
      <w:pPr>
        <w:pStyle w:val="EndNoteBibliography"/>
        <w:spacing w:line="480" w:lineRule="auto"/>
        <w:ind w:left="720" w:hanging="720"/>
        <w:rPr>
          <w:noProof/>
        </w:rPr>
      </w:pPr>
      <w:r w:rsidRPr="00746EA0">
        <w:rPr>
          <w:noProof/>
        </w:rPr>
        <w:t>96.</w:t>
      </w:r>
      <w:r w:rsidRPr="00746EA0">
        <w:rPr>
          <w:noProof/>
        </w:rPr>
        <w:tab/>
        <w:t>Greer FR, Sicherer SH, Burks AW, Committee On N, Section On A, Immunology. The Effects of Early Nutritional Interventions on the Development of Atopic Disease in Infants and Children: The Role of Maternal Dietary Restriction, Breastfeeding, Hydrolyzed Formulas, and Timing of Introduction of Allergenic Complementary Foods. Pediatrics 2019; 143.</w:t>
      </w:r>
    </w:p>
    <w:p w14:paraId="5534A8CC" w14:textId="77777777" w:rsidR="0071170F" w:rsidRPr="00746EA0" w:rsidRDefault="0071170F" w:rsidP="00A10343">
      <w:pPr>
        <w:pStyle w:val="EndNoteBibliography"/>
        <w:spacing w:line="480" w:lineRule="auto"/>
        <w:ind w:left="720" w:hanging="720"/>
        <w:rPr>
          <w:noProof/>
        </w:rPr>
      </w:pPr>
      <w:r w:rsidRPr="00746EA0">
        <w:rPr>
          <w:noProof/>
        </w:rPr>
        <w:t>97.</w:t>
      </w:r>
      <w:r w:rsidRPr="00746EA0">
        <w:rPr>
          <w:noProof/>
        </w:rPr>
        <w:tab/>
        <w:t>Bischoff SC, Mayer JH, Manns MP. Allergy and the gut. Int Arch Allergy Immunol 2000; 121:270-83.</w:t>
      </w:r>
    </w:p>
    <w:p w14:paraId="62049875" w14:textId="77777777" w:rsidR="0071170F" w:rsidRPr="00746EA0" w:rsidRDefault="0071170F" w:rsidP="00A10343">
      <w:pPr>
        <w:pStyle w:val="EndNoteBibliography"/>
        <w:spacing w:line="480" w:lineRule="auto"/>
        <w:ind w:left="720" w:hanging="720"/>
        <w:rPr>
          <w:noProof/>
        </w:rPr>
      </w:pPr>
      <w:r w:rsidRPr="00746EA0">
        <w:rPr>
          <w:noProof/>
        </w:rPr>
        <w:t>98.</w:t>
      </w:r>
      <w:r w:rsidRPr="00746EA0">
        <w:rPr>
          <w:noProof/>
        </w:rPr>
        <w:tab/>
        <w:t>Fisher HR, Du Toit G, Bahnson HT, Lack G. The challenges of preventing food allergy: Lessons learned from LEAP and EAT. Ann Allergy Asthma Immunol 2018; 121:313-9.</w:t>
      </w:r>
    </w:p>
    <w:p w14:paraId="45E72CEA" w14:textId="77777777" w:rsidR="0071170F" w:rsidRPr="00746EA0" w:rsidRDefault="0071170F" w:rsidP="00A10343">
      <w:pPr>
        <w:pStyle w:val="EndNoteBibliography"/>
        <w:spacing w:line="480" w:lineRule="auto"/>
        <w:ind w:left="720" w:hanging="720"/>
        <w:rPr>
          <w:noProof/>
        </w:rPr>
      </w:pPr>
      <w:r w:rsidRPr="00746EA0">
        <w:rPr>
          <w:noProof/>
        </w:rPr>
        <w:t>99.</w:t>
      </w:r>
      <w:r w:rsidRPr="00746EA0">
        <w:rPr>
          <w:noProof/>
        </w:rPr>
        <w:tab/>
        <w:t>Du Toit G, Roberts G, Sayre PH, Bahnson HT, Radulovic S, Santos AF, et al. Randomized trial of peanut consumption in infants at risk for peanut allergy. N Engl J Med 2015; 372:803-13.</w:t>
      </w:r>
    </w:p>
    <w:p w14:paraId="0FEAB1E8" w14:textId="77777777" w:rsidR="0071170F" w:rsidRPr="00746EA0" w:rsidRDefault="0071170F" w:rsidP="00A10343">
      <w:pPr>
        <w:pStyle w:val="EndNoteBibliography"/>
        <w:spacing w:line="480" w:lineRule="auto"/>
        <w:ind w:left="720" w:hanging="720"/>
        <w:rPr>
          <w:noProof/>
        </w:rPr>
      </w:pPr>
      <w:r w:rsidRPr="00746EA0">
        <w:rPr>
          <w:noProof/>
        </w:rPr>
        <w:t>100.</w:t>
      </w:r>
      <w:r w:rsidRPr="00746EA0">
        <w:rPr>
          <w:noProof/>
        </w:rPr>
        <w:tab/>
        <w:t>Perkin MR, Logan K, Tseng A, Raji B, Ayis S, Peacock J, et al. Randomized Trial of Introduction of Allergenic Foods in Breast-Fed Infants. N Engl J Med 2016; 374:1733-43.</w:t>
      </w:r>
    </w:p>
    <w:p w14:paraId="5A549487" w14:textId="01A7C170" w:rsidR="0071170F" w:rsidRPr="00746EA0" w:rsidRDefault="0071170F" w:rsidP="00A10343">
      <w:pPr>
        <w:pStyle w:val="EndNoteBibliography"/>
        <w:spacing w:line="480" w:lineRule="auto"/>
        <w:ind w:left="720" w:hanging="720"/>
        <w:rPr>
          <w:noProof/>
        </w:rPr>
      </w:pPr>
      <w:r w:rsidRPr="00746EA0">
        <w:rPr>
          <w:noProof/>
        </w:rPr>
        <w:lastRenderedPageBreak/>
        <w:t>101.</w:t>
      </w:r>
      <w:r w:rsidRPr="00746EA0">
        <w:rPr>
          <w:noProof/>
        </w:rPr>
        <w:tab/>
        <w:t xml:space="preserve">Infant Feeding and Allergy Prevention. 2020.] Available from </w:t>
      </w:r>
      <w:hyperlink r:id="rId17" w:history="1">
        <w:r w:rsidRPr="00746EA0">
          <w:rPr>
            <w:rStyle w:val="Hyperlink"/>
            <w:noProof/>
            <w:u w:val="none"/>
          </w:rPr>
          <w:t>https://www.allergy.org.au/images/pcc/ASCIA_Guidelines_Infant_Feeding_and_Allergy_Prevention_2020.pdf</w:t>
        </w:r>
      </w:hyperlink>
      <w:r w:rsidRPr="00746EA0">
        <w:rPr>
          <w:noProof/>
        </w:rPr>
        <w:t>.</w:t>
      </w:r>
    </w:p>
    <w:p w14:paraId="125D8D6A" w14:textId="77777777" w:rsidR="0071170F" w:rsidRPr="00746EA0" w:rsidRDefault="0071170F" w:rsidP="00A10343">
      <w:pPr>
        <w:pStyle w:val="EndNoteBibliography"/>
        <w:spacing w:line="480" w:lineRule="auto"/>
        <w:ind w:left="720" w:hanging="720"/>
        <w:rPr>
          <w:noProof/>
        </w:rPr>
      </w:pPr>
      <w:r w:rsidRPr="00746EA0">
        <w:rPr>
          <w:noProof/>
        </w:rPr>
        <w:t>102.</w:t>
      </w:r>
      <w:r w:rsidRPr="00746EA0">
        <w:rPr>
          <w:noProof/>
        </w:rPr>
        <w:tab/>
        <w:t>Togias A, Cooper SF, Acebal ML, Assa'ad A, Baker JR, Jr., Beck LA, et al. Addendum guidelines for the prevention of peanut allergy in the United States: Report of the National Institute of Allergy and Infectious Diseases-sponsored expert panel. Ann Allergy Asthma Immunol 2017; 118:166-73 e7.</w:t>
      </w:r>
    </w:p>
    <w:p w14:paraId="7472192A" w14:textId="77777777" w:rsidR="0071170F" w:rsidRPr="00746EA0" w:rsidRDefault="0071170F" w:rsidP="00A10343">
      <w:pPr>
        <w:pStyle w:val="EndNoteBibliography"/>
        <w:spacing w:line="480" w:lineRule="auto"/>
        <w:ind w:left="720" w:hanging="720"/>
        <w:rPr>
          <w:noProof/>
        </w:rPr>
      </w:pPr>
      <w:r w:rsidRPr="00746EA0">
        <w:rPr>
          <w:noProof/>
        </w:rPr>
        <w:t>103.</w:t>
      </w:r>
      <w:r w:rsidRPr="00746EA0">
        <w:rPr>
          <w:noProof/>
        </w:rPr>
        <w:tab/>
        <w:t>Netting MJ, Campbell DE, Koplin JJ, Beck KM, McWilliam V, Dharmage SC, et al. An Australian Consensus on Infant Feeding Guidelines to Prevent Food Allergy: Outcomes From the Australian Infant Feeding Summit. J Allergy Clin Immunol Pract 2017; 5:1617-24.</w:t>
      </w:r>
    </w:p>
    <w:p w14:paraId="4397C073" w14:textId="77777777" w:rsidR="0071170F" w:rsidRPr="00746EA0" w:rsidRDefault="0071170F" w:rsidP="00A10343">
      <w:pPr>
        <w:pStyle w:val="EndNoteBibliography"/>
        <w:spacing w:line="480" w:lineRule="auto"/>
        <w:ind w:left="720" w:hanging="720"/>
        <w:rPr>
          <w:noProof/>
        </w:rPr>
      </w:pPr>
      <w:r w:rsidRPr="00746EA0">
        <w:rPr>
          <w:noProof/>
        </w:rPr>
        <w:t>104.</w:t>
      </w:r>
      <w:r w:rsidRPr="00746EA0">
        <w:rPr>
          <w:noProof/>
        </w:rPr>
        <w:tab/>
        <w:t>Soriano VX, Peters RL, Ponsonby AL, Dharmage SC, Perrett KP, Field MJ, et al. Earlier ingestion of peanut after changes to infant feeding guidelines: The EarlyNuts study. J Allergy Clin Immunol 2019; 144:1327-35 e5.</w:t>
      </w:r>
    </w:p>
    <w:p w14:paraId="529BFC36" w14:textId="77777777" w:rsidR="0071170F" w:rsidRPr="00746EA0" w:rsidRDefault="0071170F" w:rsidP="00A10343">
      <w:pPr>
        <w:pStyle w:val="EndNoteBibliography"/>
        <w:spacing w:line="480" w:lineRule="auto"/>
        <w:ind w:left="720" w:hanging="720"/>
        <w:rPr>
          <w:noProof/>
        </w:rPr>
      </w:pPr>
      <w:r w:rsidRPr="00746EA0">
        <w:rPr>
          <w:noProof/>
        </w:rPr>
        <w:t>105.</w:t>
      </w:r>
      <w:r w:rsidRPr="00746EA0">
        <w:rPr>
          <w:noProof/>
        </w:rPr>
        <w:tab/>
        <w:t>Muraro A, Dreborg S, Halken S, Host A, Niggemann B, Aalberse R, et al. Dietary prevention of allergic diseases in infants and small children. Part III: Critical review of published peer-reviewed observational and interventional studies and final recommendations. Pediatr Allergy Immunol 2004; 15:291-307.</w:t>
      </w:r>
    </w:p>
    <w:p w14:paraId="22E0A319" w14:textId="77777777" w:rsidR="0071170F" w:rsidRPr="00746EA0" w:rsidRDefault="0071170F" w:rsidP="00A10343">
      <w:pPr>
        <w:pStyle w:val="EndNoteBibliography"/>
        <w:spacing w:line="480" w:lineRule="auto"/>
        <w:ind w:left="720" w:hanging="720"/>
        <w:rPr>
          <w:noProof/>
        </w:rPr>
      </w:pPr>
      <w:r w:rsidRPr="00746EA0">
        <w:rPr>
          <w:noProof/>
        </w:rPr>
        <w:t>106.</w:t>
      </w:r>
      <w:r w:rsidRPr="00746EA0">
        <w:rPr>
          <w:noProof/>
        </w:rPr>
        <w:tab/>
        <w:t>Host A, Halken S, Muraro A, Dreborg S, Niggemann B, Aalberse R, et al. Dietary prevention of allergic diseases in infants and small children. Pediatr Allergy Immunol 2008; 19:1-4.</w:t>
      </w:r>
    </w:p>
    <w:p w14:paraId="1B90F1EC" w14:textId="77777777" w:rsidR="0071170F" w:rsidRPr="00746EA0" w:rsidRDefault="0071170F" w:rsidP="00A10343">
      <w:pPr>
        <w:pStyle w:val="EndNoteBibliography"/>
        <w:spacing w:line="480" w:lineRule="auto"/>
        <w:ind w:left="720" w:hanging="720"/>
        <w:rPr>
          <w:noProof/>
        </w:rPr>
      </w:pPr>
      <w:r w:rsidRPr="00746EA0">
        <w:rPr>
          <w:noProof/>
        </w:rPr>
        <w:lastRenderedPageBreak/>
        <w:t>107.</w:t>
      </w:r>
      <w:r w:rsidRPr="00746EA0">
        <w:rPr>
          <w:noProof/>
        </w:rPr>
        <w:tab/>
        <w:t>Muraro A, Halken S, Arshad SH, Beyer K, Dubois AE, Du Toit G, et al. EAACI food allergy and anaphylaxis guidelines. Primary prevention of food allergy. Allergy 2014; 69:590-601.</w:t>
      </w:r>
    </w:p>
    <w:p w14:paraId="73D9D9F9" w14:textId="77777777" w:rsidR="0071170F" w:rsidRPr="00746EA0" w:rsidRDefault="0071170F" w:rsidP="00A10343">
      <w:pPr>
        <w:pStyle w:val="EndNoteBibliography"/>
        <w:spacing w:line="480" w:lineRule="auto"/>
        <w:ind w:left="720" w:hanging="720"/>
        <w:rPr>
          <w:noProof/>
        </w:rPr>
      </w:pPr>
      <w:r w:rsidRPr="00746EA0">
        <w:rPr>
          <w:noProof/>
        </w:rPr>
        <w:t>108.</w:t>
      </w:r>
      <w:r w:rsidRPr="00746EA0">
        <w:rPr>
          <w:noProof/>
        </w:rPr>
        <w:tab/>
        <w:t>EFSA Panel on Nutrition Novel Foods and Food Allergens, Castenmiller J, de Henauw S, Hirsch-Ernst KI, Kearney J, Knutsen HK, et al. Appropriate age range for introduction of complementary feeding into an infant's diet. EFSA J 2019; 17:e05780.</w:t>
      </w:r>
    </w:p>
    <w:p w14:paraId="3F00B7E4" w14:textId="77777777" w:rsidR="0071170F" w:rsidRPr="00746EA0" w:rsidRDefault="0071170F" w:rsidP="00A10343">
      <w:pPr>
        <w:pStyle w:val="EndNoteBibliography"/>
        <w:spacing w:line="480" w:lineRule="auto"/>
        <w:ind w:left="720" w:hanging="720"/>
        <w:rPr>
          <w:noProof/>
        </w:rPr>
      </w:pPr>
      <w:r w:rsidRPr="00746EA0">
        <w:rPr>
          <w:noProof/>
        </w:rPr>
        <w:t>109.</w:t>
      </w:r>
      <w:r w:rsidRPr="00746EA0">
        <w:rPr>
          <w:noProof/>
        </w:rPr>
        <w:tab/>
        <w:t>Muraro A, Werfel T, Hoffmann-Sommergruber K, Roberts G, Beyer K, Bindslev-Jensen C, et al. EAACI food allergy and anaphylaxis guidelines: diagnosis and management of food allergy. Allergy 2014; 69:1008-25.</w:t>
      </w:r>
    </w:p>
    <w:p w14:paraId="7D5B1657" w14:textId="77777777" w:rsidR="0071170F" w:rsidRPr="00746EA0" w:rsidRDefault="0071170F" w:rsidP="00A10343">
      <w:pPr>
        <w:pStyle w:val="EndNoteBibliography"/>
        <w:spacing w:line="480" w:lineRule="auto"/>
        <w:ind w:left="720" w:hanging="720"/>
        <w:rPr>
          <w:noProof/>
        </w:rPr>
      </w:pPr>
      <w:r w:rsidRPr="00746EA0">
        <w:rPr>
          <w:noProof/>
        </w:rPr>
        <w:t>110.</w:t>
      </w:r>
      <w:r w:rsidRPr="00746EA0">
        <w:rPr>
          <w:noProof/>
        </w:rPr>
        <w:tab/>
        <w:t>Stiefel G, Anagnostou K, Boyle RJ, Brathwaite N, Ewan P, Fox AT, et al. BSACI guideline for the diagnosis and management of peanut and tree nut allergy. Clin Exp Allergy 2017; 47:719-39.</w:t>
      </w:r>
    </w:p>
    <w:p w14:paraId="1BFE1DC0" w14:textId="757655AE" w:rsidR="0071170F" w:rsidRPr="00746EA0" w:rsidRDefault="0071170F" w:rsidP="00A10343">
      <w:pPr>
        <w:pStyle w:val="EndNoteBibliography"/>
        <w:spacing w:line="480" w:lineRule="auto"/>
        <w:ind w:left="720" w:hanging="720"/>
        <w:rPr>
          <w:noProof/>
        </w:rPr>
      </w:pPr>
      <w:r w:rsidRPr="00746EA0">
        <w:rPr>
          <w:noProof/>
        </w:rPr>
        <w:t>111.</w:t>
      </w:r>
      <w:r w:rsidRPr="00746EA0">
        <w:rPr>
          <w:noProof/>
        </w:rPr>
        <w:tab/>
        <w:t xml:space="preserve">Primary prevention of allergy in at-risk infants Consensus Statement. . 2019.] Available from </w:t>
      </w:r>
      <w:hyperlink r:id="rId18" w:history="1">
        <w:r w:rsidRPr="00746EA0">
          <w:rPr>
            <w:rStyle w:val="Hyperlink"/>
            <w:noProof/>
            <w:u w:val="none"/>
          </w:rPr>
          <w:t>https://www.ams.edu.sg/view-pdf.aspx?file=media%5C5649_fi_819.pdf&amp;ofile=Consensus+Statement+on+Primary+Prevention+of+Allergy+in+At-Risk+Infants+(FINAL).pdf</w:t>
        </w:r>
      </w:hyperlink>
      <w:r w:rsidRPr="00746EA0">
        <w:rPr>
          <w:noProof/>
        </w:rPr>
        <w:t>.</w:t>
      </w:r>
    </w:p>
    <w:p w14:paraId="2A7C27E0" w14:textId="77777777" w:rsidR="0071170F" w:rsidRPr="00746EA0" w:rsidRDefault="0071170F" w:rsidP="00A10343">
      <w:pPr>
        <w:pStyle w:val="EndNoteBibliography"/>
        <w:spacing w:line="480" w:lineRule="auto"/>
        <w:ind w:left="720" w:hanging="720"/>
        <w:rPr>
          <w:noProof/>
        </w:rPr>
      </w:pPr>
      <w:r w:rsidRPr="00746EA0">
        <w:rPr>
          <w:noProof/>
        </w:rPr>
        <w:t>112.</w:t>
      </w:r>
      <w:r w:rsidRPr="00746EA0">
        <w:rPr>
          <w:noProof/>
        </w:rPr>
        <w:tab/>
        <w:t>Cuello-Garcia CA, Fiocchi A, Pawankar R, Yepes-Nunez JJ, Morgano GP, Zhang Y, et al. World Allergy Organization-McMaster University Guidelines for Allergic Disease Prevention (GLAD-P): Prebiotics. World Allergy Organ J 2016; 9:10.</w:t>
      </w:r>
    </w:p>
    <w:p w14:paraId="7D621A4D" w14:textId="50FF375F" w:rsidR="0071170F" w:rsidRPr="00746EA0" w:rsidRDefault="0071170F" w:rsidP="00A10343">
      <w:pPr>
        <w:pStyle w:val="EndNoteBibliography"/>
        <w:spacing w:line="480" w:lineRule="auto"/>
        <w:ind w:left="720" w:hanging="720"/>
        <w:rPr>
          <w:noProof/>
        </w:rPr>
      </w:pPr>
      <w:r w:rsidRPr="00746EA0">
        <w:rPr>
          <w:noProof/>
        </w:rPr>
        <w:t>113.</w:t>
      </w:r>
      <w:r w:rsidRPr="00746EA0">
        <w:rPr>
          <w:noProof/>
        </w:rPr>
        <w:tab/>
        <w:t xml:space="preserve">AMS-MOH Clinical Practice Guidelines: Management of food allergy. 2010.] Available from </w:t>
      </w:r>
      <w:hyperlink r:id="rId19" w:history="1">
        <w:r w:rsidRPr="00746EA0">
          <w:rPr>
            <w:rStyle w:val="Hyperlink"/>
            <w:noProof/>
            <w:u w:val="none"/>
          </w:rPr>
          <w:t>https://www.moh.gov.sg/docs/librariesprovider4/guidelines/cpg_management-of-food-allergy.pdf</w:t>
        </w:r>
      </w:hyperlink>
      <w:r w:rsidRPr="00746EA0">
        <w:rPr>
          <w:noProof/>
        </w:rPr>
        <w:t>.</w:t>
      </w:r>
    </w:p>
    <w:p w14:paraId="7B436F99" w14:textId="77777777" w:rsidR="0071170F" w:rsidRPr="00746EA0" w:rsidRDefault="0071170F" w:rsidP="00A10343">
      <w:pPr>
        <w:pStyle w:val="EndNoteBibliography"/>
        <w:spacing w:line="480" w:lineRule="auto"/>
        <w:ind w:left="720" w:hanging="720"/>
        <w:rPr>
          <w:noProof/>
        </w:rPr>
      </w:pPr>
      <w:r w:rsidRPr="00746EA0">
        <w:rPr>
          <w:noProof/>
        </w:rPr>
        <w:lastRenderedPageBreak/>
        <w:t>114.</w:t>
      </w:r>
      <w:r w:rsidRPr="00746EA0">
        <w:rPr>
          <w:noProof/>
        </w:rPr>
        <w:tab/>
        <w:t>Chan AW, Chan JK, Tam AY, Leung TF, Lee TH. Guidelines for allergy prevention in Hong Kong. Hong Kong Med J 2016; 22:279-85.</w:t>
      </w:r>
    </w:p>
    <w:p w14:paraId="2BDE4CB4" w14:textId="052C3F9C" w:rsidR="0071170F" w:rsidRPr="00746EA0" w:rsidRDefault="0071170F" w:rsidP="00A10343">
      <w:pPr>
        <w:pStyle w:val="EndNoteBibliography"/>
        <w:spacing w:line="480" w:lineRule="auto"/>
        <w:ind w:left="720" w:hanging="720"/>
        <w:rPr>
          <w:noProof/>
        </w:rPr>
      </w:pPr>
      <w:r w:rsidRPr="00746EA0">
        <w:rPr>
          <w:noProof/>
        </w:rPr>
        <w:t>115.</w:t>
      </w:r>
      <w:r w:rsidRPr="00746EA0">
        <w:rPr>
          <w:noProof/>
        </w:rPr>
        <w:tab/>
        <w:t xml:space="preserve">HKIA Position Paper on Prevention of Peanut Allergy in High Risk Infants. 2016.] Available from </w:t>
      </w:r>
      <w:hyperlink r:id="rId20" w:history="1">
        <w:r w:rsidRPr="00746EA0">
          <w:rPr>
            <w:rStyle w:val="Hyperlink"/>
            <w:noProof/>
            <w:u w:val="none"/>
          </w:rPr>
          <w:t>http://www.allergy.org.hk/HKIA%20-%20Guildelines%20for%20Prevention%20of%20Peanut%20Allergy%20(Final).pdf</w:t>
        </w:r>
      </w:hyperlink>
      <w:r w:rsidRPr="00746EA0">
        <w:rPr>
          <w:noProof/>
        </w:rPr>
        <w:t>.</w:t>
      </w:r>
    </w:p>
    <w:p w14:paraId="337DAA4C" w14:textId="77777777" w:rsidR="0071170F" w:rsidRPr="00746EA0" w:rsidRDefault="0071170F" w:rsidP="00A10343">
      <w:pPr>
        <w:pStyle w:val="EndNoteBibliography"/>
        <w:spacing w:line="480" w:lineRule="auto"/>
        <w:ind w:left="720" w:hanging="720"/>
        <w:rPr>
          <w:noProof/>
        </w:rPr>
      </w:pPr>
      <w:r w:rsidRPr="00746EA0">
        <w:rPr>
          <w:noProof/>
        </w:rPr>
        <w:t>116.</w:t>
      </w:r>
      <w:r w:rsidRPr="00746EA0">
        <w:rPr>
          <w:noProof/>
        </w:rPr>
        <w:tab/>
        <w:t>D'Auria E, Peroni DG, Sartorio MUA, Verduci E, Zuccotti GV, Venter C. The Role of Diet Diversity and Diet Indices on Allergy Outcomes. Front Pediatr 2020; 8:545.</w:t>
      </w:r>
    </w:p>
    <w:p w14:paraId="67AF5DCE" w14:textId="77777777" w:rsidR="0071170F" w:rsidRPr="00746EA0" w:rsidRDefault="0071170F" w:rsidP="00A10343">
      <w:pPr>
        <w:pStyle w:val="EndNoteBibliography"/>
        <w:spacing w:line="480" w:lineRule="auto"/>
        <w:ind w:left="720" w:hanging="720"/>
        <w:rPr>
          <w:noProof/>
        </w:rPr>
      </w:pPr>
      <w:r w:rsidRPr="00746EA0">
        <w:rPr>
          <w:noProof/>
        </w:rPr>
        <w:t>117.</w:t>
      </w:r>
      <w:r w:rsidRPr="00746EA0">
        <w:rPr>
          <w:noProof/>
        </w:rPr>
        <w:tab/>
        <w:t>Venter C, Maslin K, Holloway JW, Silveira LJ, Fleischer DM, Dean T, et al. Different Measures of Diet Diversity During Infancy and the Association with Childhood Food Allergy in a UK Birth Cohort Study. J Allergy Clin Immunol Pract 2020; 8:2017-26.</w:t>
      </w:r>
    </w:p>
    <w:p w14:paraId="579AFBD5" w14:textId="77777777" w:rsidR="0071170F" w:rsidRPr="00746EA0" w:rsidRDefault="0071170F" w:rsidP="00A10343">
      <w:pPr>
        <w:pStyle w:val="EndNoteBibliography"/>
        <w:spacing w:line="480" w:lineRule="auto"/>
        <w:ind w:left="720" w:hanging="720"/>
        <w:rPr>
          <w:noProof/>
        </w:rPr>
      </w:pPr>
      <w:r w:rsidRPr="00746EA0">
        <w:rPr>
          <w:noProof/>
        </w:rPr>
        <w:t>118.</w:t>
      </w:r>
      <w:r w:rsidRPr="00746EA0">
        <w:rPr>
          <w:noProof/>
        </w:rPr>
        <w:tab/>
        <w:t>Venter C, Greenhawt M, Meyer RW, Agostoni C, Reese I, du Toit G, et al. EAACI position paper on diet diversity in pregnancy, infancy and childhood: Novel concepts and implications for studies in allergy and asthma. Allergy 2020; 75:497-523.</w:t>
      </w:r>
    </w:p>
    <w:p w14:paraId="6A49E17E" w14:textId="77777777" w:rsidR="0071170F" w:rsidRPr="00746EA0" w:rsidRDefault="0071170F" w:rsidP="00A10343">
      <w:pPr>
        <w:pStyle w:val="EndNoteBibliography"/>
        <w:spacing w:line="480" w:lineRule="auto"/>
        <w:ind w:left="720" w:hanging="720"/>
        <w:rPr>
          <w:noProof/>
        </w:rPr>
      </w:pPr>
      <w:r w:rsidRPr="00746EA0">
        <w:rPr>
          <w:noProof/>
        </w:rPr>
        <w:t>119.</w:t>
      </w:r>
      <w:r w:rsidRPr="00746EA0">
        <w:rPr>
          <w:noProof/>
        </w:rPr>
        <w:tab/>
        <w:t>Sweeney A, Sampath V, Nadeau KC. Early intervention of atopic dermatitis as a preventive strategy for progression of food allergy. Allergy Asthma Clin Immunol 2021; 17:30.</w:t>
      </w:r>
    </w:p>
    <w:p w14:paraId="0BB0F802" w14:textId="77777777" w:rsidR="0071170F" w:rsidRPr="00746EA0" w:rsidRDefault="0071170F" w:rsidP="00A10343">
      <w:pPr>
        <w:pStyle w:val="EndNoteBibliography"/>
        <w:spacing w:line="480" w:lineRule="auto"/>
        <w:ind w:left="720" w:hanging="720"/>
        <w:rPr>
          <w:noProof/>
        </w:rPr>
      </w:pPr>
      <w:r w:rsidRPr="00746EA0">
        <w:rPr>
          <w:noProof/>
        </w:rPr>
        <w:t>120.</w:t>
      </w:r>
      <w:r w:rsidRPr="00746EA0">
        <w:rPr>
          <w:noProof/>
        </w:rPr>
        <w:tab/>
        <w:t>Brough HA, Lanser BJ, Sindher SB, Teng JMC, Leung DYM, Venter C, et al. Early intervention and prevention of allergic diseases. Allergy 2021.</w:t>
      </w:r>
    </w:p>
    <w:p w14:paraId="0B7AA15B" w14:textId="77777777" w:rsidR="0071170F" w:rsidRPr="00746EA0" w:rsidRDefault="0071170F" w:rsidP="00A10343">
      <w:pPr>
        <w:pStyle w:val="EndNoteBibliography"/>
        <w:spacing w:line="480" w:lineRule="auto"/>
        <w:ind w:left="720" w:hanging="720"/>
        <w:rPr>
          <w:noProof/>
        </w:rPr>
      </w:pPr>
      <w:r w:rsidRPr="00746EA0">
        <w:rPr>
          <w:noProof/>
        </w:rPr>
        <w:t>121.</w:t>
      </w:r>
      <w:r w:rsidRPr="00746EA0">
        <w:rPr>
          <w:noProof/>
        </w:rPr>
        <w:tab/>
        <w:t>Sampson HA, Aceves S, Bock SA, James J, Jones S, Lang D, et al. Food allergy: a practice parameter update-2014. J Allergy Clin Immunol 2014; 134:1016-25 e43.</w:t>
      </w:r>
    </w:p>
    <w:p w14:paraId="39F08999" w14:textId="77777777" w:rsidR="0071170F" w:rsidRPr="00746EA0" w:rsidRDefault="0071170F" w:rsidP="00A10343">
      <w:pPr>
        <w:pStyle w:val="EndNoteBibliography"/>
        <w:spacing w:line="480" w:lineRule="auto"/>
        <w:ind w:left="720" w:hanging="720"/>
        <w:rPr>
          <w:noProof/>
        </w:rPr>
      </w:pPr>
      <w:r w:rsidRPr="00746EA0">
        <w:rPr>
          <w:noProof/>
        </w:rPr>
        <w:t>122.</w:t>
      </w:r>
      <w:r w:rsidRPr="00746EA0">
        <w:rPr>
          <w:noProof/>
        </w:rPr>
        <w:tab/>
        <w:t xml:space="preserve">Begin P, Chan ES, Kim H, Wagner M, Cellier MS, Favron-Godbout C, et al. CSACI guidelines for the ethical, evidence-based and patient-oriented clinical practice of oral </w:t>
      </w:r>
      <w:r w:rsidRPr="00746EA0">
        <w:rPr>
          <w:noProof/>
        </w:rPr>
        <w:lastRenderedPageBreak/>
        <w:t>immunotherapy in IgE-mediated food allergy. Allergy Asthma Clin Immunol 2020; 16:20.</w:t>
      </w:r>
    </w:p>
    <w:p w14:paraId="27953268" w14:textId="77777777" w:rsidR="0071170F" w:rsidRPr="00746EA0" w:rsidRDefault="0071170F" w:rsidP="00A10343">
      <w:pPr>
        <w:pStyle w:val="EndNoteBibliography"/>
        <w:spacing w:line="480" w:lineRule="auto"/>
        <w:ind w:left="720" w:hanging="720"/>
        <w:rPr>
          <w:noProof/>
        </w:rPr>
      </w:pPr>
      <w:r w:rsidRPr="00746EA0">
        <w:rPr>
          <w:noProof/>
        </w:rPr>
        <w:t>123.</w:t>
      </w:r>
      <w:r w:rsidRPr="00746EA0">
        <w:rPr>
          <w:noProof/>
        </w:rPr>
        <w:tab/>
        <w:t>Nurmatov U, Dhami S, Arasi S, Pajno GB, Fernandez-Rivas M, Muraro A, et al. Allergen immunotherapy for IgE-mediated food allergy: a systematic review and meta-analysis. Allergy 2017; 72:1133-47.</w:t>
      </w:r>
    </w:p>
    <w:p w14:paraId="31DC5EA5" w14:textId="77777777" w:rsidR="0071170F" w:rsidRPr="00746EA0" w:rsidRDefault="0071170F" w:rsidP="00A10343">
      <w:pPr>
        <w:pStyle w:val="EndNoteBibliography"/>
        <w:spacing w:line="480" w:lineRule="auto"/>
        <w:ind w:left="720" w:hanging="720"/>
        <w:rPr>
          <w:noProof/>
        </w:rPr>
      </w:pPr>
      <w:r w:rsidRPr="00746EA0">
        <w:rPr>
          <w:noProof/>
        </w:rPr>
        <w:t>124.</w:t>
      </w:r>
      <w:r w:rsidRPr="00746EA0">
        <w:rPr>
          <w:noProof/>
        </w:rPr>
        <w:tab/>
        <w:t>Pajno GB, Fernandez-Rivas M, Arasi S, Roberts G, Akdis CA, Alvaro-Lozano M, et al. EAACI Guidelines on allergen immunotherapy: IgE-mediated food allergy. Allergy 2018; 73:799-815.</w:t>
      </w:r>
    </w:p>
    <w:p w14:paraId="0570BAEF" w14:textId="76A5A8FD" w:rsidR="0071170F" w:rsidRPr="00746EA0" w:rsidRDefault="0071170F" w:rsidP="00A10343">
      <w:pPr>
        <w:pStyle w:val="EndNoteBibliography"/>
        <w:spacing w:line="480" w:lineRule="auto"/>
        <w:ind w:left="720" w:hanging="720"/>
        <w:rPr>
          <w:noProof/>
        </w:rPr>
      </w:pPr>
      <w:r w:rsidRPr="00746EA0">
        <w:rPr>
          <w:noProof/>
        </w:rPr>
        <w:t>125.</w:t>
      </w:r>
      <w:r w:rsidRPr="00746EA0">
        <w:rPr>
          <w:noProof/>
        </w:rPr>
        <w:tab/>
        <w:t xml:space="preserve">European Commission approves first treatment for peanut allergy.] Available from </w:t>
      </w:r>
      <w:hyperlink r:id="rId21" w:history="1">
        <w:r w:rsidRPr="00746EA0">
          <w:rPr>
            <w:rStyle w:val="Hyperlink"/>
            <w:noProof/>
            <w:u w:val="none"/>
          </w:rPr>
          <w:t>https://www.europeanpharmaceuticalreview.com/news/138359/european-commission-approves-first-treatment-for-peanut-allergy/</w:t>
        </w:r>
      </w:hyperlink>
      <w:r w:rsidRPr="00746EA0">
        <w:rPr>
          <w:noProof/>
        </w:rPr>
        <w:t>.</w:t>
      </w:r>
    </w:p>
    <w:p w14:paraId="48DF0D86" w14:textId="77777777" w:rsidR="0071170F" w:rsidRPr="00746EA0" w:rsidRDefault="0071170F" w:rsidP="00A10343">
      <w:pPr>
        <w:pStyle w:val="EndNoteBibliography"/>
        <w:spacing w:line="480" w:lineRule="auto"/>
        <w:ind w:left="720" w:hanging="720"/>
        <w:rPr>
          <w:noProof/>
        </w:rPr>
      </w:pPr>
      <w:r w:rsidRPr="00746EA0">
        <w:rPr>
          <w:noProof/>
        </w:rPr>
        <w:t>126.</w:t>
      </w:r>
      <w:r w:rsidRPr="00746EA0">
        <w:rPr>
          <w:noProof/>
        </w:rPr>
        <w:tab/>
        <w:t>Chinthrajah RS, Purington N, Andorf S, Long A, O'Laughlin KL, Lyu SC, et al. Sustained outcomes in oral immunotherapy for peanut allergy (POISED study): a large, randomised, double-blind, placebo-controlled, phase 2 study. Lancet 2019; 394:1437-49.</w:t>
      </w:r>
    </w:p>
    <w:p w14:paraId="77E28416" w14:textId="77777777" w:rsidR="0071170F" w:rsidRPr="00746EA0" w:rsidRDefault="0071170F" w:rsidP="00A10343">
      <w:pPr>
        <w:pStyle w:val="EndNoteBibliography"/>
        <w:spacing w:line="480" w:lineRule="auto"/>
        <w:ind w:left="720" w:hanging="720"/>
        <w:rPr>
          <w:noProof/>
        </w:rPr>
      </w:pPr>
      <w:r w:rsidRPr="00746EA0">
        <w:rPr>
          <w:noProof/>
        </w:rPr>
        <w:t>127.</w:t>
      </w:r>
      <w:r w:rsidRPr="00746EA0">
        <w:rPr>
          <w:noProof/>
        </w:rPr>
        <w:tab/>
        <w:t>Yu S, Smith A, Hass S, Wu E, Chai X, Zhou J, et al. The Risk Reduction of Accidental Exposure-Related Systemic Allergic Reactions Extrapolated Based on Food Challenge Data After 1 Year of Peanut Oral Immunotherapy. Adv Ther 2021; 38:4321-32.</w:t>
      </w:r>
    </w:p>
    <w:p w14:paraId="7288B4BE" w14:textId="43D5A494" w:rsidR="0071170F" w:rsidRPr="00746EA0" w:rsidRDefault="0071170F" w:rsidP="00A10343">
      <w:pPr>
        <w:pStyle w:val="EndNoteBibliography"/>
        <w:spacing w:line="480" w:lineRule="auto"/>
        <w:ind w:left="720" w:hanging="720"/>
        <w:rPr>
          <w:noProof/>
        </w:rPr>
      </w:pPr>
      <w:r w:rsidRPr="00746EA0">
        <w:rPr>
          <w:noProof/>
        </w:rPr>
        <w:t>128.</w:t>
      </w:r>
      <w:r w:rsidRPr="00746EA0">
        <w:rPr>
          <w:noProof/>
        </w:rPr>
        <w:tab/>
        <w:t xml:space="preserve">Position Paper - Oral Immunotherapy for Food Allergy. 2021.] Available from </w:t>
      </w:r>
      <w:hyperlink r:id="rId22" w:history="1">
        <w:r w:rsidRPr="00746EA0">
          <w:rPr>
            <w:rStyle w:val="Hyperlink"/>
            <w:noProof/>
            <w:u w:val="none"/>
          </w:rPr>
          <w:t>https://www.allergy.org.au/hp/papers/ascia-oral-immunotherapy-for-food-allergy</w:t>
        </w:r>
      </w:hyperlink>
      <w:r w:rsidRPr="00746EA0">
        <w:rPr>
          <w:noProof/>
        </w:rPr>
        <w:t>.</w:t>
      </w:r>
    </w:p>
    <w:p w14:paraId="674F75FE" w14:textId="138A0D07" w:rsidR="0071170F" w:rsidRPr="00746EA0" w:rsidRDefault="0071170F" w:rsidP="00A10343">
      <w:pPr>
        <w:pStyle w:val="EndNoteBibliography"/>
        <w:spacing w:line="480" w:lineRule="auto"/>
        <w:ind w:left="720" w:hanging="720"/>
        <w:rPr>
          <w:noProof/>
        </w:rPr>
      </w:pPr>
      <w:r w:rsidRPr="00746EA0">
        <w:rPr>
          <w:noProof/>
        </w:rPr>
        <w:t>129.</w:t>
      </w:r>
      <w:r w:rsidRPr="00746EA0">
        <w:rPr>
          <w:noProof/>
        </w:rPr>
        <w:tab/>
        <w:t xml:space="preserve">Randomised, controlled trial evaluating the effectiveness of probiotic and egg oral immunotherapy at inducing desensitisation or tolerance in participants with egg allergy compared with placebo (Probiotic Egg Allergen Oral Immunotherapy for Treatment of </w:t>
      </w:r>
      <w:r w:rsidRPr="00746EA0">
        <w:rPr>
          <w:noProof/>
        </w:rPr>
        <w:lastRenderedPageBreak/>
        <w:t xml:space="preserve">Egg Allergy: PEAT study). 2019.] Available from </w:t>
      </w:r>
      <w:hyperlink r:id="rId23" w:history="1">
        <w:r w:rsidRPr="00746EA0">
          <w:rPr>
            <w:rStyle w:val="Hyperlink"/>
            <w:noProof/>
            <w:u w:val="none"/>
          </w:rPr>
          <w:t>http://anzctr.org.au/Trial/Registration/TrialReview.aspx?ACTRN=12619000480189</w:t>
        </w:r>
      </w:hyperlink>
      <w:r w:rsidRPr="00746EA0">
        <w:rPr>
          <w:noProof/>
        </w:rPr>
        <w:t>.</w:t>
      </w:r>
    </w:p>
    <w:p w14:paraId="65F731CD" w14:textId="01547A08" w:rsidR="0071170F" w:rsidRPr="00746EA0" w:rsidRDefault="0071170F" w:rsidP="00A10343">
      <w:pPr>
        <w:pStyle w:val="EndNoteBibliography"/>
        <w:spacing w:line="480" w:lineRule="auto"/>
        <w:ind w:left="720" w:hanging="720"/>
        <w:rPr>
          <w:noProof/>
        </w:rPr>
      </w:pPr>
      <w:r w:rsidRPr="00746EA0">
        <w:rPr>
          <w:noProof/>
        </w:rPr>
        <w:t>130.</w:t>
      </w:r>
      <w:r w:rsidRPr="00746EA0">
        <w:rPr>
          <w:noProof/>
        </w:rPr>
        <w:tab/>
        <w:t xml:space="preserve">Follow-on study of a multicentre randomised, controlled trial (PPOIT-003) evaluating the long-term safety and efficacy of Probiotic and Peanut Oral Immunotherapy (PPOIT) compared with Oral Immunotherapy (OIT) alone and with placebo in peanut allergic individuals. 2019.] Available from </w:t>
      </w:r>
      <w:hyperlink r:id="rId24" w:history="1">
        <w:r w:rsidRPr="00746EA0">
          <w:rPr>
            <w:rStyle w:val="Hyperlink"/>
            <w:noProof/>
            <w:u w:val="none"/>
          </w:rPr>
          <w:t>http://www.anzctr.org.au/Trial/Registration/TrialReview.aspx?id=377706</w:t>
        </w:r>
      </w:hyperlink>
      <w:r w:rsidRPr="00746EA0">
        <w:rPr>
          <w:noProof/>
        </w:rPr>
        <w:t>.</w:t>
      </w:r>
    </w:p>
    <w:p w14:paraId="3F9EDB5A" w14:textId="05B3252D" w:rsidR="0071170F" w:rsidRPr="00746EA0" w:rsidRDefault="0071170F" w:rsidP="00A10343">
      <w:pPr>
        <w:pStyle w:val="EndNoteBibliography"/>
        <w:spacing w:line="480" w:lineRule="auto"/>
        <w:ind w:left="720" w:hanging="720"/>
        <w:rPr>
          <w:noProof/>
        </w:rPr>
      </w:pPr>
      <w:r w:rsidRPr="00746EA0">
        <w:rPr>
          <w:noProof/>
        </w:rPr>
        <w:t>131.</w:t>
      </w:r>
      <w:r w:rsidRPr="00746EA0">
        <w:rPr>
          <w:noProof/>
        </w:rPr>
        <w:tab/>
        <w:t xml:space="preserve">An Open-label Study of Probiotic and Hen’s Egg or Cow’s Milk Oral Immunotherapy (Probiotic and Egg or Milk Oral Immunotherapy: PrEMO study). 2018.] Available from </w:t>
      </w:r>
      <w:hyperlink r:id="rId25" w:history="1">
        <w:r w:rsidRPr="00746EA0">
          <w:rPr>
            <w:rStyle w:val="Hyperlink"/>
            <w:noProof/>
            <w:u w:val="none"/>
          </w:rPr>
          <w:t>http://anzctr.org.au/Trial/Registration/TrialReview.aspx?ACTRN=12619000306112</w:t>
        </w:r>
      </w:hyperlink>
      <w:r w:rsidRPr="00746EA0">
        <w:rPr>
          <w:noProof/>
        </w:rPr>
        <w:t>.</w:t>
      </w:r>
    </w:p>
    <w:p w14:paraId="3C5648AE" w14:textId="7D86E091" w:rsidR="0071170F" w:rsidRPr="00746EA0" w:rsidRDefault="0071170F" w:rsidP="00A10343">
      <w:pPr>
        <w:pStyle w:val="EndNoteBibliography"/>
        <w:spacing w:line="480" w:lineRule="auto"/>
        <w:ind w:left="720" w:hanging="720"/>
        <w:rPr>
          <w:noProof/>
        </w:rPr>
      </w:pPr>
      <w:r w:rsidRPr="00746EA0">
        <w:rPr>
          <w:noProof/>
        </w:rPr>
        <w:t>132.</w:t>
      </w:r>
      <w:r w:rsidRPr="00746EA0">
        <w:rPr>
          <w:noProof/>
        </w:rPr>
        <w:tab/>
        <w:t xml:space="preserve">Oral peanut immunotherapy with a modified dietary starch adjuvant for treatment of peanut allergy in children aged 10-16 years.; 2017.] Available from </w:t>
      </w:r>
      <w:hyperlink r:id="rId26" w:history="1">
        <w:r w:rsidRPr="00746EA0">
          <w:rPr>
            <w:rStyle w:val="Hyperlink"/>
            <w:noProof/>
            <w:u w:val="none"/>
          </w:rPr>
          <w:t>http://anzctr.org.au/Trial/Registration/TrialReview.aspx?ACTRN=12617000914369</w:t>
        </w:r>
      </w:hyperlink>
      <w:r w:rsidRPr="00746EA0">
        <w:rPr>
          <w:noProof/>
        </w:rPr>
        <w:t>.</w:t>
      </w:r>
    </w:p>
    <w:p w14:paraId="0A389F33" w14:textId="55D78A35" w:rsidR="0071170F" w:rsidRPr="00746EA0" w:rsidRDefault="0071170F" w:rsidP="00A10343">
      <w:pPr>
        <w:pStyle w:val="EndNoteBibliography"/>
        <w:spacing w:line="480" w:lineRule="auto"/>
        <w:ind w:left="720" w:hanging="720"/>
        <w:rPr>
          <w:noProof/>
        </w:rPr>
      </w:pPr>
      <w:r w:rsidRPr="00746EA0">
        <w:rPr>
          <w:noProof/>
        </w:rPr>
        <w:t>133.</w:t>
      </w:r>
      <w:r w:rsidRPr="00746EA0">
        <w:rPr>
          <w:noProof/>
        </w:rPr>
        <w:tab/>
        <w:t xml:space="preserve">Diagnóstico y tratamiento de la alergia alimentaria en niños. 2011.] Available from </w:t>
      </w:r>
      <w:hyperlink r:id="rId27" w:history="1">
        <w:r w:rsidRPr="00746EA0">
          <w:rPr>
            <w:rStyle w:val="Hyperlink"/>
            <w:noProof/>
            <w:u w:val="none"/>
          </w:rPr>
          <w:t>http://www.cenetec.salud.gob.mx/descargas/gpc/CatalogoMaestro/495_GPC_Alergia_alimentaria_en_nixos/IMSS-495-11-GRR_AlergiaAlimentos.pdf</w:t>
        </w:r>
      </w:hyperlink>
      <w:r w:rsidRPr="00746EA0">
        <w:rPr>
          <w:noProof/>
        </w:rPr>
        <w:t>.</w:t>
      </w:r>
    </w:p>
    <w:p w14:paraId="69563E2F" w14:textId="0D9ADC12" w:rsidR="0071170F" w:rsidRPr="00746EA0" w:rsidRDefault="0071170F" w:rsidP="00A10343">
      <w:pPr>
        <w:pStyle w:val="EndNoteBibliography"/>
        <w:spacing w:line="480" w:lineRule="auto"/>
        <w:ind w:left="720" w:hanging="720"/>
        <w:rPr>
          <w:noProof/>
        </w:rPr>
      </w:pPr>
      <w:r w:rsidRPr="00746EA0">
        <w:rPr>
          <w:noProof/>
        </w:rPr>
        <w:t>134.</w:t>
      </w:r>
      <w:r w:rsidRPr="00746EA0">
        <w:rPr>
          <w:noProof/>
        </w:rPr>
        <w:tab/>
        <w:t xml:space="preserve">Guía Clínica Alergia a Proteína de Leche de Vaca. Santiago: Minsal; 2012.] Available from </w:t>
      </w:r>
      <w:hyperlink r:id="rId28" w:history="1">
        <w:r w:rsidRPr="00746EA0">
          <w:rPr>
            <w:rStyle w:val="Hyperlink"/>
            <w:noProof/>
            <w:u w:val="none"/>
          </w:rPr>
          <w:t>https://www.minsal.cl/portal/url/item/dd7c4cf4c183c58de040010165016b2a.pdf</w:t>
        </w:r>
      </w:hyperlink>
      <w:r w:rsidRPr="00746EA0">
        <w:rPr>
          <w:noProof/>
        </w:rPr>
        <w:t>.</w:t>
      </w:r>
    </w:p>
    <w:p w14:paraId="7EB12A76" w14:textId="77777777" w:rsidR="0071170F" w:rsidRPr="00746EA0" w:rsidRDefault="0071170F" w:rsidP="00A10343">
      <w:pPr>
        <w:pStyle w:val="EndNoteBibliography"/>
        <w:spacing w:line="480" w:lineRule="auto"/>
        <w:ind w:left="720" w:hanging="720"/>
        <w:rPr>
          <w:noProof/>
        </w:rPr>
      </w:pPr>
      <w:r w:rsidRPr="00746EA0">
        <w:rPr>
          <w:noProof/>
        </w:rPr>
        <w:t>135.</w:t>
      </w:r>
      <w:r w:rsidRPr="00746EA0">
        <w:rPr>
          <w:noProof/>
        </w:rPr>
        <w:tab/>
        <w:t>Comite Nacional de A. [Food allergy in children: recommendations for diagnosis and treatment]. Arch Argent Pediatr 2018; 116:s1-s9.</w:t>
      </w:r>
    </w:p>
    <w:p w14:paraId="0214AA34" w14:textId="77777777" w:rsidR="0071170F" w:rsidRPr="00746EA0" w:rsidRDefault="0071170F" w:rsidP="00A10343">
      <w:pPr>
        <w:pStyle w:val="EndNoteBibliography"/>
        <w:spacing w:line="480" w:lineRule="auto"/>
        <w:ind w:left="720" w:hanging="720"/>
        <w:rPr>
          <w:noProof/>
        </w:rPr>
      </w:pPr>
      <w:r w:rsidRPr="00746EA0">
        <w:rPr>
          <w:noProof/>
        </w:rPr>
        <w:t>136.</w:t>
      </w:r>
      <w:r w:rsidRPr="00746EA0">
        <w:rPr>
          <w:noProof/>
        </w:rPr>
        <w:tab/>
        <w:t xml:space="preserve">SolÈ D, Silva LR, Cocco RR, Ferreira CT, Sarni RO, Oliveira LC, et al. Consenso Brasileiro sobre Alergia Alimentar: 2018 - Parte 2 - DiagnÛstico, tratamento e </w:t>
      </w:r>
      <w:r w:rsidRPr="00746EA0">
        <w:rPr>
          <w:noProof/>
        </w:rPr>
        <w:lastRenderedPageBreak/>
        <w:t>prevenÁ„o. Documento conjunto elaborado pela Sociedade Brasileira de Pediatria e AssociaÁ„o Brasileira de Alergia e Imunologia. BJAI. 2018; 2:39-82.</w:t>
      </w:r>
    </w:p>
    <w:p w14:paraId="122E53BA" w14:textId="77777777" w:rsidR="0071170F" w:rsidRPr="00746EA0" w:rsidRDefault="0071170F" w:rsidP="00A10343">
      <w:pPr>
        <w:pStyle w:val="EndNoteBibliography"/>
        <w:spacing w:line="480" w:lineRule="auto"/>
        <w:ind w:left="720" w:hanging="720"/>
        <w:rPr>
          <w:noProof/>
        </w:rPr>
      </w:pPr>
      <w:r w:rsidRPr="00746EA0">
        <w:rPr>
          <w:noProof/>
        </w:rPr>
        <w:t>137.</w:t>
      </w:r>
      <w:r w:rsidRPr="00746EA0">
        <w:rPr>
          <w:noProof/>
        </w:rPr>
        <w:tab/>
        <w:t>Bagés MC, Chinchilla Mejía CF, Ortíz Piedrahita C, Plata García CE, Puello Mendoza EM, Quintero Hernández OJ, et al. Recomendaciones sobre diagnóstico y tratamiento de la alergia a la proteína de la leche de vaca en población pediátrica colombiana. Posición de expertos. Revista colombiana de Gastroenterología 2020; 35:54-64.</w:t>
      </w:r>
    </w:p>
    <w:p w14:paraId="58C5A2B7" w14:textId="122EBF03" w:rsidR="0071170F" w:rsidRPr="00746EA0" w:rsidRDefault="0071170F" w:rsidP="00A10343">
      <w:pPr>
        <w:pStyle w:val="EndNoteBibliography"/>
        <w:spacing w:line="480" w:lineRule="auto"/>
        <w:ind w:left="720" w:hanging="720"/>
        <w:rPr>
          <w:noProof/>
        </w:rPr>
      </w:pPr>
      <w:r w:rsidRPr="00746EA0">
        <w:rPr>
          <w:noProof/>
        </w:rPr>
        <w:t>138.</w:t>
      </w:r>
      <w:r w:rsidRPr="00746EA0">
        <w:rPr>
          <w:noProof/>
        </w:rPr>
        <w:tab/>
        <w:t xml:space="preserve">Cow milk protein allergy.] Available from </w:t>
      </w:r>
      <w:hyperlink r:id="rId29" w:history="1">
        <w:r w:rsidRPr="00746EA0">
          <w:rPr>
            <w:rStyle w:val="Hyperlink"/>
            <w:noProof/>
            <w:u w:val="none"/>
          </w:rPr>
          <w:t>http://www.thaipediatrics.org/Media/media-20161208102750.pdf</w:t>
        </w:r>
      </w:hyperlink>
      <w:r w:rsidRPr="00746EA0">
        <w:rPr>
          <w:noProof/>
        </w:rPr>
        <w:t>.</w:t>
      </w:r>
    </w:p>
    <w:p w14:paraId="6C943F14" w14:textId="4339F3EF" w:rsidR="0071170F" w:rsidRPr="00746EA0" w:rsidRDefault="0071170F" w:rsidP="00A10343">
      <w:pPr>
        <w:pStyle w:val="EndNoteBibliography"/>
        <w:spacing w:line="480" w:lineRule="auto"/>
        <w:ind w:left="720" w:hanging="720"/>
        <w:rPr>
          <w:noProof/>
        </w:rPr>
      </w:pPr>
      <w:r w:rsidRPr="00746EA0">
        <w:rPr>
          <w:noProof/>
        </w:rPr>
        <w:t>139.</w:t>
      </w:r>
      <w:r w:rsidRPr="00746EA0">
        <w:rPr>
          <w:noProof/>
        </w:rPr>
        <w:tab/>
        <w:t xml:space="preserve">Guidelines for the management of cow’s milk protein allergy in children. 2012.] Available from </w:t>
      </w:r>
      <w:hyperlink r:id="rId30" w:history="1">
        <w:r w:rsidRPr="00746EA0">
          <w:rPr>
            <w:rStyle w:val="Hyperlink"/>
            <w:noProof/>
            <w:u w:val="none"/>
          </w:rPr>
          <w:t>https://www.allergymsai.org/pdf/guideline-cows-milk.pdf</w:t>
        </w:r>
      </w:hyperlink>
      <w:r w:rsidRPr="00746EA0">
        <w:rPr>
          <w:noProof/>
        </w:rPr>
        <w:t>.</w:t>
      </w:r>
    </w:p>
    <w:p w14:paraId="1F09316E" w14:textId="391906C3" w:rsidR="0071170F" w:rsidRPr="00746EA0" w:rsidRDefault="0071170F" w:rsidP="00A10343">
      <w:pPr>
        <w:pStyle w:val="EndNoteBibliography"/>
        <w:spacing w:line="480" w:lineRule="auto"/>
        <w:ind w:left="720" w:hanging="720"/>
        <w:rPr>
          <w:noProof/>
        </w:rPr>
      </w:pPr>
      <w:r w:rsidRPr="00746EA0">
        <w:rPr>
          <w:noProof/>
        </w:rPr>
        <w:t>140.</w:t>
      </w:r>
      <w:r w:rsidRPr="00746EA0">
        <w:rPr>
          <w:noProof/>
        </w:rPr>
        <w:tab/>
        <w:t xml:space="preserve">Guidelines for the diagnosis and management of cow’s milk protein allergy (CMPA) in Hong Kong. 2014.] Available from </w:t>
      </w:r>
      <w:hyperlink r:id="rId31" w:history="1">
        <w:r w:rsidRPr="00746EA0">
          <w:rPr>
            <w:rStyle w:val="Hyperlink"/>
            <w:noProof/>
            <w:u w:val="none"/>
          </w:rPr>
          <w:t>https://www.allergy.org.hk/HKIA%20-%20Guidelines%20for%20the%20Diagnosis%20and%20Management%20Cow's%20Milk%20Protein%20Allergy%20(CMPA)%20in%20Hong%20Kong%20(Final).pdf</w:t>
        </w:r>
      </w:hyperlink>
      <w:r w:rsidRPr="00746EA0">
        <w:rPr>
          <w:noProof/>
        </w:rPr>
        <w:t>.</w:t>
      </w:r>
    </w:p>
    <w:p w14:paraId="04D60FA9" w14:textId="77777777" w:rsidR="0071170F" w:rsidRPr="00746EA0" w:rsidRDefault="0071170F" w:rsidP="00A10343">
      <w:pPr>
        <w:pStyle w:val="EndNoteBibliography"/>
        <w:spacing w:line="480" w:lineRule="auto"/>
        <w:ind w:left="720" w:hanging="720"/>
        <w:rPr>
          <w:noProof/>
        </w:rPr>
      </w:pPr>
      <w:r w:rsidRPr="00746EA0">
        <w:rPr>
          <w:noProof/>
        </w:rPr>
        <w:t>141.</w:t>
      </w:r>
      <w:r w:rsidRPr="00746EA0">
        <w:rPr>
          <w:noProof/>
        </w:rPr>
        <w:tab/>
        <w:t>Munasir Z, Muktiarti D. The management of food allergy in Indonesia. Asia Pac Allergy 2013; 3:23-8.</w:t>
      </w:r>
    </w:p>
    <w:p w14:paraId="64805338" w14:textId="77777777" w:rsidR="0071170F" w:rsidRPr="00746EA0" w:rsidRDefault="0071170F" w:rsidP="00A10343">
      <w:pPr>
        <w:pStyle w:val="EndNoteBibliography"/>
        <w:spacing w:line="480" w:lineRule="auto"/>
        <w:ind w:left="720" w:hanging="720"/>
        <w:rPr>
          <w:noProof/>
        </w:rPr>
      </w:pPr>
      <w:r w:rsidRPr="00746EA0">
        <w:rPr>
          <w:noProof/>
        </w:rPr>
        <w:t>142.</w:t>
      </w:r>
      <w:r w:rsidRPr="00746EA0">
        <w:rPr>
          <w:noProof/>
        </w:rPr>
        <w:tab/>
        <w:t>Yanagida N, Okada Y, Sato S, Ebisawa M. New approach for food allergy management using low-dose oral food challenges and low-dose oral immunotherapies. Allergol Int 2016; 65:135-40.</w:t>
      </w:r>
    </w:p>
    <w:p w14:paraId="12FF2D12" w14:textId="77777777" w:rsidR="0071170F" w:rsidRPr="00746EA0" w:rsidRDefault="0071170F" w:rsidP="00A10343">
      <w:pPr>
        <w:pStyle w:val="EndNoteBibliography"/>
        <w:spacing w:line="480" w:lineRule="auto"/>
        <w:ind w:left="720" w:hanging="720"/>
        <w:rPr>
          <w:noProof/>
        </w:rPr>
      </w:pPr>
      <w:r w:rsidRPr="00746EA0">
        <w:rPr>
          <w:noProof/>
        </w:rPr>
        <w:t>143.</w:t>
      </w:r>
      <w:r w:rsidRPr="00746EA0">
        <w:rPr>
          <w:noProof/>
        </w:rPr>
        <w:tab/>
        <w:t>Vickery BP, Berglund JP, Burk CM, Fine JP, Kim EH, Kim JI, et al. Early oral immunotherapy in peanut-allergic preschool children is safe and highly effective. J Allergy Clin Immunol 2017; 139:173-81 e8.</w:t>
      </w:r>
    </w:p>
    <w:p w14:paraId="19CFF477" w14:textId="77777777" w:rsidR="0071170F" w:rsidRPr="00746EA0" w:rsidRDefault="0071170F" w:rsidP="00A10343">
      <w:pPr>
        <w:pStyle w:val="EndNoteBibliography"/>
        <w:spacing w:line="480" w:lineRule="auto"/>
        <w:ind w:left="720" w:hanging="720"/>
        <w:rPr>
          <w:noProof/>
        </w:rPr>
      </w:pPr>
      <w:r w:rsidRPr="00746EA0">
        <w:rPr>
          <w:noProof/>
        </w:rPr>
        <w:lastRenderedPageBreak/>
        <w:t>144.</w:t>
      </w:r>
      <w:r w:rsidRPr="00746EA0">
        <w:rPr>
          <w:noProof/>
        </w:rPr>
        <w:tab/>
        <w:t>Andorf S, Purington N, Block WM, Long AJ, Tupa D, Brittain E, et al. Anti-IgE treatment with oral immunotherapy in multifood allergic participants: a double-blind, randomised, controlled trial. Lancet Gastroenterol Hepatol 2018; 3:85-94.</w:t>
      </w:r>
    </w:p>
    <w:p w14:paraId="58F1A3E2" w14:textId="77777777" w:rsidR="0071170F" w:rsidRPr="00746EA0" w:rsidRDefault="0071170F" w:rsidP="00A10343">
      <w:pPr>
        <w:pStyle w:val="EndNoteBibliography"/>
        <w:spacing w:line="480" w:lineRule="auto"/>
        <w:ind w:left="720" w:hanging="720"/>
        <w:rPr>
          <w:noProof/>
        </w:rPr>
      </w:pPr>
      <w:r w:rsidRPr="00746EA0">
        <w:rPr>
          <w:noProof/>
        </w:rPr>
        <w:t>145.</w:t>
      </w:r>
      <w:r w:rsidRPr="00746EA0">
        <w:rPr>
          <w:noProof/>
        </w:rPr>
        <w:tab/>
        <w:t>Cao S, Borro M, Alonzi S, Sindher S, Nadeau K, Chinthrajah RS. Improvement in Health-Related Quality of Life in Food-Allergic Patients: A Meta-analysis. J Allergy Clin Immunol Pract 2021.</w:t>
      </w:r>
    </w:p>
    <w:p w14:paraId="0021FB82" w14:textId="77777777" w:rsidR="0071170F" w:rsidRPr="00746EA0" w:rsidRDefault="0071170F" w:rsidP="00A10343">
      <w:pPr>
        <w:pStyle w:val="EndNoteBibliography"/>
        <w:spacing w:line="480" w:lineRule="auto"/>
        <w:ind w:left="720" w:hanging="720"/>
        <w:rPr>
          <w:noProof/>
        </w:rPr>
      </w:pPr>
      <w:r w:rsidRPr="00746EA0">
        <w:rPr>
          <w:noProof/>
        </w:rPr>
        <w:t>146.</w:t>
      </w:r>
      <w:r w:rsidRPr="00746EA0">
        <w:rPr>
          <w:noProof/>
        </w:rPr>
        <w:tab/>
        <w:t>Warren CM, Roach A, Das R, Casale TB, Vickery BP, Wasserman RL, et al. Oral Immunotherapy-related awareness, attitudes, and experiences among a Nationally-Representative Sample of Food Allergy Patients/Caregivers. JACI In Practice (In press) 2021.</w:t>
      </w:r>
    </w:p>
    <w:p w14:paraId="07BE7491" w14:textId="77777777" w:rsidR="0071170F" w:rsidRPr="00746EA0" w:rsidRDefault="0071170F" w:rsidP="00A10343">
      <w:pPr>
        <w:pStyle w:val="EndNoteBibliography"/>
        <w:spacing w:line="480" w:lineRule="auto"/>
        <w:ind w:left="720" w:hanging="720"/>
        <w:rPr>
          <w:noProof/>
        </w:rPr>
      </w:pPr>
      <w:r w:rsidRPr="00746EA0">
        <w:rPr>
          <w:noProof/>
        </w:rPr>
        <w:t>147.</w:t>
      </w:r>
      <w:r w:rsidRPr="00746EA0">
        <w:rPr>
          <w:noProof/>
        </w:rPr>
        <w:tab/>
        <w:t>Sampath V, Sindher SB, Zhang W, Nadeau KC. New treatment directions in food allergy. Ann Allergy Asthma Immunol 2018; 120:254-62.</w:t>
      </w:r>
    </w:p>
    <w:p w14:paraId="4EFEB4E0" w14:textId="77777777" w:rsidR="0071170F" w:rsidRPr="00746EA0" w:rsidRDefault="0071170F" w:rsidP="00A10343">
      <w:pPr>
        <w:pStyle w:val="EndNoteBibliography"/>
        <w:spacing w:line="480" w:lineRule="auto"/>
        <w:ind w:left="720" w:hanging="720"/>
        <w:rPr>
          <w:noProof/>
        </w:rPr>
      </w:pPr>
      <w:r w:rsidRPr="00746EA0">
        <w:rPr>
          <w:noProof/>
        </w:rPr>
        <w:t>148.</w:t>
      </w:r>
      <w:r w:rsidRPr="00746EA0">
        <w:rPr>
          <w:noProof/>
        </w:rPr>
        <w:tab/>
        <w:t>Bohle B, Werfel T. Treatment Approaches to Food Allergy. Handb Exp Pharmacol 2021.</w:t>
      </w:r>
    </w:p>
    <w:p w14:paraId="4D9C9696" w14:textId="77777777" w:rsidR="0071170F" w:rsidRPr="00746EA0" w:rsidRDefault="0071170F" w:rsidP="00A10343">
      <w:pPr>
        <w:pStyle w:val="EndNoteBibliography"/>
        <w:spacing w:line="480" w:lineRule="auto"/>
        <w:ind w:left="720" w:hanging="720"/>
        <w:rPr>
          <w:noProof/>
        </w:rPr>
      </w:pPr>
      <w:r w:rsidRPr="00746EA0">
        <w:rPr>
          <w:noProof/>
        </w:rPr>
        <w:t>149.</w:t>
      </w:r>
      <w:r w:rsidRPr="00746EA0">
        <w:rPr>
          <w:noProof/>
        </w:rPr>
        <w:tab/>
        <w:t>Prescott SL, Tang ML, Australasian Society of Clinical I, Allergy. The Australasian Society of Clinical Immunology and Allergy position statement: Summary of allergy prevention in children. Med J Aust 2005; 182:464-7.</w:t>
      </w:r>
    </w:p>
    <w:p w14:paraId="126ACC39" w14:textId="77777777" w:rsidR="0071170F" w:rsidRPr="00746EA0" w:rsidRDefault="0071170F" w:rsidP="00A10343">
      <w:pPr>
        <w:pStyle w:val="EndNoteBibliography"/>
        <w:spacing w:line="480" w:lineRule="auto"/>
        <w:ind w:left="720" w:hanging="720"/>
        <w:rPr>
          <w:noProof/>
        </w:rPr>
      </w:pPr>
      <w:r w:rsidRPr="00746EA0">
        <w:rPr>
          <w:noProof/>
        </w:rPr>
        <w:t>150.</w:t>
      </w:r>
      <w:r w:rsidRPr="00746EA0">
        <w:rPr>
          <w:noProof/>
        </w:rPr>
        <w:tab/>
        <w:t>Agostoni C, Decsi T, Fewtrell M, Goulet O, Kolacek S, Koletzko B, et al. Complementary feeding: a commentary by the ESPGHAN Committee on Nutrition. J Pediatr Gastroenterol Nutr 2008; 46:99-110.</w:t>
      </w:r>
    </w:p>
    <w:p w14:paraId="1D9D75EB" w14:textId="77777777" w:rsidR="0071170F" w:rsidRPr="00746EA0" w:rsidRDefault="0071170F" w:rsidP="00A10343">
      <w:pPr>
        <w:pStyle w:val="EndNoteBibliography"/>
        <w:spacing w:line="480" w:lineRule="auto"/>
        <w:ind w:left="720" w:hanging="720"/>
        <w:rPr>
          <w:noProof/>
        </w:rPr>
      </w:pPr>
      <w:r w:rsidRPr="00746EA0">
        <w:rPr>
          <w:noProof/>
        </w:rPr>
        <w:t>151.</w:t>
      </w:r>
      <w:r w:rsidRPr="00746EA0">
        <w:rPr>
          <w:noProof/>
        </w:rPr>
        <w:tab/>
        <w:t>Muche-Borowski C, Kopp M, Reese I, Sitter H, Werfel T, Schafer T. Allergy prevention. Dtsch Arztebl Int 2009; 106:625-31.</w:t>
      </w:r>
    </w:p>
    <w:p w14:paraId="29615EEB" w14:textId="77777777" w:rsidR="0071170F" w:rsidRPr="00746EA0" w:rsidRDefault="0071170F" w:rsidP="00A10343">
      <w:pPr>
        <w:pStyle w:val="EndNoteBibliography"/>
        <w:spacing w:line="480" w:lineRule="auto"/>
        <w:ind w:left="720" w:hanging="720"/>
        <w:rPr>
          <w:noProof/>
        </w:rPr>
      </w:pPr>
      <w:r w:rsidRPr="00746EA0">
        <w:rPr>
          <w:noProof/>
        </w:rPr>
        <w:lastRenderedPageBreak/>
        <w:t>152.</w:t>
      </w:r>
      <w:r w:rsidRPr="00746EA0">
        <w:rPr>
          <w:noProof/>
        </w:rPr>
        <w:tab/>
        <w:t>Boyce JA, Assa'ad A, Burks AW, Jones SM, Sampson HA, Wood RA, et al. Guidelines for the Diagnosis and Management of Food Allergy in the United States: Summary of the NIAID-Sponsored Expert Panel Report. J Allergy Clin Immunol 2010; 126:1105-18.</w:t>
      </w:r>
    </w:p>
    <w:p w14:paraId="286AC580" w14:textId="6A08D635" w:rsidR="0071170F" w:rsidRPr="00746EA0" w:rsidRDefault="0071170F" w:rsidP="00A10343">
      <w:pPr>
        <w:pStyle w:val="EndNoteBibliography"/>
        <w:spacing w:line="480" w:lineRule="auto"/>
        <w:ind w:left="720" w:hanging="720"/>
        <w:rPr>
          <w:noProof/>
        </w:rPr>
      </w:pPr>
      <w:r w:rsidRPr="00746EA0">
        <w:rPr>
          <w:noProof/>
        </w:rPr>
        <w:t>153.</w:t>
      </w:r>
      <w:r w:rsidRPr="00746EA0">
        <w:rPr>
          <w:noProof/>
        </w:rPr>
        <w:tab/>
        <w:t xml:space="preserve">Infant Feeding Advice. 2010.] Available from </w:t>
      </w:r>
      <w:hyperlink r:id="rId32" w:history="1">
        <w:r w:rsidRPr="00746EA0">
          <w:rPr>
            <w:rStyle w:val="Hyperlink"/>
            <w:noProof/>
            <w:u w:val="none"/>
          </w:rPr>
          <w:t>https://www.allergy.org.au/images/stories/hp/info/ASCIA_Infant_Feeding_Advice_2010.pdf</w:t>
        </w:r>
      </w:hyperlink>
      <w:r w:rsidRPr="00746EA0">
        <w:rPr>
          <w:noProof/>
        </w:rPr>
        <w:t>.</w:t>
      </w:r>
    </w:p>
    <w:p w14:paraId="4F9EA64B" w14:textId="77777777" w:rsidR="0071170F" w:rsidRPr="00746EA0" w:rsidRDefault="0071170F" w:rsidP="00A10343">
      <w:pPr>
        <w:pStyle w:val="EndNoteBibliography"/>
        <w:spacing w:line="480" w:lineRule="auto"/>
        <w:ind w:left="720" w:hanging="720"/>
        <w:rPr>
          <w:noProof/>
        </w:rPr>
      </w:pPr>
      <w:r w:rsidRPr="00746EA0">
        <w:rPr>
          <w:noProof/>
        </w:rPr>
        <w:t>154.</w:t>
      </w:r>
      <w:r w:rsidRPr="00746EA0">
        <w:rPr>
          <w:noProof/>
        </w:rPr>
        <w:tab/>
        <w:t>Pelkonen AS, Kuitunen M, Dunder T, Reijonen T, Valovirta E, Makela MJ, et al. Allergy in children: practical recommendations of the Finnish Allergy Programme 2008-2018 for prevention, diagnosis, and treatment. Pediatr Allergy Immunol 2012; 23:103-16.</w:t>
      </w:r>
    </w:p>
    <w:p w14:paraId="779089B9" w14:textId="77777777" w:rsidR="0071170F" w:rsidRPr="00746EA0" w:rsidRDefault="0071170F" w:rsidP="00A10343">
      <w:pPr>
        <w:pStyle w:val="EndNoteBibliography"/>
        <w:spacing w:line="480" w:lineRule="auto"/>
        <w:ind w:left="720" w:hanging="720"/>
        <w:rPr>
          <w:noProof/>
        </w:rPr>
      </w:pPr>
      <w:r w:rsidRPr="00746EA0">
        <w:rPr>
          <w:noProof/>
        </w:rPr>
        <w:t>155.</w:t>
      </w:r>
      <w:r w:rsidRPr="00746EA0">
        <w:rPr>
          <w:noProof/>
        </w:rPr>
        <w:tab/>
        <w:t>Chan ES, Cummings C, Canadian Paediatric Society CPC, Allergy S. Dietary exposures and allergy prevention in high-risk infants: A joint statement with the Canadian Society of Allergy and Clinical Immunology. Paediatr Child Health 2013; 18:545-54.</w:t>
      </w:r>
    </w:p>
    <w:p w14:paraId="0323F81B" w14:textId="77777777" w:rsidR="0071170F" w:rsidRPr="00746EA0" w:rsidRDefault="0071170F" w:rsidP="00A10343">
      <w:pPr>
        <w:pStyle w:val="EndNoteBibliography"/>
        <w:spacing w:line="480" w:lineRule="auto"/>
        <w:ind w:left="720" w:hanging="720"/>
        <w:rPr>
          <w:noProof/>
        </w:rPr>
      </w:pPr>
      <w:r w:rsidRPr="00746EA0">
        <w:rPr>
          <w:noProof/>
        </w:rPr>
        <w:t>156.</w:t>
      </w:r>
      <w:r w:rsidRPr="00746EA0">
        <w:rPr>
          <w:noProof/>
        </w:rPr>
        <w:tab/>
        <w:t>Schafer T, Bauer CP, Beyer K, Bufe A, Friedrichs F, Gieler U, et al. S3-Guideline on allergy prevention: 2014 update: Guideline of the German Society for Allergology and Clinical Immunology (DGAKI) and the German Society for Pediatric and Adolescent Medicine (DGKJ). Allergo J Int 2014; 23:186-99.</w:t>
      </w:r>
    </w:p>
    <w:p w14:paraId="77FDD134" w14:textId="77777777" w:rsidR="0071170F" w:rsidRPr="00746EA0" w:rsidRDefault="0071170F" w:rsidP="00A10343">
      <w:pPr>
        <w:pStyle w:val="EndNoteBibliography"/>
        <w:spacing w:line="480" w:lineRule="auto"/>
        <w:ind w:left="720" w:hanging="720"/>
        <w:rPr>
          <w:noProof/>
        </w:rPr>
      </w:pPr>
      <w:r w:rsidRPr="00746EA0">
        <w:rPr>
          <w:noProof/>
        </w:rPr>
        <w:t>157.</w:t>
      </w:r>
      <w:r w:rsidRPr="00746EA0">
        <w:rPr>
          <w:noProof/>
        </w:rPr>
        <w:tab/>
        <w:t>Fleischer DM, Sicherer S, Greenhawt M, Campbell D, Chan E, Muraro A, et al. Consensus communication on early peanut introduction and the prevention of peanut allergy in high-risk infants. Ann Allergy Asthma Immunol 2015; 115:87-90.</w:t>
      </w:r>
    </w:p>
    <w:p w14:paraId="79CCF7BD" w14:textId="77777777" w:rsidR="0071170F" w:rsidRPr="00746EA0" w:rsidRDefault="0071170F" w:rsidP="00A10343">
      <w:pPr>
        <w:pStyle w:val="EndNoteBibliography"/>
        <w:spacing w:line="480" w:lineRule="auto"/>
        <w:ind w:left="720" w:hanging="720"/>
        <w:rPr>
          <w:noProof/>
        </w:rPr>
      </w:pPr>
      <w:r w:rsidRPr="00746EA0">
        <w:rPr>
          <w:noProof/>
        </w:rPr>
        <w:t>158.</w:t>
      </w:r>
      <w:r w:rsidRPr="00746EA0">
        <w:rPr>
          <w:noProof/>
        </w:rPr>
        <w:tab/>
        <w:t>Fiocchi A, Pawankar R, Cuello-Garcia C, Ahn K, Al-Hammadi S, Agarwal A, et al. World Allergy Organization-McMaster University Guidelines for Allergic Disease Prevention (GLAD-P): Probiotics. World Allergy Organ J 2015; 8:4.</w:t>
      </w:r>
    </w:p>
    <w:p w14:paraId="2520CC05" w14:textId="77777777" w:rsidR="0071170F" w:rsidRPr="00746EA0" w:rsidRDefault="0071170F" w:rsidP="00A10343">
      <w:pPr>
        <w:pStyle w:val="EndNoteBibliography"/>
        <w:spacing w:line="480" w:lineRule="auto"/>
        <w:ind w:left="720" w:hanging="720"/>
        <w:rPr>
          <w:noProof/>
        </w:rPr>
      </w:pPr>
      <w:r w:rsidRPr="00746EA0">
        <w:rPr>
          <w:noProof/>
        </w:rPr>
        <w:lastRenderedPageBreak/>
        <w:t>159.</w:t>
      </w:r>
      <w:r w:rsidRPr="00746EA0">
        <w:rPr>
          <w:noProof/>
        </w:rPr>
        <w:tab/>
        <w:t>di Mauro G, Bernardini R, Barberi S, Capuano A, Correra A, De' Angelis GL, et al. Prevention of food and airway allergy: consensus of the Italian Society of Preventive and Social Paediatrics, the Italian Society of Paediatric Allergy and Immunology, and Italian Society of Pediatrics. World Allergy Organ J 2016; 9:28.</w:t>
      </w:r>
    </w:p>
    <w:p w14:paraId="3EC0337E" w14:textId="77777777" w:rsidR="0071170F" w:rsidRPr="00746EA0" w:rsidRDefault="0071170F" w:rsidP="00A10343">
      <w:pPr>
        <w:pStyle w:val="EndNoteBibliography"/>
        <w:spacing w:line="480" w:lineRule="auto"/>
        <w:ind w:left="720" w:hanging="720"/>
        <w:rPr>
          <w:noProof/>
        </w:rPr>
      </w:pPr>
      <w:r w:rsidRPr="00746EA0">
        <w:rPr>
          <w:noProof/>
        </w:rPr>
        <w:t>160.</w:t>
      </w:r>
      <w:r w:rsidRPr="00746EA0">
        <w:rPr>
          <w:noProof/>
        </w:rPr>
        <w:tab/>
        <w:t>Fewtrell M, Bronsky J, Campoy C, Domellof M, Embleton N, Fidler Mis N, et al. Complementary Feeding: A Position Paper by the European Society for Paediatric Gastroenterology, Hepatology, and Nutrition (ESPGHAN) Committee on Nutrition. J Pediatr Gastroenterol Nutr 2017; 64:119-32.</w:t>
      </w:r>
    </w:p>
    <w:p w14:paraId="6F382AC4" w14:textId="77777777" w:rsidR="0071170F" w:rsidRPr="00746EA0" w:rsidRDefault="0071170F" w:rsidP="00A10343">
      <w:pPr>
        <w:pStyle w:val="EndNoteBibliography"/>
        <w:spacing w:line="480" w:lineRule="auto"/>
        <w:ind w:left="720" w:hanging="720"/>
        <w:rPr>
          <w:noProof/>
        </w:rPr>
      </w:pPr>
      <w:r w:rsidRPr="00746EA0">
        <w:rPr>
          <w:noProof/>
        </w:rPr>
        <w:t>161.</w:t>
      </w:r>
      <w:r w:rsidRPr="00746EA0">
        <w:rPr>
          <w:noProof/>
        </w:rPr>
        <w:tab/>
        <w:t>Ebisawa M, Ito K, Fujisawa T, Committee for Japanese Pediatric Guideline for Food Allergy TJSoPA, Clinical Immunology TJSoA. Japanese guidelines for food allergy 2017. Allergol Int 2017; 66:248-64.</w:t>
      </w:r>
    </w:p>
    <w:p w14:paraId="254CA809" w14:textId="77777777" w:rsidR="0071170F" w:rsidRPr="00746EA0" w:rsidRDefault="0071170F" w:rsidP="00A10343">
      <w:pPr>
        <w:pStyle w:val="EndNoteBibliography"/>
        <w:spacing w:line="480" w:lineRule="auto"/>
        <w:ind w:left="720" w:hanging="720"/>
        <w:rPr>
          <w:noProof/>
        </w:rPr>
      </w:pPr>
      <w:r w:rsidRPr="00746EA0">
        <w:rPr>
          <w:noProof/>
        </w:rPr>
        <w:t>162.</w:t>
      </w:r>
      <w:r w:rsidRPr="00746EA0">
        <w:rPr>
          <w:noProof/>
        </w:rPr>
        <w:tab/>
        <w:t>Recto MST, Genuino MLG, Castor MAR, Casis-Hao RJ, Tamondong-Lachica DR, Sales MIV, et al. Dietary primary prevention of allergic diseases in children: the Philippine guidelines. Asia Pac Allergy 2017; 7:102-14.</w:t>
      </w:r>
    </w:p>
    <w:p w14:paraId="4B7FD763" w14:textId="77777777" w:rsidR="0071170F" w:rsidRPr="00746EA0" w:rsidRDefault="0071170F" w:rsidP="00A10343">
      <w:pPr>
        <w:pStyle w:val="EndNoteBibliography"/>
        <w:spacing w:line="480" w:lineRule="auto"/>
        <w:ind w:left="720" w:hanging="720"/>
        <w:rPr>
          <w:noProof/>
        </w:rPr>
      </w:pPr>
      <w:r w:rsidRPr="00746EA0">
        <w:rPr>
          <w:noProof/>
        </w:rPr>
        <w:t>163.</w:t>
      </w:r>
      <w:r w:rsidRPr="00746EA0">
        <w:rPr>
          <w:noProof/>
        </w:rPr>
        <w:tab/>
        <w:t>Turner PJ, Feeney M, Meyer R, Perkin MR, Fox AT. Implementing primary prevention of food allergy in infants: New BSACI guidance published. Clin Exp Allergy 2018; 48:912-5.</w:t>
      </w:r>
    </w:p>
    <w:p w14:paraId="25880D65" w14:textId="4A877C9F" w:rsidR="0071170F" w:rsidRPr="00746EA0" w:rsidRDefault="0071170F" w:rsidP="00A10343">
      <w:pPr>
        <w:pStyle w:val="EndNoteBibliography"/>
        <w:spacing w:line="480" w:lineRule="auto"/>
        <w:ind w:left="720" w:hanging="720"/>
        <w:rPr>
          <w:noProof/>
        </w:rPr>
      </w:pPr>
      <w:r w:rsidRPr="00746EA0">
        <w:rPr>
          <w:noProof/>
        </w:rPr>
        <w:t>164.</w:t>
      </w:r>
      <w:r w:rsidRPr="00746EA0">
        <w:rPr>
          <w:noProof/>
        </w:rPr>
        <w:tab/>
        <w:t xml:space="preserve">Assessing the health benefits and risks of the introduction of peanut and hen’s egg into the infant diet before six months of age in the UK. 2018.] Available from </w:t>
      </w:r>
      <w:hyperlink r:id="rId33" w:history="1">
        <w:r w:rsidRPr="00746EA0">
          <w:rPr>
            <w:rStyle w:val="Hyperlink"/>
            <w:noProof/>
            <w:u w:val="none"/>
          </w:rPr>
          <w:t>https://cot.food.gov.uk/sites/default/files/jointsacncotallergystatementfinal2.pdf</w:t>
        </w:r>
      </w:hyperlink>
      <w:r w:rsidRPr="00746EA0">
        <w:rPr>
          <w:noProof/>
        </w:rPr>
        <w:t>.</w:t>
      </w:r>
    </w:p>
    <w:p w14:paraId="716CAE39" w14:textId="77777777" w:rsidR="0071170F" w:rsidRPr="00746EA0" w:rsidRDefault="0071170F" w:rsidP="00A10343">
      <w:pPr>
        <w:pStyle w:val="EndNoteBibliography"/>
        <w:spacing w:line="480" w:lineRule="auto"/>
        <w:ind w:left="720" w:hanging="720"/>
        <w:rPr>
          <w:noProof/>
        </w:rPr>
      </w:pPr>
      <w:r w:rsidRPr="00746EA0">
        <w:rPr>
          <w:noProof/>
        </w:rPr>
        <w:t>165.</w:t>
      </w:r>
      <w:r w:rsidRPr="00746EA0">
        <w:rPr>
          <w:noProof/>
        </w:rPr>
        <w:tab/>
        <w:t>Abrams EM, Hildebrand K, Blair B, Chan ES. Timing of introduction of allergenic solids for infants at high risk. Paediatr Child Health 2019; 24:56-7.</w:t>
      </w:r>
    </w:p>
    <w:p w14:paraId="3B57E5BD" w14:textId="77777777" w:rsidR="0071170F" w:rsidRPr="00746EA0" w:rsidRDefault="0071170F" w:rsidP="00A10343">
      <w:pPr>
        <w:pStyle w:val="EndNoteBibliography"/>
        <w:spacing w:line="480" w:lineRule="auto"/>
        <w:ind w:left="720" w:hanging="720"/>
        <w:rPr>
          <w:noProof/>
        </w:rPr>
      </w:pPr>
      <w:r w:rsidRPr="00746EA0">
        <w:rPr>
          <w:noProof/>
        </w:rPr>
        <w:lastRenderedPageBreak/>
        <w:t>166.</w:t>
      </w:r>
      <w:r w:rsidRPr="00746EA0">
        <w:rPr>
          <w:noProof/>
        </w:rPr>
        <w:tab/>
        <w:t>Wang H, Ma L, Tan Q, Chen J, Li P, Tang J-P, et al. Chinese Expert Consensus on the Diagnosis and Management of Food Allergy in Children With Atopic Dermatitis#. International Journal of Dermatology and Venereology 2020; 3.</w:t>
      </w:r>
    </w:p>
    <w:p w14:paraId="4B42AABC" w14:textId="77777777" w:rsidR="0071170F" w:rsidRPr="00746EA0" w:rsidRDefault="0071170F" w:rsidP="00A10343">
      <w:pPr>
        <w:pStyle w:val="EndNoteBibliography"/>
        <w:spacing w:line="480" w:lineRule="auto"/>
        <w:ind w:left="720" w:hanging="720"/>
        <w:rPr>
          <w:noProof/>
        </w:rPr>
      </w:pPr>
      <w:r w:rsidRPr="00746EA0">
        <w:rPr>
          <w:noProof/>
        </w:rPr>
        <w:t>167.</w:t>
      </w:r>
      <w:r w:rsidRPr="00746EA0">
        <w:rPr>
          <w:noProof/>
        </w:rPr>
        <w:tab/>
        <w:t>Matthai J, Sathiasekharan M, Poddar U, Sibal A, Srivastava A, Waikar Y, et al. Guidelines on Diagnosis and Management of Cow's Milk Protein Allergy. Indian Pediatr 2020; 57:723-9.</w:t>
      </w:r>
    </w:p>
    <w:p w14:paraId="33D0C2BC" w14:textId="088D1372" w:rsidR="0071170F" w:rsidRPr="00746EA0" w:rsidRDefault="0071170F" w:rsidP="00A10343">
      <w:pPr>
        <w:pStyle w:val="EndNoteBibliography"/>
        <w:spacing w:line="480" w:lineRule="auto"/>
        <w:ind w:left="720" w:hanging="720"/>
        <w:rPr>
          <w:noProof/>
        </w:rPr>
      </w:pPr>
      <w:r w:rsidRPr="00746EA0">
        <w:rPr>
          <w:noProof/>
        </w:rPr>
        <w:t>168.</w:t>
      </w:r>
      <w:r w:rsidRPr="00746EA0">
        <w:rPr>
          <w:noProof/>
        </w:rPr>
        <w:tab/>
        <w:t xml:space="preserve">Malaysia Allergy Prevention (MAP): guidelines for Healthcare Professionals.] Available from </w:t>
      </w:r>
      <w:hyperlink r:id="rId34" w:history="1">
        <w:r w:rsidRPr="00746EA0">
          <w:rPr>
            <w:rStyle w:val="Hyperlink"/>
            <w:noProof/>
            <w:u w:val="none"/>
          </w:rPr>
          <w:t>https://www.allergymsai.org/pdf/guideline-map.pdf</w:t>
        </w:r>
      </w:hyperlink>
      <w:r w:rsidRPr="00746EA0">
        <w:rPr>
          <w:noProof/>
        </w:rPr>
        <w:t>.</w:t>
      </w:r>
    </w:p>
    <w:p w14:paraId="07767AC2" w14:textId="54070CD8" w:rsidR="0071170F" w:rsidRPr="00746EA0" w:rsidRDefault="0071170F" w:rsidP="00A10343">
      <w:pPr>
        <w:pStyle w:val="EndNoteBibliography"/>
        <w:spacing w:line="480" w:lineRule="auto"/>
        <w:ind w:left="720" w:hanging="720"/>
        <w:rPr>
          <w:noProof/>
        </w:rPr>
      </w:pPr>
      <w:r w:rsidRPr="00746EA0">
        <w:rPr>
          <w:noProof/>
        </w:rPr>
        <w:t>169.</w:t>
      </w:r>
      <w:r w:rsidRPr="00746EA0">
        <w:rPr>
          <w:noProof/>
        </w:rPr>
        <w:tab/>
        <w:t xml:space="preserve">Statement on the role of hydrolysed cows’ milk formulae in influencing the development of atopic outcomes and autoimmune disease.; 2016.] Available from </w:t>
      </w:r>
      <w:hyperlink r:id="rId35" w:history="1">
        <w:r w:rsidRPr="00746EA0">
          <w:rPr>
            <w:rStyle w:val="Hyperlink"/>
            <w:noProof/>
            <w:u w:val="none"/>
          </w:rPr>
          <w:t>https://cot.food.gov.uk/sites/default/files/finalstatement-hydrolysedformula.pdf</w:t>
        </w:r>
      </w:hyperlink>
      <w:r w:rsidRPr="00746EA0">
        <w:rPr>
          <w:noProof/>
        </w:rPr>
        <w:t>.</w:t>
      </w:r>
    </w:p>
    <w:p w14:paraId="736ADEFC" w14:textId="19986C11" w:rsidR="002769A3" w:rsidRPr="00746EA0" w:rsidRDefault="00105E47" w:rsidP="00A10343">
      <w:pPr>
        <w:spacing w:line="480" w:lineRule="auto"/>
        <w:rPr>
          <w:color w:val="000000" w:themeColor="text1"/>
        </w:rPr>
      </w:pPr>
      <w:r w:rsidRPr="00746EA0">
        <w:rPr>
          <w:color w:val="000000" w:themeColor="text1"/>
        </w:rPr>
        <w:fldChar w:fldCharType="end"/>
      </w:r>
    </w:p>
    <w:p w14:paraId="2B0D4B80" w14:textId="77777777" w:rsidR="002769A3" w:rsidRPr="00746EA0" w:rsidRDefault="002769A3" w:rsidP="00A10343">
      <w:pPr>
        <w:spacing w:line="480" w:lineRule="auto"/>
        <w:rPr>
          <w:color w:val="000000" w:themeColor="text1"/>
        </w:rPr>
      </w:pPr>
      <w:r w:rsidRPr="00746EA0">
        <w:rPr>
          <w:color w:val="000000" w:themeColor="text1"/>
        </w:rPr>
        <w:br w:type="page"/>
      </w:r>
    </w:p>
    <w:p w14:paraId="2ED404A7" w14:textId="7ADC5B3A" w:rsidR="001B26CF" w:rsidRPr="00E16215" w:rsidRDefault="001B26CF" w:rsidP="00A10343">
      <w:pPr>
        <w:spacing w:line="480" w:lineRule="auto"/>
        <w:rPr>
          <w:rStyle w:val="crossref"/>
          <w:b/>
          <w:bCs/>
          <w:color w:val="000000" w:themeColor="text1"/>
        </w:rPr>
      </w:pPr>
      <w:r w:rsidRPr="00746EA0">
        <w:rPr>
          <w:b/>
          <w:bCs/>
          <w:color w:val="000000" w:themeColor="text1"/>
        </w:rPr>
        <w:lastRenderedPageBreak/>
        <w:t>FIGURE</w:t>
      </w:r>
      <w:r w:rsidR="00E16215">
        <w:rPr>
          <w:b/>
          <w:bCs/>
          <w:color w:val="000000" w:themeColor="text1"/>
        </w:rPr>
        <w:t xml:space="preserve"> LEGENDS</w:t>
      </w:r>
    </w:p>
    <w:p w14:paraId="16C33FAE" w14:textId="0E5483CE" w:rsidR="001B26CF" w:rsidRPr="00746EA0" w:rsidRDefault="001B26CF" w:rsidP="00A10343">
      <w:pPr>
        <w:spacing w:line="480" w:lineRule="auto"/>
      </w:pPr>
      <w:r w:rsidRPr="00746EA0">
        <w:t xml:space="preserve">Figure </w:t>
      </w:r>
      <w:r w:rsidR="00F42F9D" w:rsidRPr="00746EA0">
        <w:t>1</w:t>
      </w:r>
      <w:r w:rsidRPr="00746EA0">
        <w:t>: The physiopathology of epithelial barrier hypothesis: The facit circle of chronic epithelial barrier leakiness. Genetic defects in barrier-related molecules or exposure to epithelial barrier-damaging agents cause an opening of the skin and mucosal tight junction barriers. This is followed by translocation of microbiota to inter and subepithelial areas and colonization of opportunistic pathogens, such as S. aureus, moraxella, haemophilus and pnemoccocus. An immune response develops towards commensals and opportunistic pathogens in the gut and respiratory system and a systemic inflammation takes place. In most cases of allergic diseases a systemic type 2 inflammation predominates, and is directed against allergens, but also commensals and opportunistic pathogens. For example, anti-S. aureus antibodies show a very high prevalence in asthma CRS and atopic dermatitis. This is associated with microbial dysbiosis and decreased biodiversity of commensals. Chronic inflammation in the subepithelial area prevails, as one of the main reasons for the development of chronic diseases in the affected tissues. Defective epithelial barrier healing capacity due to inflammation and epigenetic changes take place, instigating a vicious circle of leaky barriers, microbial dysbiosis and chronic inflammation.</w:t>
      </w:r>
    </w:p>
    <w:p w14:paraId="76BB3B0C" w14:textId="60D75F95" w:rsidR="00E16215" w:rsidRDefault="002E5681" w:rsidP="00A10343">
      <w:pPr>
        <w:spacing w:line="480" w:lineRule="auto"/>
        <w:rPr>
          <w:rStyle w:val="crossref"/>
          <w:color w:val="000000" w:themeColor="text1"/>
        </w:rPr>
      </w:pPr>
      <w:r>
        <w:rPr>
          <w:rStyle w:val="crossref"/>
          <w:color w:val="000000" w:themeColor="text1"/>
        </w:rPr>
        <w:t xml:space="preserve">Figure 2: </w:t>
      </w:r>
      <w:r w:rsidRPr="00746EA0">
        <w:rPr>
          <w:rStyle w:val="crossref"/>
          <w:color w:val="000000" w:themeColor="text1"/>
        </w:rPr>
        <w:t>Example of I</w:t>
      </w:r>
      <w:r w:rsidRPr="00746EA0">
        <w:rPr>
          <w:color w:val="000000" w:themeColor="text1"/>
        </w:rPr>
        <w:t>gE-mediated, non-IgE-mediated, and mixed IgE- and cell-mediated FAs along with their prevalence, mechanisms, and examples of causal allergens</w:t>
      </w:r>
    </w:p>
    <w:p w14:paraId="7CF75C73" w14:textId="6DF5F3EB" w:rsidR="00F42F9D" w:rsidRPr="00746EA0" w:rsidRDefault="00F42F9D" w:rsidP="00A10343">
      <w:pPr>
        <w:spacing w:line="480" w:lineRule="auto"/>
        <w:rPr>
          <w:color w:val="000000" w:themeColor="text1"/>
        </w:rPr>
      </w:pPr>
      <w:r w:rsidRPr="00746EA0">
        <w:rPr>
          <w:color w:val="000000" w:themeColor="text1"/>
        </w:rPr>
        <w:t xml:space="preserve">Figure </w:t>
      </w:r>
      <w:r w:rsidR="002E5681">
        <w:rPr>
          <w:color w:val="000000" w:themeColor="text1"/>
        </w:rPr>
        <w:t>3</w:t>
      </w:r>
      <w:r w:rsidRPr="00746EA0">
        <w:rPr>
          <w:color w:val="000000" w:themeColor="text1"/>
        </w:rPr>
        <w:t>: EAACI Diagnostic guidelines in 2014.</w:t>
      </w:r>
      <w:r w:rsidR="002E5681">
        <w:rPr>
          <w:color w:val="000000" w:themeColor="text1"/>
        </w:rPr>
        <w:t xml:space="preserve"> (</w:t>
      </w:r>
      <w:r w:rsidR="002E5681" w:rsidRPr="00746EA0">
        <w:rPr>
          <w:color w:val="000000" w:themeColor="text1"/>
        </w:rPr>
        <w:t xml:space="preserve">*:Figures adapted from Kanao Otsu, Peanut allergy: an evolving clinical challenge, Discovery medicine 2011 Oct 12:319-28 (IgE-mediated), Food Protein Induced Enterocolitis (FPIES) Ed., Terri Brown-Whitehorn and Antonella Cianferoni. Springer International Publishing (non-IgE mediated), Mulder D, Justinich C. </w:t>
      </w:r>
      <w:r w:rsidR="002E5681" w:rsidRPr="00746EA0">
        <w:rPr>
          <w:color w:val="000000" w:themeColor="text1"/>
        </w:rPr>
        <w:lastRenderedPageBreak/>
        <w:t>Understanding eosinophilic esophagitis: the cellular and molecular mechanisms of an emerging disease. Mucosal Immunol. 2021 4,139–147 (Mixed)</w:t>
      </w:r>
      <w:r w:rsidR="002E5681">
        <w:rPr>
          <w:color w:val="000000" w:themeColor="text1"/>
        </w:rPr>
        <w:t>).</w:t>
      </w:r>
    </w:p>
    <w:p w14:paraId="3590015E" w14:textId="7F68F382" w:rsidR="00F42F9D" w:rsidRPr="00746EA0" w:rsidRDefault="00F42F9D" w:rsidP="00A10343">
      <w:pPr>
        <w:spacing w:line="480" w:lineRule="auto"/>
        <w:rPr>
          <w:color w:val="000000" w:themeColor="text1"/>
        </w:rPr>
      </w:pPr>
      <w:r w:rsidRPr="00746EA0">
        <w:rPr>
          <w:color w:val="000000" w:themeColor="text1"/>
        </w:rPr>
        <w:br w:type="page"/>
      </w:r>
    </w:p>
    <w:p w14:paraId="7852CB0B" w14:textId="77777777" w:rsidR="001B26CF" w:rsidRPr="00746EA0" w:rsidRDefault="001B26CF" w:rsidP="0062114E">
      <w:pPr>
        <w:rPr>
          <w:color w:val="000000" w:themeColor="text1"/>
        </w:rPr>
      </w:pPr>
    </w:p>
    <w:p w14:paraId="70913E00" w14:textId="0F9B78E2" w:rsidR="001B26CF" w:rsidRDefault="001B26CF" w:rsidP="0062114E">
      <w:pPr>
        <w:rPr>
          <w:rStyle w:val="crossref"/>
          <w:color w:val="000000" w:themeColor="text1"/>
        </w:rPr>
      </w:pPr>
      <w:r w:rsidRPr="00746EA0">
        <w:rPr>
          <w:rStyle w:val="crossref"/>
          <w:color w:val="000000" w:themeColor="text1"/>
        </w:rPr>
        <w:t>TABLES</w:t>
      </w:r>
    </w:p>
    <w:p w14:paraId="7895BDF7" w14:textId="77777777" w:rsidR="007240C5" w:rsidRPr="00746EA0" w:rsidRDefault="007240C5" w:rsidP="0062114E">
      <w:pPr>
        <w:rPr>
          <w:rStyle w:val="crossref"/>
          <w:color w:val="000000" w:themeColor="text1"/>
        </w:rPr>
      </w:pPr>
    </w:p>
    <w:p w14:paraId="2B2FF33B" w14:textId="5059CB49" w:rsidR="001B26CF" w:rsidRPr="00746EA0" w:rsidRDefault="001B26CF" w:rsidP="0062114E">
      <w:pPr>
        <w:rPr>
          <w:color w:val="000000" w:themeColor="text1"/>
        </w:rPr>
      </w:pPr>
      <w:r w:rsidRPr="00746EA0">
        <w:rPr>
          <w:color w:val="000000" w:themeColor="text1"/>
        </w:rPr>
        <w:t xml:space="preserve">Table </w:t>
      </w:r>
      <w:r w:rsidR="00657436">
        <w:rPr>
          <w:color w:val="000000" w:themeColor="text1"/>
        </w:rPr>
        <w:t>1</w:t>
      </w:r>
      <w:r w:rsidRPr="00746EA0">
        <w:rPr>
          <w:color w:val="000000" w:themeColor="text1"/>
        </w:rPr>
        <w:t>: Global Food Allergy documents on Prevention of Food Allergy since 2000</w:t>
      </w:r>
      <w:r w:rsidR="002E5681">
        <w:rPr>
          <w:color w:val="000000" w:themeColor="text1"/>
        </w:rPr>
        <w:t xml:space="preserve"> 2</w:t>
      </w:r>
    </w:p>
    <w:tbl>
      <w:tblPr>
        <w:tblStyle w:val="TableGrid"/>
        <w:tblW w:w="0" w:type="auto"/>
        <w:tblLook w:val="04A0" w:firstRow="1" w:lastRow="0" w:firstColumn="1" w:lastColumn="0" w:noHBand="0" w:noVBand="1"/>
      </w:tblPr>
      <w:tblGrid>
        <w:gridCol w:w="1870"/>
        <w:gridCol w:w="1870"/>
        <w:gridCol w:w="1870"/>
        <w:gridCol w:w="1870"/>
        <w:gridCol w:w="1870"/>
      </w:tblGrid>
      <w:tr w:rsidR="001B26CF" w:rsidRPr="00746EA0" w14:paraId="4406CD36" w14:textId="77777777" w:rsidTr="00F1604E">
        <w:tc>
          <w:tcPr>
            <w:tcW w:w="1870" w:type="dxa"/>
          </w:tcPr>
          <w:p w14:paraId="6992ED55" w14:textId="77777777" w:rsidR="001B26CF" w:rsidRPr="00746EA0" w:rsidRDefault="001B26CF" w:rsidP="0062114E">
            <w:pPr>
              <w:rPr>
                <w:b/>
                <w:bCs/>
                <w:color w:val="000000" w:themeColor="text1"/>
              </w:rPr>
            </w:pPr>
            <w:r w:rsidRPr="00746EA0">
              <w:rPr>
                <w:b/>
                <w:bCs/>
                <w:color w:val="000000" w:themeColor="text1"/>
              </w:rPr>
              <w:t>Year</w:t>
            </w:r>
          </w:p>
        </w:tc>
        <w:tc>
          <w:tcPr>
            <w:tcW w:w="1870" w:type="dxa"/>
          </w:tcPr>
          <w:p w14:paraId="44A7B9FC" w14:textId="77777777" w:rsidR="001B26CF" w:rsidRPr="00746EA0" w:rsidRDefault="001B26CF" w:rsidP="0062114E">
            <w:pPr>
              <w:rPr>
                <w:b/>
                <w:bCs/>
                <w:color w:val="000000" w:themeColor="text1"/>
              </w:rPr>
            </w:pPr>
            <w:r w:rsidRPr="00746EA0">
              <w:rPr>
                <w:b/>
                <w:bCs/>
                <w:color w:val="000000" w:themeColor="text1"/>
              </w:rPr>
              <w:t>North America</w:t>
            </w:r>
          </w:p>
        </w:tc>
        <w:tc>
          <w:tcPr>
            <w:tcW w:w="1870" w:type="dxa"/>
          </w:tcPr>
          <w:p w14:paraId="7196C5CC" w14:textId="77777777" w:rsidR="001B26CF" w:rsidRPr="00746EA0" w:rsidRDefault="001B26CF" w:rsidP="0062114E">
            <w:pPr>
              <w:rPr>
                <w:b/>
                <w:bCs/>
                <w:color w:val="000000" w:themeColor="text1"/>
              </w:rPr>
            </w:pPr>
            <w:r w:rsidRPr="00746EA0">
              <w:rPr>
                <w:b/>
                <w:bCs/>
                <w:color w:val="000000" w:themeColor="text1"/>
              </w:rPr>
              <w:t>Australia and New Zealand</w:t>
            </w:r>
          </w:p>
        </w:tc>
        <w:tc>
          <w:tcPr>
            <w:tcW w:w="1870" w:type="dxa"/>
          </w:tcPr>
          <w:p w14:paraId="402F075D" w14:textId="77777777" w:rsidR="001B26CF" w:rsidRPr="00746EA0" w:rsidRDefault="001B26CF" w:rsidP="0062114E">
            <w:pPr>
              <w:rPr>
                <w:b/>
                <w:bCs/>
                <w:color w:val="000000" w:themeColor="text1"/>
              </w:rPr>
            </w:pPr>
            <w:r w:rsidRPr="00746EA0">
              <w:rPr>
                <w:b/>
                <w:bCs/>
                <w:color w:val="000000" w:themeColor="text1"/>
              </w:rPr>
              <w:t>Europe</w:t>
            </w:r>
          </w:p>
        </w:tc>
        <w:tc>
          <w:tcPr>
            <w:tcW w:w="1870" w:type="dxa"/>
          </w:tcPr>
          <w:p w14:paraId="673A561F" w14:textId="77777777" w:rsidR="001B26CF" w:rsidRPr="00746EA0" w:rsidRDefault="001B26CF" w:rsidP="0062114E">
            <w:pPr>
              <w:rPr>
                <w:b/>
                <w:bCs/>
                <w:color w:val="000000" w:themeColor="text1"/>
              </w:rPr>
            </w:pPr>
            <w:r w:rsidRPr="00746EA0">
              <w:rPr>
                <w:b/>
                <w:bCs/>
                <w:color w:val="000000" w:themeColor="text1"/>
              </w:rPr>
              <w:t>Asia</w:t>
            </w:r>
          </w:p>
        </w:tc>
      </w:tr>
      <w:tr w:rsidR="001B26CF" w:rsidRPr="00746EA0" w14:paraId="0D566AE3" w14:textId="77777777" w:rsidTr="00F1604E">
        <w:tc>
          <w:tcPr>
            <w:tcW w:w="1870" w:type="dxa"/>
          </w:tcPr>
          <w:p w14:paraId="53FB6450" w14:textId="77777777" w:rsidR="001B26CF" w:rsidRPr="00746EA0" w:rsidRDefault="001B26CF" w:rsidP="0062114E">
            <w:pPr>
              <w:rPr>
                <w:color w:val="000000" w:themeColor="text1"/>
              </w:rPr>
            </w:pPr>
            <w:r w:rsidRPr="00746EA0">
              <w:rPr>
                <w:color w:val="000000" w:themeColor="text1"/>
              </w:rPr>
              <w:t>2004</w:t>
            </w:r>
          </w:p>
        </w:tc>
        <w:tc>
          <w:tcPr>
            <w:tcW w:w="1870" w:type="dxa"/>
          </w:tcPr>
          <w:p w14:paraId="6E4426C7" w14:textId="77777777" w:rsidR="001B26CF" w:rsidRPr="00746EA0" w:rsidRDefault="001B26CF" w:rsidP="0062114E">
            <w:pPr>
              <w:rPr>
                <w:color w:val="000000" w:themeColor="text1"/>
              </w:rPr>
            </w:pPr>
          </w:p>
        </w:tc>
        <w:tc>
          <w:tcPr>
            <w:tcW w:w="1870" w:type="dxa"/>
          </w:tcPr>
          <w:p w14:paraId="479098B4" w14:textId="77777777" w:rsidR="001B26CF" w:rsidRPr="00746EA0" w:rsidRDefault="001B26CF" w:rsidP="0062114E">
            <w:pPr>
              <w:rPr>
                <w:color w:val="000000" w:themeColor="text1"/>
              </w:rPr>
            </w:pPr>
          </w:p>
        </w:tc>
        <w:tc>
          <w:tcPr>
            <w:tcW w:w="1870" w:type="dxa"/>
          </w:tcPr>
          <w:p w14:paraId="113F0756" w14:textId="6C30BDAA" w:rsidR="001B26CF" w:rsidRPr="00746EA0" w:rsidRDefault="001B26CF" w:rsidP="0062114E">
            <w:pPr>
              <w:rPr>
                <w:color w:val="000000" w:themeColor="text1"/>
              </w:rPr>
            </w:pPr>
            <w:r w:rsidRPr="00746EA0">
              <w:rPr>
                <w:color w:val="000000" w:themeColor="text1"/>
              </w:rPr>
              <w:t>EAACI</w:t>
            </w:r>
            <w:r w:rsidRPr="00746EA0">
              <w:rPr>
                <w:color w:val="000000" w:themeColor="text1"/>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5</w:t>
            </w:r>
            <w:r w:rsidRPr="00746EA0">
              <w:rPr>
                <w:color w:val="000000" w:themeColor="text1"/>
              </w:rPr>
              <w:fldChar w:fldCharType="end"/>
            </w:r>
          </w:p>
        </w:tc>
        <w:tc>
          <w:tcPr>
            <w:tcW w:w="1870" w:type="dxa"/>
          </w:tcPr>
          <w:p w14:paraId="3A092ED5" w14:textId="77777777" w:rsidR="001B26CF" w:rsidRPr="00746EA0" w:rsidRDefault="001B26CF" w:rsidP="0062114E">
            <w:pPr>
              <w:rPr>
                <w:color w:val="000000" w:themeColor="text1"/>
              </w:rPr>
            </w:pPr>
          </w:p>
        </w:tc>
      </w:tr>
      <w:tr w:rsidR="001B26CF" w:rsidRPr="00746EA0" w14:paraId="11CEEF0C" w14:textId="77777777" w:rsidTr="00F1604E">
        <w:tc>
          <w:tcPr>
            <w:tcW w:w="1870" w:type="dxa"/>
          </w:tcPr>
          <w:p w14:paraId="474F4135" w14:textId="77777777" w:rsidR="001B26CF" w:rsidRPr="00746EA0" w:rsidRDefault="001B26CF" w:rsidP="0062114E">
            <w:pPr>
              <w:rPr>
                <w:color w:val="000000" w:themeColor="text1"/>
              </w:rPr>
            </w:pPr>
            <w:r w:rsidRPr="00746EA0">
              <w:rPr>
                <w:color w:val="000000" w:themeColor="text1"/>
              </w:rPr>
              <w:t>2005</w:t>
            </w:r>
          </w:p>
        </w:tc>
        <w:tc>
          <w:tcPr>
            <w:tcW w:w="1870" w:type="dxa"/>
          </w:tcPr>
          <w:p w14:paraId="468577AE" w14:textId="77777777" w:rsidR="001B26CF" w:rsidRPr="00746EA0" w:rsidRDefault="001B26CF" w:rsidP="0062114E">
            <w:pPr>
              <w:rPr>
                <w:color w:val="000000" w:themeColor="text1"/>
              </w:rPr>
            </w:pPr>
          </w:p>
        </w:tc>
        <w:tc>
          <w:tcPr>
            <w:tcW w:w="1870" w:type="dxa"/>
          </w:tcPr>
          <w:p w14:paraId="094D177F" w14:textId="1839CAF4" w:rsidR="001B26CF" w:rsidRPr="00746EA0" w:rsidRDefault="001B26CF" w:rsidP="0062114E">
            <w:pPr>
              <w:rPr>
                <w:color w:val="000000" w:themeColor="text1"/>
              </w:rPr>
            </w:pPr>
            <w:r w:rsidRPr="00746EA0">
              <w:rPr>
                <w:color w:val="000000" w:themeColor="text1"/>
              </w:rPr>
              <w:t>ASCIA</w:t>
            </w:r>
            <w:r w:rsidRPr="00746EA0">
              <w:rPr>
                <w:color w:val="000000" w:themeColor="text1"/>
              </w:rPr>
              <w:fldChar w:fldCharType="begin">
                <w:fldData xml:space="preserve">PEVuZE5vdGU+PENpdGU+PEF1dGhvcj5QcmVzY290dDwvQXV0aG9yPjxZZWFyPjIwMDU8L1llYXI+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QcmVzY290dDwvQXV0aG9yPjxZZWFyPjIwMDU8L1llYXI+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49</w:t>
            </w:r>
            <w:r w:rsidRPr="00746EA0">
              <w:rPr>
                <w:color w:val="000000" w:themeColor="text1"/>
              </w:rPr>
              <w:fldChar w:fldCharType="end"/>
            </w:r>
          </w:p>
        </w:tc>
        <w:tc>
          <w:tcPr>
            <w:tcW w:w="1870" w:type="dxa"/>
          </w:tcPr>
          <w:p w14:paraId="6D8B08F9" w14:textId="77777777" w:rsidR="001B26CF" w:rsidRPr="00746EA0" w:rsidRDefault="001B26CF" w:rsidP="0062114E">
            <w:pPr>
              <w:rPr>
                <w:color w:val="000000" w:themeColor="text1"/>
              </w:rPr>
            </w:pPr>
          </w:p>
        </w:tc>
        <w:tc>
          <w:tcPr>
            <w:tcW w:w="1870" w:type="dxa"/>
          </w:tcPr>
          <w:p w14:paraId="09E42E3F" w14:textId="77777777" w:rsidR="001B26CF" w:rsidRPr="00746EA0" w:rsidRDefault="001B26CF" w:rsidP="0062114E">
            <w:pPr>
              <w:rPr>
                <w:color w:val="000000" w:themeColor="text1"/>
              </w:rPr>
            </w:pPr>
          </w:p>
        </w:tc>
      </w:tr>
      <w:tr w:rsidR="001B26CF" w:rsidRPr="00746EA0" w14:paraId="3B2215F5" w14:textId="77777777" w:rsidTr="00F1604E">
        <w:tc>
          <w:tcPr>
            <w:tcW w:w="1870" w:type="dxa"/>
          </w:tcPr>
          <w:p w14:paraId="4AB54FC3" w14:textId="77777777" w:rsidR="001B26CF" w:rsidRPr="00746EA0" w:rsidRDefault="001B26CF" w:rsidP="0062114E">
            <w:pPr>
              <w:rPr>
                <w:color w:val="000000" w:themeColor="text1"/>
              </w:rPr>
            </w:pPr>
            <w:r w:rsidRPr="00746EA0">
              <w:rPr>
                <w:color w:val="000000" w:themeColor="text1"/>
              </w:rPr>
              <w:t>2006</w:t>
            </w:r>
          </w:p>
        </w:tc>
        <w:tc>
          <w:tcPr>
            <w:tcW w:w="1870" w:type="dxa"/>
          </w:tcPr>
          <w:p w14:paraId="28C1D2B8" w14:textId="416E9B13" w:rsidR="001B26CF" w:rsidRPr="00746EA0" w:rsidRDefault="001B26CF" w:rsidP="0062114E">
            <w:pPr>
              <w:rPr>
                <w:color w:val="000000" w:themeColor="text1"/>
              </w:rPr>
            </w:pPr>
            <w:r w:rsidRPr="00746EA0">
              <w:rPr>
                <w:color w:val="000000" w:themeColor="text1"/>
              </w:rPr>
              <w:t>ACAAI</w:t>
            </w:r>
            <w:r w:rsidRPr="00746EA0">
              <w:rPr>
                <w:color w:val="000000" w:themeColor="text1"/>
              </w:rPr>
              <w:fldChar w:fldCharType="begin">
                <w:fldData xml:space="preserve">PEVuZE5vdGU+PENpdGU+PEF1dGhvcj5GaW9jY2hpPC9BdXRob3I+PFllYXI+MjAwNjwvWWVhcj48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aW9jY2hpPC9BdXRob3I+PFllYXI+MjAwNjwvWWVhcj48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w:t>
            </w:r>
            <w:r w:rsidRPr="00746EA0">
              <w:rPr>
                <w:color w:val="000000" w:themeColor="text1"/>
              </w:rPr>
              <w:fldChar w:fldCharType="end"/>
            </w:r>
          </w:p>
        </w:tc>
        <w:tc>
          <w:tcPr>
            <w:tcW w:w="1870" w:type="dxa"/>
          </w:tcPr>
          <w:p w14:paraId="2EBD9F62" w14:textId="77777777" w:rsidR="001B26CF" w:rsidRPr="00746EA0" w:rsidRDefault="001B26CF" w:rsidP="0062114E">
            <w:pPr>
              <w:rPr>
                <w:color w:val="000000" w:themeColor="text1"/>
              </w:rPr>
            </w:pPr>
          </w:p>
        </w:tc>
        <w:tc>
          <w:tcPr>
            <w:tcW w:w="1870" w:type="dxa"/>
          </w:tcPr>
          <w:p w14:paraId="3B983178" w14:textId="77777777" w:rsidR="001B26CF" w:rsidRPr="00746EA0" w:rsidRDefault="001B26CF" w:rsidP="0062114E">
            <w:pPr>
              <w:rPr>
                <w:color w:val="000000" w:themeColor="text1"/>
              </w:rPr>
            </w:pPr>
          </w:p>
        </w:tc>
        <w:tc>
          <w:tcPr>
            <w:tcW w:w="1870" w:type="dxa"/>
          </w:tcPr>
          <w:p w14:paraId="58AE8B47" w14:textId="77777777" w:rsidR="001B26CF" w:rsidRPr="00746EA0" w:rsidRDefault="001B26CF" w:rsidP="0062114E">
            <w:pPr>
              <w:rPr>
                <w:color w:val="000000" w:themeColor="text1"/>
              </w:rPr>
            </w:pPr>
          </w:p>
        </w:tc>
      </w:tr>
      <w:tr w:rsidR="001B26CF" w:rsidRPr="00746EA0" w14:paraId="68F80845" w14:textId="77777777" w:rsidTr="00F1604E">
        <w:tc>
          <w:tcPr>
            <w:tcW w:w="1870" w:type="dxa"/>
          </w:tcPr>
          <w:p w14:paraId="25B138D0" w14:textId="77777777" w:rsidR="001B26CF" w:rsidRPr="00746EA0" w:rsidRDefault="001B26CF" w:rsidP="0062114E">
            <w:pPr>
              <w:rPr>
                <w:color w:val="000000" w:themeColor="text1"/>
              </w:rPr>
            </w:pPr>
            <w:r w:rsidRPr="00746EA0">
              <w:rPr>
                <w:color w:val="000000" w:themeColor="text1"/>
              </w:rPr>
              <w:t>2007</w:t>
            </w:r>
          </w:p>
        </w:tc>
        <w:tc>
          <w:tcPr>
            <w:tcW w:w="1870" w:type="dxa"/>
          </w:tcPr>
          <w:p w14:paraId="1ADD511E" w14:textId="77777777" w:rsidR="001B26CF" w:rsidRPr="00746EA0" w:rsidRDefault="001B26CF" w:rsidP="0062114E">
            <w:pPr>
              <w:rPr>
                <w:color w:val="000000" w:themeColor="text1"/>
              </w:rPr>
            </w:pPr>
          </w:p>
        </w:tc>
        <w:tc>
          <w:tcPr>
            <w:tcW w:w="1870" w:type="dxa"/>
          </w:tcPr>
          <w:p w14:paraId="377D9F4D" w14:textId="77777777" w:rsidR="001B26CF" w:rsidRPr="00746EA0" w:rsidRDefault="001B26CF" w:rsidP="0062114E">
            <w:pPr>
              <w:rPr>
                <w:color w:val="000000" w:themeColor="text1"/>
              </w:rPr>
            </w:pPr>
          </w:p>
        </w:tc>
        <w:tc>
          <w:tcPr>
            <w:tcW w:w="1870" w:type="dxa"/>
          </w:tcPr>
          <w:p w14:paraId="695517AD" w14:textId="0F972019" w:rsidR="001B26CF" w:rsidRPr="00746EA0" w:rsidRDefault="001B26CF" w:rsidP="0062114E">
            <w:pPr>
              <w:rPr>
                <w:color w:val="000000" w:themeColor="text1"/>
              </w:rPr>
            </w:pPr>
            <w:r w:rsidRPr="00746EA0">
              <w:rPr>
                <w:color w:val="000000" w:themeColor="text1"/>
              </w:rPr>
              <w:t>ESPGHAN</w:t>
            </w:r>
            <w:r w:rsidRPr="00746EA0">
              <w:rPr>
                <w:color w:val="000000" w:themeColor="text1"/>
              </w:rPr>
              <w:fldChar w:fldCharType="begin">
                <w:fldData xml:space="preserve">PEVuZE5vdGU+PENpdGU+PEF1dGhvcj5BZ29zdG9uaTwvQXV0aG9yPjxZZWFyPjIwMDg8L1llYXI+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BZ29zdG9uaTwvQXV0aG9yPjxZZWFyPjIwMDg8L1llYXI+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0</w:t>
            </w:r>
            <w:r w:rsidRPr="00746EA0">
              <w:rPr>
                <w:color w:val="000000" w:themeColor="text1"/>
              </w:rPr>
              <w:fldChar w:fldCharType="end"/>
            </w:r>
          </w:p>
        </w:tc>
        <w:tc>
          <w:tcPr>
            <w:tcW w:w="1870" w:type="dxa"/>
          </w:tcPr>
          <w:p w14:paraId="007A255D" w14:textId="77777777" w:rsidR="001B26CF" w:rsidRPr="00746EA0" w:rsidRDefault="001B26CF" w:rsidP="0062114E">
            <w:pPr>
              <w:rPr>
                <w:color w:val="000000" w:themeColor="text1"/>
              </w:rPr>
            </w:pPr>
          </w:p>
        </w:tc>
      </w:tr>
      <w:tr w:rsidR="001B26CF" w:rsidRPr="00746EA0" w14:paraId="707B1187" w14:textId="77777777" w:rsidTr="00F1604E">
        <w:tc>
          <w:tcPr>
            <w:tcW w:w="1870" w:type="dxa"/>
          </w:tcPr>
          <w:p w14:paraId="0E6234B5" w14:textId="77777777" w:rsidR="001B26CF" w:rsidRPr="00746EA0" w:rsidRDefault="001B26CF" w:rsidP="0062114E">
            <w:pPr>
              <w:rPr>
                <w:color w:val="000000" w:themeColor="text1"/>
              </w:rPr>
            </w:pPr>
            <w:r w:rsidRPr="00746EA0">
              <w:rPr>
                <w:color w:val="000000" w:themeColor="text1"/>
              </w:rPr>
              <w:t>2008</w:t>
            </w:r>
          </w:p>
        </w:tc>
        <w:tc>
          <w:tcPr>
            <w:tcW w:w="1870" w:type="dxa"/>
          </w:tcPr>
          <w:p w14:paraId="688CC96F" w14:textId="71A4633A" w:rsidR="001B26CF" w:rsidRPr="00746EA0" w:rsidRDefault="001B26CF" w:rsidP="0062114E">
            <w:pPr>
              <w:rPr>
                <w:color w:val="000000" w:themeColor="text1"/>
              </w:rPr>
            </w:pPr>
            <w:r w:rsidRPr="00746EA0">
              <w:rPr>
                <w:color w:val="000000" w:themeColor="text1"/>
              </w:rPr>
              <w:t>AAP</w:t>
            </w:r>
            <w:r w:rsidRPr="00746EA0">
              <w:rPr>
                <w:color w:val="000000" w:themeColor="text1"/>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96</w:t>
            </w:r>
            <w:r w:rsidRPr="00746EA0">
              <w:rPr>
                <w:color w:val="000000" w:themeColor="text1"/>
              </w:rPr>
              <w:fldChar w:fldCharType="end"/>
            </w:r>
          </w:p>
        </w:tc>
        <w:tc>
          <w:tcPr>
            <w:tcW w:w="1870" w:type="dxa"/>
          </w:tcPr>
          <w:p w14:paraId="7C18A4AD" w14:textId="77777777" w:rsidR="001B26CF" w:rsidRPr="00746EA0" w:rsidRDefault="001B26CF" w:rsidP="0062114E">
            <w:pPr>
              <w:rPr>
                <w:color w:val="000000" w:themeColor="text1"/>
              </w:rPr>
            </w:pPr>
          </w:p>
        </w:tc>
        <w:tc>
          <w:tcPr>
            <w:tcW w:w="1870" w:type="dxa"/>
          </w:tcPr>
          <w:p w14:paraId="58727CA1" w14:textId="59E2D315" w:rsidR="001B26CF" w:rsidRPr="00746EA0" w:rsidRDefault="001B26CF" w:rsidP="0062114E">
            <w:pPr>
              <w:rPr>
                <w:color w:val="000000" w:themeColor="text1"/>
              </w:rPr>
            </w:pPr>
            <w:r w:rsidRPr="00746EA0">
              <w:rPr>
                <w:color w:val="000000" w:themeColor="text1"/>
              </w:rPr>
              <w:t>EAACI</w:t>
            </w:r>
            <w:r w:rsidRPr="00746EA0">
              <w:rPr>
                <w:color w:val="000000" w:themeColor="text1"/>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6</w:t>
            </w:r>
            <w:r w:rsidRPr="00746EA0">
              <w:rPr>
                <w:color w:val="000000" w:themeColor="text1"/>
              </w:rPr>
              <w:fldChar w:fldCharType="end"/>
            </w:r>
          </w:p>
        </w:tc>
        <w:tc>
          <w:tcPr>
            <w:tcW w:w="1870" w:type="dxa"/>
          </w:tcPr>
          <w:p w14:paraId="3B240906" w14:textId="77777777" w:rsidR="001B26CF" w:rsidRPr="00746EA0" w:rsidRDefault="001B26CF" w:rsidP="0062114E">
            <w:pPr>
              <w:rPr>
                <w:color w:val="000000" w:themeColor="text1"/>
              </w:rPr>
            </w:pPr>
          </w:p>
        </w:tc>
      </w:tr>
      <w:tr w:rsidR="001B26CF" w:rsidRPr="00746EA0" w14:paraId="04ADC6E7" w14:textId="77777777" w:rsidTr="00F1604E">
        <w:tc>
          <w:tcPr>
            <w:tcW w:w="1870" w:type="dxa"/>
          </w:tcPr>
          <w:p w14:paraId="3C5C6CE4" w14:textId="77777777" w:rsidR="001B26CF" w:rsidRPr="00746EA0" w:rsidRDefault="001B26CF" w:rsidP="0062114E">
            <w:pPr>
              <w:rPr>
                <w:color w:val="000000" w:themeColor="text1"/>
              </w:rPr>
            </w:pPr>
            <w:r w:rsidRPr="00746EA0">
              <w:rPr>
                <w:color w:val="000000" w:themeColor="text1"/>
              </w:rPr>
              <w:t>2009</w:t>
            </w:r>
          </w:p>
        </w:tc>
        <w:tc>
          <w:tcPr>
            <w:tcW w:w="1870" w:type="dxa"/>
          </w:tcPr>
          <w:p w14:paraId="40CA429E" w14:textId="77777777" w:rsidR="001B26CF" w:rsidRPr="00746EA0" w:rsidRDefault="001B26CF" w:rsidP="0062114E">
            <w:pPr>
              <w:rPr>
                <w:color w:val="000000" w:themeColor="text1"/>
              </w:rPr>
            </w:pPr>
          </w:p>
        </w:tc>
        <w:tc>
          <w:tcPr>
            <w:tcW w:w="1870" w:type="dxa"/>
          </w:tcPr>
          <w:p w14:paraId="2A6A6E6F" w14:textId="77777777" w:rsidR="001B26CF" w:rsidRPr="00746EA0" w:rsidRDefault="001B26CF" w:rsidP="0062114E">
            <w:pPr>
              <w:rPr>
                <w:color w:val="000000" w:themeColor="text1"/>
              </w:rPr>
            </w:pPr>
          </w:p>
        </w:tc>
        <w:tc>
          <w:tcPr>
            <w:tcW w:w="1870" w:type="dxa"/>
          </w:tcPr>
          <w:p w14:paraId="501B534B" w14:textId="3937AFB6" w:rsidR="001B26CF" w:rsidRPr="00746EA0" w:rsidRDefault="001B26CF" w:rsidP="0062114E">
            <w:pPr>
              <w:rPr>
                <w:color w:val="000000" w:themeColor="text1"/>
              </w:rPr>
            </w:pPr>
            <w:r w:rsidRPr="00746EA0">
              <w:rPr>
                <w:color w:val="000000" w:themeColor="text1"/>
              </w:rPr>
              <w:t>DGAKI, DGKJ</w:t>
            </w:r>
            <w:r w:rsidRPr="00746EA0">
              <w:rPr>
                <w:color w:val="000000" w:themeColor="text1"/>
              </w:rPr>
              <w:fldChar w:fldCharType="begin"/>
            </w:r>
            <w:r w:rsidR="0071170F" w:rsidRPr="00746EA0">
              <w:rPr>
                <w:color w:val="000000" w:themeColor="text1"/>
              </w:rPr>
              <w:instrText xml:space="preserve"> ADDIN EN.CITE &lt;EndNote&gt;&lt;Cite&gt;&lt;Author&gt;Muche-Borowski&lt;/Author&gt;&lt;Year&gt;2009&lt;/Year&gt;&lt;RecNum&gt;169&lt;/RecNum&gt;&lt;DisplayText&gt;&lt;style face="superscript"&gt;151&lt;/style&gt;&lt;/DisplayText&gt;&lt;record&gt;&lt;rec-number&gt;169&lt;/rec-number&gt;&lt;foreign-keys&gt;&lt;key app="EN" db-id="p2vvwes9d9r0epexttyxspebtz5pa2xazt5d" timestamp="1626035654"&gt;169&lt;/key&gt;&lt;/foreign-keys&gt;&lt;ref-type name="Journal Article"&gt;17&lt;/ref-type&gt;&lt;contributors&gt;&lt;authors&gt;&lt;author&gt;Muche-Borowski, C.&lt;/author&gt;&lt;author&gt;Kopp, M.&lt;/author&gt;&lt;author&gt;Reese, I.&lt;/author&gt;&lt;author&gt;Sitter, H.&lt;/author&gt;&lt;author&gt;Werfel, T.&lt;/author&gt;&lt;author&gt;Schafer, T.&lt;/author&gt;&lt;/authors&gt;&lt;/contributors&gt;&lt;auth-address&gt;Cathleen.Borowski@gmx.de&lt;/auth-address&gt;&lt;titles&gt;&lt;title&gt;Allergy prevention&lt;/title&gt;&lt;secondary-title&gt;Dtsch Arztebl Int&lt;/secondary-title&gt;&lt;/titles&gt;&lt;pages&gt;625-31&lt;/pages&gt;&lt;volume&gt;106&lt;/volume&gt;&lt;number&gt;39&lt;/number&gt;&lt;edition&gt;2009/11/06&lt;/edition&gt;&lt;keywords&gt;&lt;keyword&gt;Allergy and Immunology/*standards&lt;/keyword&gt;&lt;keyword&gt;Humans&lt;/keyword&gt;&lt;keyword&gt;Hypersensitivity/*diagnosis/*prevention &amp;amp; control&lt;/keyword&gt;&lt;keyword&gt;Internationality&lt;/keyword&gt;&lt;keyword&gt;*Practice Guidelines as Topic&lt;/keyword&gt;&lt;keyword&gt;Practice Patterns, Physicians&amp;apos;/*standards&lt;/keyword&gt;&lt;keyword&gt;allergy&lt;/keyword&gt;&lt;keyword&gt;evidence-based medicine&lt;/keyword&gt;&lt;keyword&gt;guideline&lt;/keyword&gt;&lt;keyword&gt;prevention&lt;/keyword&gt;&lt;/keywords&gt;&lt;dates&gt;&lt;year&gt;2009&lt;/year&gt;&lt;pub-dates&gt;&lt;date&gt;Sep&lt;/date&gt;&lt;/pub-dates&gt;&lt;/dates&gt;&lt;isbn&gt;1866-0452 (Electronic)&amp;#xD;1866-0452 (Linking)&lt;/isbn&gt;&lt;accession-num&gt;19890407&lt;/accession-num&gt;&lt;urls&gt;&lt;related-urls&gt;&lt;url&gt;https://www.ncbi.nlm.nih.gov/pubmed/19890407&lt;/url&gt;&lt;/related-urls&gt;&lt;/urls&gt;&lt;custom2&gt;PMC2770205&lt;/custom2&gt;&lt;electronic-resource-num&gt;10.3238/arztebl.2009.0625&lt;/electronic-resource-num&gt;&lt;/record&gt;&lt;/Cite&gt;&lt;/EndNote&gt;</w:instrText>
            </w:r>
            <w:r w:rsidRPr="00746EA0">
              <w:rPr>
                <w:color w:val="000000" w:themeColor="text1"/>
              </w:rPr>
              <w:fldChar w:fldCharType="separate"/>
            </w:r>
            <w:r w:rsidR="009C780F" w:rsidRPr="00746EA0">
              <w:rPr>
                <w:noProof/>
                <w:color w:val="000000" w:themeColor="text1"/>
                <w:vertAlign w:val="superscript"/>
              </w:rPr>
              <w:t>151</w:t>
            </w:r>
            <w:r w:rsidRPr="00746EA0">
              <w:rPr>
                <w:color w:val="000000" w:themeColor="text1"/>
              </w:rPr>
              <w:fldChar w:fldCharType="end"/>
            </w:r>
          </w:p>
        </w:tc>
        <w:tc>
          <w:tcPr>
            <w:tcW w:w="1870" w:type="dxa"/>
          </w:tcPr>
          <w:p w14:paraId="43573C36" w14:textId="77777777" w:rsidR="001B26CF" w:rsidRPr="00746EA0" w:rsidRDefault="001B26CF" w:rsidP="0062114E">
            <w:pPr>
              <w:rPr>
                <w:color w:val="000000" w:themeColor="text1"/>
              </w:rPr>
            </w:pPr>
          </w:p>
        </w:tc>
      </w:tr>
      <w:tr w:rsidR="001B26CF" w:rsidRPr="00746EA0" w14:paraId="08BC0C15" w14:textId="77777777" w:rsidTr="00F1604E">
        <w:tc>
          <w:tcPr>
            <w:tcW w:w="1870" w:type="dxa"/>
          </w:tcPr>
          <w:p w14:paraId="19B432E2" w14:textId="77777777" w:rsidR="001B26CF" w:rsidRPr="00746EA0" w:rsidRDefault="001B26CF" w:rsidP="0062114E">
            <w:pPr>
              <w:rPr>
                <w:color w:val="000000" w:themeColor="text1"/>
              </w:rPr>
            </w:pPr>
            <w:r w:rsidRPr="00746EA0">
              <w:rPr>
                <w:color w:val="000000" w:themeColor="text1"/>
              </w:rPr>
              <w:t>2010</w:t>
            </w:r>
          </w:p>
        </w:tc>
        <w:tc>
          <w:tcPr>
            <w:tcW w:w="1870" w:type="dxa"/>
          </w:tcPr>
          <w:p w14:paraId="3110CCF6" w14:textId="741601AE" w:rsidR="001B26CF" w:rsidRPr="00746EA0" w:rsidRDefault="001B26CF" w:rsidP="0062114E">
            <w:pPr>
              <w:rPr>
                <w:color w:val="000000" w:themeColor="text1"/>
              </w:rPr>
            </w:pPr>
            <w:r w:rsidRPr="00746EA0">
              <w:rPr>
                <w:color w:val="000000" w:themeColor="text1"/>
              </w:rPr>
              <w:t>NIAID</w:t>
            </w:r>
            <w:r w:rsidRPr="00746EA0">
              <w:rPr>
                <w:color w:val="000000" w:themeColor="text1"/>
              </w:rPr>
              <w:fldChar w:fldCharType="begin">
                <w:fldData xml:space="preserve">PEVuZE5vdGU+PENpdGU+PEF1dGhvcj5Cb3ljZTwvQXV0aG9yPjxZZWFyPjIwMTA8L1llYXI+PFJl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Cb3ljZTwvQXV0aG9yPjxZZWFyPjIwMTA8L1llYXI+PFJl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2</w:t>
            </w:r>
            <w:r w:rsidRPr="00746EA0">
              <w:rPr>
                <w:color w:val="000000" w:themeColor="text1"/>
              </w:rPr>
              <w:fldChar w:fldCharType="end"/>
            </w:r>
          </w:p>
        </w:tc>
        <w:tc>
          <w:tcPr>
            <w:tcW w:w="1870" w:type="dxa"/>
          </w:tcPr>
          <w:p w14:paraId="6C93D06E" w14:textId="47DAACFA" w:rsidR="001B26CF" w:rsidRPr="00746EA0" w:rsidRDefault="001B26CF" w:rsidP="0062114E">
            <w:pPr>
              <w:rPr>
                <w:color w:val="000000" w:themeColor="text1"/>
              </w:rPr>
            </w:pPr>
            <w:r w:rsidRPr="00746EA0">
              <w:rPr>
                <w:color w:val="000000" w:themeColor="text1"/>
              </w:rPr>
              <w:t>ASCIA</w:t>
            </w:r>
            <w:r w:rsidRPr="00746EA0">
              <w:rPr>
                <w:color w:val="000000" w:themeColor="text1"/>
              </w:rPr>
              <w:fldChar w:fldCharType="begin"/>
            </w:r>
            <w:r w:rsidR="0071170F" w:rsidRPr="00746EA0">
              <w:rPr>
                <w:color w:val="000000" w:themeColor="text1"/>
              </w:rPr>
              <w:instrText xml:space="preserve"> ADDIN EN.CITE &lt;EndNote&gt;&lt;Cite&gt;&lt;Author&gt;Australasian Society of Clinical Immunology and Allergy&lt;/Author&gt;&lt;Year&gt;2010&lt;/Year&gt;&lt;RecNum&gt;161&lt;/RecNum&gt;&lt;DisplayText&gt;&lt;style face="superscript"&gt;153&lt;/style&gt;&lt;/DisplayText&gt;&lt;record&gt;&lt;rec-number&gt;161&lt;/rec-number&gt;&lt;foreign-keys&gt;&lt;key app="EN" db-id="p2vvwes9d9r0epexttyxspebtz5pa2xazt5d" timestamp="1626034196"&gt;161&lt;/key&gt;&lt;/foreign-keys&gt;&lt;ref-type name="Web Page"&gt;12&lt;/ref-type&gt;&lt;contributors&gt;&lt;authors&gt;&lt;author&gt;Australasian Society of Clinical Immunology and Allergy,&lt;/author&gt;&lt;/authors&gt;&lt;/contributors&gt;&lt;titles&gt;&lt;title&gt;Infant Feeding Advice&lt;/title&gt;&lt;/titles&gt;&lt;volume&gt;2021&lt;/volume&gt;&lt;number&gt;July 11&lt;/number&gt;&lt;dates&gt;&lt;year&gt;2010&lt;/year&gt;&lt;/dates&gt;&lt;urls&gt;&lt;related-urls&gt;&lt;url&gt;https://www.allergy.org.au/images/stories/hp/info/ASCIA_Infant_Feeding_Advice_2010.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53</w:t>
            </w:r>
            <w:r w:rsidRPr="00746EA0">
              <w:rPr>
                <w:color w:val="000000" w:themeColor="text1"/>
              </w:rPr>
              <w:fldChar w:fldCharType="end"/>
            </w:r>
          </w:p>
        </w:tc>
        <w:tc>
          <w:tcPr>
            <w:tcW w:w="1870" w:type="dxa"/>
          </w:tcPr>
          <w:p w14:paraId="7DB00EB5" w14:textId="77777777" w:rsidR="001B26CF" w:rsidRPr="00746EA0" w:rsidRDefault="001B26CF" w:rsidP="0062114E">
            <w:pPr>
              <w:rPr>
                <w:color w:val="000000" w:themeColor="text1"/>
              </w:rPr>
            </w:pPr>
          </w:p>
        </w:tc>
        <w:tc>
          <w:tcPr>
            <w:tcW w:w="1870" w:type="dxa"/>
          </w:tcPr>
          <w:p w14:paraId="6631349B" w14:textId="26248848" w:rsidR="001B26CF" w:rsidRPr="00746EA0" w:rsidRDefault="001B26CF" w:rsidP="0062114E">
            <w:pPr>
              <w:rPr>
                <w:color w:val="000000" w:themeColor="text1"/>
              </w:rPr>
            </w:pPr>
            <w:r w:rsidRPr="00746EA0">
              <w:rPr>
                <w:color w:val="000000" w:themeColor="text1"/>
              </w:rPr>
              <w:t>AMS-MOH</w:t>
            </w:r>
            <w:r w:rsidRPr="00746EA0">
              <w:rPr>
                <w:color w:val="000000" w:themeColor="text1"/>
              </w:rPr>
              <w:fldChar w:fldCharType="begin">
                <w:fldData xml:space="preserve">PEVuZE5vdGU+PENpdGU+PEF1dGhvcj5BY2FkZW15IG9mIE1lZGljaW5lLVNpbmdhcG9yZTwvQXV0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BY2FkZW15IG9mIE1lZGljaW5lLVNpbmdhcG9yZTwvQXV0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81, 113</w:t>
            </w:r>
            <w:r w:rsidRPr="00746EA0">
              <w:rPr>
                <w:color w:val="000000" w:themeColor="text1"/>
              </w:rPr>
              <w:fldChar w:fldCharType="end"/>
            </w:r>
          </w:p>
        </w:tc>
      </w:tr>
      <w:tr w:rsidR="001B26CF" w:rsidRPr="00746EA0" w14:paraId="33A7A0F9" w14:textId="77777777" w:rsidTr="00F1604E">
        <w:tc>
          <w:tcPr>
            <w:tcW w:w="1870" w:type="dxa"/>
          </w:tcPr>
          <w:p w14:paraId="31283914" w14:textId="77777777" w:rsidR="001B26CF" w:rsidRPr="00746EA0" w:rsidRDefault="001B26CF" w:rsidP="0062114E">
            <w:pPr>
              <w:rPr>
                <w:color w:val="000000" w:themeColor="text1"/>
              </w:rPr>
            </w:pPr>
            <w:r w:rsidRPr="00746EA0">
              <w:rPr>
                <w:color w:val="000000" w:themeColor="text1"/>
              </w:rPr>
              <w:t>2012</w:t>
            </w:r>
          </w:p>
        </w:tc>
        <w:tc>
          <w:tcPr>
            <w:tcW w:w="1870" w:type="dxa"/>
          </w:tcPr>
          <w:p w14:paraId="6F2277A0" w14:textId="77777777" w:rsidR="001B26CF" w:rsidRPr="00746EA0" w:rsidRDefault="001B26CF" w:rsidP="0062114E">
            <w:pPr>
              <w:rPr>
                <w:color w:val="000000" w:themeColor="text1"/>
              </w:rPr>
            </w:pPr>
          </w:p>
        </w:tc>
        <w:tc>
          <w:tcPr>
            <w:tcW w:w="1870" w:type="dxa"/>
          </w:tcPr>
          <w:p w14:paraId="18541A48" w14:textId="77777777" w:rsidR="001B26CF" w:rsidRPr="00746EA0" w:rsidRDefault="001B26CF" w:rsidP="0062114E">
            <w:pPr>
              <w:rPr>
                <w:color w:val="000000" w:themeColor="text1"/>
              </w:rPr>
            </w:pPr>
          </w:p>
        </w:tc>
        <w:tc>
          <w:tcPr>
            <w:tcW w:w="1870" w:type="dxa"/>
          </w:tcPr>
          <w:p w14:paraId="6D80F806" w14:textId="2B0B270B" w:rsidR="001B26CF" w:rsidRPr="00746EA0" w:rsidRDefault="001B26CF" w:rsidP="0062114E">
            <w:pPr>
              <w:rPr>
                <w:color w:val="000000" w:themeColor="text1"/>
              </w:rPr>
            </w:pPr>
            <w:r w:rsidRPr="00746EA0">
              <w:rPr>
                <w:color w:val="000000" w:themeColor="text1"/>
              </w:rPr>
              <w:t>Finnish Allergy Program 2008-2018</w:t>
            </w:r>
            <w:r w:rsidRPr="00746EA0">
              <w:rPr>
                <w:color w:val="000000" w:themeColor="text1"/>
              </w:rPr>
              <w:fldChar w:fldCharType="begin"/>
            </w:r>
            <w:r w:rsidR="0071170F" w:rsidRPr="00746EA0">
              <w:rPr>
                <w:color w:val="000000" w:themeColor="text1"/>
              </w:rPr>
              <w:instrText xml:space="preserve"> ADDIN EN.CITE &lt;EndNote&gt;&lt;Cite&gt;&lt;Author&gt;Pelkonen&lt;/Author&gt;&lt;Year&gt;2012&lt;/Year&gt;&lt;RecNum&gt;168&lt;/RecNum&gt;&lt;DisplayText&gt;&lt;style face="superscript"&gt;154&lt;/style&gt;&lt;/DisplayText&gt;&lt;record&gt;&lt;rec-number&gt;168&lt;/rec-number&gt;&lt;foreign-keys&gt;&lt;key app="EN" db-id="p2vvwes9d9r0epexttyxspebtz5pa2xazt5d" timestamp="1626035481"&gt;168&lt;/key&gt;&lt;/foreign-keys&gt;&lt;ref-type name="Journal Article"&gt;17&lt;/ref-type&gt;&lt;contributors&gt;&lt;authors&gt;&lt;author&gt;Pelkonen, A. S.&lt;/author&gt;&lt;author&gt;Kuitunen, M.&lt;/author&gt;&lt;author&gt;Dunder, T.&lt;/author&gt;&lt;author&gt;Reijonen, T.&lt;/author&gt;&lt;author&gt;Valovirta, E.&lt;/author&gt;&lt;author&gt;Makela, M. J.&lt;/author&gt;&lt;author&gt;Finnish Allergy, Programme&lt;/author&gt;&lt;/authors&gt;&lt;/contributors&gt;&lt;auth-address&gt;Department of Allergy, Helsinki University Central Hospital, Helsinki, Finland.&lt;/auth-address&gt;&lt;titles&gt;&lt;title&gt;Allergy in children: practical recommendations of the Finnish Allergy Programme 2008-2018 for prevention, diagnosis, and treatment&lt;/title&gt;&lt;secondary-title&gt;Pediatr Allergy Immunol&lt;/secondary-title&gt;&lt;/titles&gt;&lt;pages&gt;103-16&lt;/pages&gt;&lt;volume&gt;23&lt;/volume&gt;&lt;number&gt;2&lt;/number&gt;&lt;edition&gt;2012/03/22&lt;/edition&gt;&lt;keywords&gt;&lt;keyword&gt;Child, Preschool&lt;/keyword&gt;&lt;keyword&gt;Finland&lt;/keyword&gt;&lt;keyword&gt;Humans&lt;/keyword&gt;&lt;keyword&gt;Hypersensitivity/*diagnosis/*prevention &amp;amp; control&lt;/keyword&gt;&lt;keyword&gt;Public Health/*methods&lt;/keyword&gt;&lt;/keywords&gt;&lt;dates&gt;&lt;year&gt;2012&lt;/year&gt;&lt;pub-dates&gt;&lt;date&gt;Mar&lt;/date&gt;&lt;/pub-dates&gt;&lt;/dates&gt;&lt;isbn&gt;1399-3038 (Electronic)&amp;#xD;0905-6157 (Linking)&lt;/isbn&gt;&lt;accession-num&gt;22432881&lt;/accession-num&gt;&lt;urls&gt;&lt;related-urls&gt;&lt;url&gt;https://www.ncbi.nlm.nih.gov/pubmed/22432881&lt;/url&gt;&lt;/related-urls&gt;&lt;/urls&gt;&lt;electronic-resource-num&gt;10.1111/j.1399-3038.2012.01298.x&lt;/electronic-resource-num&gt;&lt;/record&gt;&lt;/Cite&gt;&lt;/EndNote&gt;</w:instrText>
            </w:r>
            <w:r w:rsidRPr="00746EA0">
              <w:rPr>
                <w:color w:val="000000" w:themeColor="text1"/>
              </w:rPr>
              <w:fldChar w:fldCharType="separate"/>
            </w:r>
            <w:r w:rsidR="009C780F" w:rsidRPr="00746EA0">
              <w:rPr>
                <w:noProof/>
                <w:color w:val="000000" w:themeColor="text1"/>
                <w:vertAlign w:val="superscript"/>
              </w:rPr>
              <w:t>154</w:t>
            </w:r>
            <w:r w:rsidRPr="00746EA0">
              <w:rPr>
                <w:color w:val="000000" w:themeColor="text1"/>
              </w:rPr>
              <w:fldChar w:fldCharType="end"/>
            </w:r>
          </w:p>
        </w:tc>
        <w:tc>
          <w:tcPr>
            <w:tcW w:w="1870" w:type="dxa"/>
          </w:tcPr>
          <w:p w14:paraId="07B7DD0B" w14:textId="77777777" w:rsidR="001B26CF" w:rsidRPr="00746EA0" w:rsidRDefault="001B26CF" w:rsidP="0062114E">
            <w:pPr>
              <w:rPr>
                <w:color w:val="000000" w:themeColor="text1"/>
              </w:rPr>
            </w:pPr>
          </w:p>
        </w:tc>
      </w:tr>
      <w:tr w:rsidR="001B26CF" w:rsidRPr="00746EA0" w14:paraId="227232FA" w14:textId="77777777" w:rsidTr="00F1604E">
        <w:tc>
          <w:tcPr>
            <w:tcW w:w="1870" w:type="dxa"/>
          </w:tcPr>
          <w:p w14:paraId="40D75037" w14:textId="77777777" w:rsidR="001B26CF" w:rsidRPr="00746EA0" w:rsidRDefault="001B26CF" w:rsidP="0062114E">
            <w:pPr>
              <w:rPr>
                <w:color w:val="000000" w:themeColor="text1"/>
              </w:rPr>
            </w:pPr>
            <w:r w:rsidRPr="00746EA0">
              <w:rPr>
                <w:color w:val="000000" w:themeColor="text1"/>
              </w:rPr>
              <w:t>2013</w:t>
            </w:r>
          </w:p>
        </w:tc>
        <w:tc>
          <w:tcPr>
            <w:tcW w:w="1870" w:type="dxa"/>
          </w:tcPr>
          <w:p w14:paraId="1F2D2D11" w14:textId="788CD732" w:rsidR="001B26CF" w:rsidRPr="00746EA0" w:rsidRDefault="001B26CF" w:rsidP="0062114E">
            <w:pPr>
              <w:rPr>
                <w:color w:val="000000" w:themeColor="text1"/>
              </w:rPr>
            </w:pPr>
            <w:r w:rsidRPr="00746EA0">
              <w:rPr>
                <w:color w:val="000000" w:themeColor="text1"/>
              </w:rPr>
              <w:t>CPS, CSACI</w:t>
            </w:r>
            <w:r w:rsidRPr="00746EA0">
              <w:rPr>
                <w:color w:val="000000" w:themeColor="text1"/>
              </w:rPr>
              <w:fldChar w:fldCharType="begin"/>
            </w:r>
            <w:r w:rsidR="0071170F" w:rsidRPr="00746EA0">
              <w:rPr>
                <w:color w:val="000000" w:themeColor="text1"/>
              </w:rPr>
              <w:instrText xml:space="preserve"> ADDIN EN.CITE &lt;EndNote&gt;&lt;Cite&gt;&lt;Author&gt;Chan&lt;/Author&gt;&lt;Year&gt;2013&lt;/Year&gt;&lt;RecNum&gt;157&lt;/RecNum&gt;&lt;DisplayText&gt;&lt;style face="superscript"&gt;155&lt;/style&gt;&lt;/DisplayText&gt;&lt;record&gt;&lt;rec-number&gt;157&lt;/rec-number&gt;&lt;foreign-keys&gt;&lt;key app="EN" db-id="p2vvwes9d9r0epexttyxspebtz5pa2xazt5d" timestamp="1626033138"&gt;157&lt;/key&gt;&lt;/foreign-keys&gt;&lt;ref-type name="Journal Article"&gt;17&lt;/ref-type&gt;&lt;contributors&gt;&lt;authors&gt;&lt;author&gt;Chan, E. S.&lt;/author&gt;&lt;author&gt;Cummings, C.&lt;/author&gt;&lt;author&gt;Canadian Paediatric Society, Community Paediatrics Committee&lt;/author&gt;&lt;author&gt;Allergy, Section&lt;/author&gt;&lt;/authors&gt;&lt;/contributors&gt;&lt;titles&gt;&lt;title&gt;Dietary exposures and allergy prevention in high-risk infants: A joint statement with the Canadian Society of Allergy and Clinical Immunology&lt;/title&gt;&lt;secondary-title&gt;Paediatr Child Health&lt;/secondary-title&gt;&lt;/titles&gt;&lt;pages&gt;545-54&lt;/pages&gt;&lt;volume&gt;18&lt;/volume&gt;&lt;number&gt;10&lt;/number&gt;&lt;edition&gt;2014/02/06&lt;/edition&gt;&lt;keywords&gt;&lt;keyword&gt;Allergy prevention&lt;/keyword&gt;&lt;keyword&gt;Atopic dermatitis&lt;/keyword&gt;&lt;keyword&gt;Breastfeeding&lt;/keyword&gt;&lt;keyword&gt;Food allergy&lt;/keyword&gt;&lt;keyword&gt;Formula feeding&lt;/keyword&gt;&lt;keyword&gt;Solid food introduction&lt;/keyword&gt;&lt;/keywords&gt;&lt;dates&gt;&lt;year&gt;2013&lt;/year&gt;&lt;pub-dates&gt;&lt;date&gt;Dec&lt;/date&gt;&lt;/pub-dates&gt;&lt;/dates&gt;&lt;isbn&gt;1205-7088 (Print)&amp;#xD;1205-7088 (Linking)&lt;/isbn&gt;&lt;accession-num&gt;24497783&lt;/accession-num&gt;&lt;urls&gt;&lt;related-urls&gt;&lt;url&gt;https://www.ncbi.nlm.nih.gov/pubmed/24497783&lt;/url&gt;&lt;/related-urls&gt;&lt;/urls&gt;&lt;custom2&gt;PMC3907352&lt;/custom2&gt;&lt;electronic-resource-num&gt;10.1093/pch/18.10.545&lt;/electronic-resource-num&gt;&lt;/record&gt;&lt;/Cite&gt;&lt;/EndNote&gt;</w:instrText>
            </w:r>
            <w:r w:rsidRPr="00746EA0">
              <w:rPr>
                <w:color w:val="000000" w:themeColor="text1"/>
              </w:rPr>
              <w:fldChar w:fldCharType="separate"/>
            </w:r>
            <w:r w:rsidR="009C780F" w:rsidRPr="00746EA0">
              <w:rPr>
                <w:noProof/>
                <w:color w:val="000000" w:themeColor="text1"/>
                <w:vertAlign w:val="superscript"/>
              </w:rPr>
              <w:t>155</w:t>
            </w:r>
            <w:r w:rsidRPr="00746EA0">
              <w:rPr>
                <w:color w:val="000000" w:themeColor="text1"/>
              </w:rPr>
              <w:fldChar w:fldCharType="end"/>
            </w:r>
          </w:p>
        </w:tc>
        <w:tc>
          <w:tcPr>
            <w:tcW w:w="1870" w:type="dxa"/>
          </w:tcPr>
          <w:p w14:paraId="2326ABE9" w14:textId="77777777" w:rsidR="001B26CF" w:rsidRPr="00746EA0" w:rsidRDefault="001B26CF" w:rsidP="0062114E">
            <w:pPr>
              <w:rPr>
                <w:color w:val="000000" w:themeColor="text1"/>
              </w:rPr>
            </w:pPr>
          </w:p>
        </w:tc>
        <w:tc>
          <w:tcPr>
            <w:tcW w:w="1870" w:type="dxa"/>
          </w:tcPr>
          <w:p w14:paraId="1D9DCF1B" w14:textId="77777777" w:rsidR="001B26CF" w:rsidRPr="00746EA0" w:rsidRDefault="001B26CF" w:rsidP="0062114E">
            <w:pPr>
              <w:rPr>
                <w:color w:val="000000" w:themeColor="text1"/>
              </w:rPr>
            </w:pPr>
          </w:p>
        </w:tc>
        <w:tc>
          <w:tcPr>
            <w:tcW w:w="1870" w:type="dxa"/>
          </w:tcPr>
          <w:p w14:paraId="4A1F00E5" w14:textId="77777777" w:rsidR="001B26CF" w:rsidRPr="00746EA0" w:rsidRDefault="001B26CF" w:rsidP="0062114E">
            <w:pPr>
              <w:rPr>
                <w:color w:val="000000" w:themeColor="text1"/>
              </w:rPr>
            </w:pPr>
          </w:p>
        </w:tc>
      </w:tr>
      <w:tr w:rsidR="001B26CF" w:rsidRPr="00746EA0" w14:paraId="7DAF4C65" w14:textId="77777777" w:rsidTr="00F1604E">
        <w:tc>
          <w:tcPr>
            <w:tcW w:w="1870" w:type="dxa"/>
          </w:tcPr>
          <w:p w14:paraId="121A55DF" w14:textId="77777777" w:rsidR="001B26CF" w:rsidRPr="00746EA0" w:rsidRDefault="001B26CF" w:rsidP="0062114E">
            <w:pPr>
              <w:rPr>
                <w:color w:val="000000" w:themeColor="text1"/>
              </w:rPr>
            </w:pPr>
            <w:r w:rsidRPr="00746EA0">
              <w:rPr>
                <w:color w:val="000000" w:themeColor="text1"/>
              </w:rPr>
              <w:t>2014</w:t>
            </w:r>
          </w:p>
        </w:tc>
        <w:tc>
          <w:tcPr>
            <w:tcW w:w="1870" w:type="dxa"/>
          </w:tcPr>
          <w:p w14:paraId="175D1691" w14:textId="77777777" w:rsidR="001B26CF" w:rsidRPr="00746EA0" w:rsidRDefault="001B26CF" w:rsidP="0062114E">
            <w:pPr>
              <w:rPr>
                <w:color w:val="000000" w:themeColor="text1"/>
              </w:rPr>
            </w:pPr>
          </w:p>
        </w:tc>
        <w:tc>
          <w:tcPr>
            <w:tcW w:w="1870" w:type="dxa"/>
          </w:tcPr>
          <w:p w14:paraId="6937883F" w14:textId="77777777" w:rsidR="001B26CF" w:rsidRPr="00746EA0" w:rsidRDefault="001B26CF" w:rsidP="0062114E">
            <w:pPr>
              <w:rPr>
                <w:color w:val="000000" w:themeColor="text1"/>
              </w:rPr>
            </w:pPr>
          </w:p>
        </w:tc>
        <w:tc>
          <w:tcPr>
            <w:tcW w:w="1870" w:type="dxa"/>
          </w:tcPr>
          <w:p w14:paraId="1272D559" w14:textId="4ECD9AC3" w:rsidR="001B26CF" w:rsidRPr="00746EA0" w:rsidRDefault="001B26CF" w:rsidP="0062114E">
            <w:pPr>
              <w:rPr>
                <w:color w:val="000000" w:themeColor="text1"/>
              </w:rPr>
            </w:pPr>
            <w:r w:rsidRPr="00746EA0">
              <w:rPr>
                <w:color w:val="000000" w:themeColor="text1"/>
              </w:rPr>
              <w:t>DGAKI, DGKJ</w:t>
            </w:r>
            <w:r w:rsidRPr="00746EA0">
              <w:rPr>
                <w:color w:val="000000" w:themeColor="text1"/>
              </w:rPr>
              <w:fldChar w:fldCharType="begin">
                <w:fldData xml:space="preserve">PEVuZE5vdGU+PENpdGU+PEF1dGhvcj5TY2hhZmVyPC9BdXRob3I+PFllYXI+MjAxNDwvWWVhcj48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Y2hhZmVyPC9BdXRob3I+PFllYXI+MjAxNDwvWWVhcj48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6</w:t>
            </w:r>
            <w:r w:rsidRPr="00746EA0">
              <w:rPr>
                <w:color w:val="000000" w:themeColor="text1"/>
              </w:rPr>
              <w:fldChar w:fldCharType="end"/>
            </w:r>
            <w:r w:rsidRPr="00746EA0">
              <w:rPr>
                <w:color w:val="000000" w:themeColor="text1"/>
              </w:rPr>
              <w:t>, EAACI</w:t>
            </w:r>
            <w:r w:rsidRPr="00746EA0">
              <w:rPr>
                <w:color w:val="000000" w:themeColor="text1"/>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7</w:t>
            </w:r>
            <w:r w:rsidRPr="00746EA0">
              <w:rPr>
                <w:color w:val="000000" w:themeColor="text1"/>
              </w:rPr>
              <w:fldChar w:fldCharType="end"/>
            </w:r>
          </w:p>
        </w:tc>
        <w:tc>
          <w:tcPr>
            <w:tcW w:w="1870" w:type="dxa"/>
          </w:tcPr>
          <w:p w14:paraId="5A6F5F7E" w14:textId="77777777" w:rsidR="001B26CF" w:rsidRPr="00746EA0" w:rsidRDefault="001B26CF" w:rsidP="0062114E">
            <w:pPr>
              <w:rPr>
                <w:color w:val="000000" w:themeColor="text1"/>
              </w:rPr>
            </w:pPr>
          </w:p>
        </w:tc>
      </w:tr>
      <w:tr w:rsidR="001B26CF" w:rsidRPr="00746EA0" w14:paraId="59195484" w14:textId="77777777" w:rsidTr="00F1604E">
        <w:tc>
          <w:tcPr>
            <w:tcW w:w="1870" w:type="dxa"/>
          </w:tcPr>
          <w:p w14:paraId="4912C6E9" w14:textId="77777777" w:rsidR="001B26CF" w:rsidRPr="00746EA0" w:rsidRDefault="001B26CF" w:rsidP="0062114E">
            <w:pPr>
              <w:rPr>
                <w:color w:val="000000" w:themeColor="text1"/>
              </w:rPr>
            </w:pPr>
            <w:r w:rsidRPr="00746EA0">
              <w:rPr>
                <w:color w:val="000000" w:themeColor="text1"/>
              </w:rPr>
              <w:t>2015</w:t>
            </w:r>
          </w:p>
        </w:tc>
        <w:tc>
          <w:tcPr>
            <w:tcW w:w="1870" w:type="dxa"/>
          </w:tcPr>
          <w:p w14:paraId="7065BB2C" w14:textId="2FB12810" w:rsidR="001B26CF" w:rsidRPr="00746EA0" w:rsidRDefault="001B26CF" w:rsidP="0062114E">
            <w:pPr>
              <w:rPr>
                <w:color w:val="000000" w:themeColor="text1"/>
              </w:rPr>
            </w:pPr>
            <w:r w:rsidRPr="00746EA0">
              <w:rPr>
                <w:color w:val="000000" w:themeColor="text1"/>
              </w:rPr>
              <w:t>AAP</w:t>
            </w:r>
            <w:r w:rsidRPr="00746EA0">
              <w:rPr>
                <w:color w:val="000000" w:themeColor="text1"/>
              </w:rPr>
              <w:fldChar w:fldCharType="begin">
                <w:fldData xml:space="preserve">PEVuZE5vdGU+PENpdGU+PEF1dGhvcj5GbGVpc2NoZXI8L0F1dGhvcj48WWVhcj4yMDE1PC9ZZWFy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bGVpc2NoZXI8L0F1dGhvcj48WWVhcj4yMDE1PC9ZZWFy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7</w:t>
            </w:r>
            <w:r w:rsidRPr="00746EA0">
              <w:rPr>
                <w:color w:val="000000" w:themeColor="text1"/>
              </w:rPr>
              <w:fldChar w:fldCharType="end"/>
            </w:r>
          </w:p>
        </w:tc>
        <w:tc>
          <w:tcPr>
            <w:tcW w:w="1870" w:type="dxa"/>
          </w:tcPr>
          <w:p w14:paraId="09CA81B8" w14:textId="77777777" w:rsidR="001B26CF" w:rsidRPr="00746EA0" w:rsidRDefault="001B26CF" w:rsidP="0062114E">
            <w:pPr>
              <w:rPr>
                <w:color w:val="000000" w:themeColor="text1"/>
              </w:rPr>
            </w:pPr>
          </w:p>
        </w:tc>
        <w:tc>
          <w:tcPr>
            <w:tcW w:w="1870" w:type="dxa"/>
          </w:tcPr>
          <w:p w14:paraId="38DF37B3" w14:textId="77777777" w:rsidR="001B26CF" w:rsidRPr="00746EA0" w:rsidRDefault="001B26CF" w:rsidP="0062114E">
            <w:pPr>
              <w:rPr>
                <w:color w:val="000000" w:themeColor="text1"/>
              </w:rPr>
            </w:pPr>
          </w:p>
        </w:tc>
        <w:tc>
          <w:tcPr>
            <w:tcW w:w="1870" w:type="dxa"/>
          </w:tcPr>
          <w:p w14:paraId="6668AF48" w14:textId="04E8B717" w:rsidR="001B26CF" w:rsidRPr="00746EA0" w:rsidRDefault="001B26CF" w:rsidP="0062114E">
            <w:pPr>
              <w:rPr>
                <w:color w:val="000000" w:themeColor="text1"/>
              </w:rPr>
            </w:pPr>
            <w:r w:rsidRPr="00746EA0">
              <w:rPr>
                <w:color w:val="000000" w:themeColor="text1"/>
              </w:rPr>
              <w:t>GLAD-P</w:t>
            </w:r>
            <w:r w:rsidRPr="00746EA0">
              <w:rPr>
                <w:color w:val="000000" w:themeColor="text1"/>
              </w:rPr>
              <w:fldChar w:fldCharType="begin">
                <w:fldData xml:space="preserve">PEVuZE5vdGU+PENpdGU+PEF1dGhvcj5GaW9jY2hpPC9BdXRob3I+PFllYXI+MjAxNTwvWWVhcj48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aW9jY2hpPC9BdXRob3I+PFllYXI+MjAxNTwvWWVhcj48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8</w:t>
            </w:r>
            <w:r w:rsidRPr="00746EA0">
              <w:rPr>
                <w:color w:val="000000" w:themeColor="text1"/>
              </w:rPr>
              <w:fldChar w:fldCharType="end"/>
            </w:r>
            <w:r w:rsidRPr="00746EA0">
              <w:rPr>
                <w:color w:val="000000" w:themeColor="text1"/>
              </w:rPr>
              <w:t> </w:t>
            </w:r>
          </w:p>
        </w:tc>
      </w:tr>
      <w:tr w:rsidR="001B26CF" w:rsidRPr="00746EA0" w14:paraId="10635402" w14:textId="77777777" w:rsidTr="00F1604E">
        <w:tc>
          <w:tcPr>
            <w:tcW w:w="1870" w:type="dxa"/>
          </w:tcPr>
          <w:p w14:paraId="3BCC335B" w14:textId="77777777" w:rsidR="001B26CF" w:rsidRPr="00746EA0" w:rsidRDefault="001B26CF" w:rsidP="0062114E">
            <w:pPr>
              <w:rPr>
                <w:color w:val="000000" w:themeColor="text1"/>
              </w:rPr>
            </w:pPr>
            <w:r w:rsidRPr="00746EA0">
              <w:rPr>
                <w:color w:val="000000" w:themeColor="text1"/>
              </w:rPr>
              <w:t>2016</w:t>
            </w:r>
          </w:p>
        </w:tc>
        <w:tc>
          <w:tcPr>
            <w:tcW w:w="1870" w:type="dxa"/>
          </w:tcPr>
          <w:p w14:paraId="23DAF703" w14:textId="77777777" w:rsidR="001B26CF" w:rsidRPr="00746EA0" w:rsidRDefault="001B26CF" w:rsidP="0062114E">
            <w:pPr>
              <w:rPr>
                <w:color w:val="000000" w:themeColor="text1"/>
              </w:rPr>
            </w:pPr>
          </w:p>
        </w:tc>
        <w:tc>
          <w:tcPr>
            <w:tcW w:w="1870" w:type="dxa"/>
          </w:tcPr>
          <w:p w14:paraId="2242F679" w14:textId="77777777" w:rsidR="001B26CF" w:rsidRPr="00746EA0" w:rsidRDefault="001B26CF" w:rsidP="0062114E">
            <w:pPr>
              <w:rPr>
                <w:color w:val="000000" w:themeColor="text1"/>
              </w:rPr>
            </w:pPr>
          </w:p>
        </w:tc>
        <w:tc>
          <w:tcPr>
            <w:tcW w:w="1870" w:type="dxa"/>
          </w:tcPr>
          <w:p w14:paraId="7DF64543" w14:textId="6FF89904" w:rsidR="001B26CF" w:rsidRPr="00746EA0" w:rsidRDefault="001B26CF" w:rsidP="0062114E">
            <w:pPr>
              <w:rPr>
                <w:color w:val="000000" w:themeColor="text1"/>
              </w:rPr>
            </w:pPr>
            <w:r w:rsidRPr="00746EA0">
              <w:rPr>
                <w:color w:val="000000" w:themeColor="text1"/>
              </w:rPr>
              <w:t>ISPAI, ISP</w:t>
            </w:r>
            <w:r w:rsidRPr="00746EA0">
              <w:rPr>
                <w:color w:val="000000" w:themeColor="text1"/>
              </w:rPr>
              <w:fldChar w:fldCharType="begin">
                <w:fldData xml:space="preserve">PEVuZE5vdGU+PENpdGU+PEF1dGhvcj5kaSBNYXVybzwvQXV0aG9yPjxZZWFyPjIwMTY8L1llYXI+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kaSBNYXVybzwvQXV0aG9yPjxZZWFyPjIwMTY8L1llYXI+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59</w:t>
            </w:r>
            <w:r w:rsidRPr="00746EA0">
              <w:rPr>
                <w:color w:val="000000" w:themeColor="text1"/>
              </w:rPr>
              <w:fldChar w:fldCharType="end"/>
            </w:r>
          </w:p>
        </w:tc>
        <w:tc>
          <w:tcPr>
            <w:tcW w:w="1870" w:type="dxa"/>
          </w:tcPr>
          <w:p w14:paraId="6BCC1C37" w14:textId="64A8BD39" w:rsidR="001B26CF" w:rsidRPr="00746EA0" w:rsidRDefault="001B26CF" w:rsidP="0062114E">
            <w:pPr>
              <w:rPr>
                <w:color w:val="000000" w:themeColor="text1"/>
              </w:rPr>
            </w:pPr>
            <w:r w:rsidRPr="00746EA0">
              <w:rPr>
                <w:color w:val="000000" w:themeColor="text1"/>
              </w:rPr>
              <w:t>HKIA</w:t>
            </w:r>
            <w:r w:rsidRPr="00746EA0">
              <w:rPr>
                <w:color w:val="000000" w:themeColor="text1"/>
              </w:rPr>
              <w:fldChar w:fldCharType="begin">
                <w:fldData xml:space="preserve">PEVuZE5vdGU+PENpdGU+PEF1dGhvcj5DaGFuPC9BdXRob3I+PFllYXI+MjAxNjwvWWVhcj48UmVj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aGFuPC9BdXRob3I+PFllYXI+MjAxNjwvWWVhcj48UmVj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4, 115</w:t>
            </w:r>
            <w:r w:rsidRPr="00746EA0">
              <w:rPr>
                <w:color w:val="000000" w:themeColor="text1"/>
              </w:rPr>
              <w:fldChar w:fldCharType="end"/>
            </w:r>
            <w:r w:rsidRPr="00746EA0">
              <w:rPr>
                <w:color w:val="000000" w:themeColor="text1"/>
              </w:rPr>
              <w:t>, GLAD-P</w:t>
            </w:r>
            <w:r w:rsidRPr="00746EA0">
              <w:rPr>
                <w:color w:val="000000" w:themeColor="text1"/>
              </w:rPr>
              <w:fldChar w:fldCharType="begin">
                <w:fldData xml:space="preserve">PEVuZE5vdGU+PENpdGU+PEF1dGhvcj5DdWVsbG8tR2FyY2lhPC9BdXRob3I+PFllYXI+MjAxNjwv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DdWVsbG8tR2FyY2lhPC9BdXRob3I+PFllYXI+MjAxNjwv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2</w:t>
            </w:r>
            <w:r w:rsidRPr="00746EA0">
              <w:rPr>
                <w:color w:val="000000" w:themeColor="text1"/>
              </w:rPr>
              <w:fldChar w:fldCharType="end"/>
            </w:r>
          </w:p>
        </w:tc>
      </w:tr>
      <w:tr w:rsidR="001B26CF" w:rsidRPr="00746EA0" w14:paraId="22A1AC06" w14:textId="77777777" w:rsidTr="00F1604E">
        <w:tc>
          <w:tcPr>
            <w:tcW w:w="1870" w:type="dxa"/>
          </w:tcPr>
          <w:p w14:paraId="4D9A851A" w14:textId="77777777" w:rsidR="001B26CF" w:rsidRPr="00746EA0" w:rsidRDefault="001B26CF" w:rsidP="0062114E">
            <w:pPr>
              <w:rPr>
                <w:color w:val="000000" w:themeColor="text1"/>
              </w:rPr>
            </w:pPr>
            <w:r w:rsidRPr="00746EA0">
              <w:rPr>
                <w:color w:val="000000" w:themeColor="text1"/>
              </w:rPr>
              <w:t>2017</w:t>
            </w:r>
          </w:p>
        </w:tc>
        <w:tc>
          <w:tcPr>
            <w:tcW w:w="1870" w:type="dxa"/>
          </w:tcPr>
          <w:p w14:paraId="3BF10F03" w14:textId="29D24FFC" w:rsidR="001B26CF" w:rsidRPr="00746EA0" w:rsidRDefault="001B26CF" w:rsidP="0062114E">
            <w:pPr>
              <w:rPr>
                <w:color w:val="000000" w:themeColor="text1"/>
              </w:rPr>
            </w:pPr>
            <w:r w:rsidRPr="00746EA0">
              <w:rPr>
                <w:color w:val="000000" w:themeColor="text1"/>
              </w:rPr>
              <w:t>NIAID</w:t>
            </w:r>
            <w:r w:rsidRPr="00746EA0">
              <w:rPr>
                <w:color w:val="000000" w:themeColor="text1"/>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71170F" w:rsidRPr="00746EA0">
              <w:rPr>
                <w:noProof/>
                <w:color w:val="000000" w:themeColor="text1"/>
                <w:vertAlign w:val="superscript"/>
              </w:rPr>
              <w:t>102</w:t>
            </w:r>
            <w:r w:rsidRPr="00746EA0">
              <w:rPr>
                <w:color w:val="000000" w:themeColor="text1"/>
              </w:rPr>
              <w:fldChar w:fldCharType="end"/>
            </w:r>
          </w:p>
        </w:tc>
        <w:tc>
          <w:tcPr>
            <w:tcW w:w="1870" w:type="dxa"/>
          </w:tcPr>
          <w:p w14:paraId="29D9B464" w14:textId="77777777" w:rsidR="001B26CF" w:rsidRPr="00746EA0" w:rsidRDefault="001B26CF" w:rsidP="0062114E">
            <w:pPr>
              <w:rPr>
                <w:color w:val="000000" w:themeColor="text1"/>
              </w:rPr>
            </w:pPr>
          </w:p>
        </w:tc>
        <w:tc>
          <w:tcPr>
            <w:tcW w:w="1870" w:type="dxa"/>
          </w:tcPr>
          <w:p w14:paraId="1FEA330D" w14:textId="3FCF0455" w:rsidR="001B26CF" w:rsidRPr="00746EA0" w:rsidRDefault="001B26CF" w:rsidP="0062114E">
            <w:pPr>
              <w:rPr>
                <w:color w:val="000000" w:themeColor="text1"/>
              </w:rPr>
            </w:pPr>
            <w:r w:rsidRPr="00746EA0">
              <w:rPr>
                <w:color w:val="000000" w:themeColor="text1"/>
              </w:rPr>
              <w:t>BSACI</w:t>
            </w:r>
            <w:r w:rsidRPr="00746EA0">
              <w:rPr>
                <w:color w:val="000000" w:themeColor="text1"/>
              </w:rPr>
              <w:fldChar w:fldCharType="begin">
                <w:fldData xml:space="preserve">PEVuZE5vdGU+PENpdGU+PEF1dGhvcj5TdGllZmVsPC9BdXRob3I+PFllYXI+MjAxNzwvWWVhcj48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TdGllZmVsPC9BdXRob3I+PFllYXI+MjAxNzwvWWVhcj48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10</w:t>
            </w:r>
            <w:r w:rsidRPr="00746EA0">
              <w:rPr>
                <w:color w:val="000000" w:themeColor="text1"/>
              </w:rPr>
              <w:fldChar w:fldCharType="end"/>
            </w:r>
            <w:r w:rsidRPr="00746EA0">
              <w:rPr>
                <w:color w:val="000000" w:themeColor="text1"/>
              </w:rPr>
              <w:t>, ESPGHAN</w:t>
            </w:r>
            <w:r w:rsidRPr="00746EA0">
              <w:rPr>
                <w:color w:val="000000" w:themeColor="text1"/>
              </w:rPr>
              <w:fldChar w:fldCharType="begin">
                <w:fldData xml:space="preserve">PEVuZE5vdGU+PENpdGU+PEF1dGhvcj5GZXd0cmVsbDwvQXV0aG9yPjxZZWFyPjIwMTc8L1llYXI+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=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ZXd0cmVsbDwvQXV0aG9yPjxZZWFyPjIwMTc8L1llYXI+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=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60</w:t>
            </w:r>
            <w:r w:rsidRPr="00746EA0">
              <w:rPr>
                <w:color w:val="000000" w:themeColor="text1"/>
              </w:rPr>
              <w:fldChar w:fldCharType="end"/>
            </w:r>
          </w:p>
        </w:tc>
        <w:tc>
          <w:tcPr>
            <w:tcW w:w="1870" w:type="dxa"/>
          </w:tcPr>
          <w:p w14:paraId="76B54193" w14:textId="1D1BC422" w:rsidR="001B26CF" w:rsidRPr="00746EA0" w:rsidRDefault="001B26CF" w:rsidP="0062114E">
            <w:pPr>
              <w:rPr>
                <w:color w:val="000000" w:themeColor="text1"/>
              </w:rPr>
            </w:pPr>
            <w:r w:rsidRPr="00746EA0">
              <w:rPr>
                <w:color w:val="000000" w:themeColor="text1"/>
              </w:rPr>
              <w:t>JSPACI</w:t>
            </w:r>
            <w:r w:rsidRPr="00746EA0">
              <w:rPr>
                <w:color w:val="000000" w:themeColor="text1"/>
              </w:rPr>
              <w:fldChar w:fldCharType="begin">
                <w:fldData xml:space="preserve">PEVuZE5vdGU+PENpdGU+PEF1dGhvcj5FYmlzYXdhPC9BdXRob3I+PFllYXI+MjAxNzwvWWVhcj48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FYmlzYXdhPC9BdXRob3I+PFllYXI+MjAxNzwvWWVhcj48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61</w:t>
            </w:r>
            <w:r w:rsidRPr="00746EA0">
              <w:rPr>
                <w:color w:val="000000" w:themeColor="text1"/>
              </w:rPr>
              <w:fldChar w:fldCharType="end"/>
            </w:r>
            <w:r w:rsidRPr="00746EA0">
              <w:rPr>
                <w:color w:val="000000" w:themeColor="text1"/>
              </w:rPr>
              <w:t>, PSAII, PSPGHN</w:t>
            </w:r>
            <w:r w:rsidRPr="00746EA0">
              <w:rPr>
                <w:color w:val="000000" w:themeColor="text1"/>
              </w:rPr>
              <w:fldChar w:fldCharType="begin">
                <w:fldData xml:space="preserve">PEVuZE5vdGU+PENpdGU+PEF1dGhvcj5SZWN0bzwvQXV0aG9yPjxZZWFyPjIwMTc8L1llYXI+PFJl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SZWN0bzwvQXV0aG9yPjxZZWFyPjIwMTc8L1llYXI+PFJl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62</w:t>
            </w:r>
            <w:r w:rsidRPr="00746EA0">
              <w:rPr>
                <w:color w:val="000000" w:themeColor="text1"/>
              </w:rPr>
              <w:fldChar w:fldCharType="end"/>
            </w:r>
          </w:p>
        </w:tc>
      </w:tr>
      <w:tr w:rsidR="001B26CF" w:rsidRPr="00746EA0" w14:paraId="15B3E090" w14:textId="77777777" w:rsidTr="00F1604E">
        <w:tc>
          <w:tcPr>
            <w:tcW w:w="1870" w:type="dxa"/>
          </w:tcPr>
          <w:p w14:paraId="2F513354" w14:textId="77777777" w:rsidR="001B26CF" w:rsidRPr="00746EA0" w:rsidRDefault="001B26CF" w:rsidP="0062114E">
            <w:pPr>
              <w:rPr>
                <w:color w:val="000000" w:themeColor="text1"/>
              </w:rPr>
            </w:pPr>
            <w:r w:rsidRPr="00746EA0">
              <w:rPr>
                <w:color w:val="000000" w:themeColor="text1"/>
              </w:rPr>
              <w:t>2018</w:t>
            </w:r>
          </w:p>
        </w:tc>
        <w:tc>
          <w:tcPr>
            <w:tcW w:w="1870" w:type="dxa"/>
          </w:tcPr>
          <w:p w14:paraId="592AEC7D" w14:textId="77777777" w:rsidR="001B26CF" w:rsidRPr="00746EA0" w:rsidRDefault="001B26CF" w:rsidP="0062114E">
            <w:pPr>
              <w:rPr>
                <w:color w:val="000000" w:themeColor="text1"/>
              </w:rPr>
            </w:pPr>
          </w:p>
        </w:tc>
        <w:tc>
          <w:tcPr>
            <w:tcW w:w="1870" w:type="dxa"/>
          </w:tcPr>
          <w:p w14:paraId="5EBF627B" w14:textId="77777777" w:rsidR="001B26CF" w:rsidRPr="00746EA0" w:rsidRDefault="001B26CF" w:rsidP="0062114E">
            <w:pPr>
              <w:rPr>
                <w:color w:val="000000" w:themeColor="text1"/>
              </w:rPr>
            </w:pPr>
          </w:p>
        </w:tc>
        <w:tc>
          <w:tcPr>
            <w:tcW w:w="1870" w:type="dxa"/>
          </w:tcPr>
          <w:p w14:paraId="6F31F82D" w14:textId="4CF5E6FC" w:rsidR="001B26CF" w:rsidRPr="00746EA0" w:rsidRDefault="001B26CF" w:rsidP="0062114E">
            <w:pPr>
              <w:rPr>
                <w:color w:val="000000" w:themeColor="text1"/>
              </w:rPr>
            </w:pPr>
            <w:r w:rsidRPr="00746EA0">
              <w:rPr>
                <w:color w:val="000000" w:themeColor="text1"/>
              </w:rPr>
              <w:t>BSACI</w:t>
            </w:r>
            <w:r w:rsidRPr="00746EA0">
              <w:rPr>
                <w:color w:val="000000" w:themeColor="text1"/>
              </w:rPr>
              <w:fldChar w:fldCharType="begin"/>
            </w:r>
            <w:r w:rsidR="0071170F" w:rsidRPr="00746EA0">
              <w:rPr>
                <w:color w:val="000000" w:themeColor="text1"/>
              </w:rPr>
              <w:instrText xml:space="preserve"> ADDIN EN.CITE &lt;EndNote&gt;&lt;Cite&gt;&lt;Author&gt;Turner&lt;/Author&gt;&lt;Year&gt;2018&lt;/Year&gt;&lt;RecNum&gt;166&lt;/RecNum&gt;&lt;DisplayText&gt;&lt;style face="superscript"&gt;163&lt;/style&gt;&lt;/DisplayText&gt;&lt;record&gt;&lt;rec-number&gt;166&lt;/rec-number&gt;&lt;foreign-keys&gt;&lt;key app="EN" db-id="p2vvwes9d9r0epexttyxspebtz5pa2xazt5d" timestamp="1626035071"&gt;166&lt;/key&gt;&lt;/foreign-keys&gt;&lt;ref-type name="Journal Article"&gt;17&lt;/ref-type&gt;&lt;contributors&gt;&lt;authors&gt;&lt;author&gt;Turner, P. J.&lt;/author&gt;&lt;author&gt;Feeney, M.&lt;/author&gt;&lt;author&gt;Meyer, R.&lt;/author&gt;&lt;author&gt;Perkin, M. R.&lt;/author&gt;&lt;author&gt;Fox, A. T.&lt;/author&gt;&lt;/authors&gt;&lt;/contributors&gt;&lt;auth-address&gt;Section of Paediatrics and MRC and Asthma UK Centre in Allergic Mechanisms of Asthma, Imperial College London, London, UK.&amp;#xD;Department of Pediatric Allergy, Division of Asthma, Allergy and Lung Biology, King&amp;apos;s College London and Guy&amp;apos;s and St. Thomas&amp;apos; NHS Foundation Trust, London, UK.&amp;#xD;Population Health Research Institute, St. George&amp;apos;s, University of London, London, UK.&lt;/auth-address&gt;&lt;titles&gt;&lt;title&gt;Implementing primary prevention of food allergy in infants: New BSACI guidance published&lt;/title&gt;&lt;secondary-title&gt;Clin Exp Allergy&lt;/secondary-title&gt;&lt;/titles&gt;&lt;pages&gt;912-915&lt;/pages&gt;&lt;volume&gt;48&lt;/volume&gt;&lt;number&gt;8&lt;/number&gt;&lt;edition&gt;2018/08/23&lt;/edition&gt;&lt;keywords&gt;&lt;keyword&gt;Disease Management&lt;/keyword&gt;&lt;keyword&gt;Food Hypersensitivity/*prevention &amp;amp; control&lt;/keyword&gt;&lt;keyword&gt;Humans&lt;/keyword&gt;&lt;keyword&gt;Infant&lt;/keyword&gt;&lt;keyword&gt;Practice Guidelines as Topic&lt;/keyword&gt;&lt;keyword&gt;*Primary Prevention&lt;/keyword&gt;&lt;keyword&gt;United Kingdom&lt;/keyword&gt;&lt;/keywords&gt;&lt;dates&gt;&lt;year&gt;2018&lt;/year&gt;&lt;pub-dates&gt;&lt;date&gt;Aug&lt;/date&gt;&lt;/pub-dates&gt;&lt;/dates&gt;&lt;isbn&gt;1365-2222 (Electronic)&amp;#xD;0954-7894 (Linking)&lt;/isbn&gt;&lt;accession-num&gt;30133860&lt;/accession-num&gt;&lt;urls&gt;&lt;related-urls&gt;&lt;url&gt;https://www.ncbi.nlm.nih.gov/pubmed/30133860&lt;/url&gt;&lt;/related-urls&gt;&lt;/urls&gt;&lt;electronic-resource-num&gt;10.1111/cea.13218&lt;/electronic-resource-num&gt;&lt;/record&gt;&lt;/Cite&gt;&lt;/EndNote&gt;</w:instrText>
            </w:r>
            <w:r w:rsidRPr="00746EA0">
              <w:rPr>
                <w:color w:val="000000" w:themeColor="text1"/>
              </w:rPr>
              <w:fldChar w:fldCharType="separate"/>
            </w:r>
            <w:r w:rsidR="009C780F" w:rsidRPr="00746EA0">
              <w:rPr>
                <w:noProof/>
                <w:color w:val="000000" w:themeColor="text1"/>
                <w:vertAlign w:val="superscript"/>
              </w:rPr>
              <w:t>163</w:t>
            </w:r>
            <w:r w:rsidRPr="00746EA0">
              <w:rPr>
                <w:color w:val="000000" w:themeColor="text1"/>
              </w:rPr>
              <w:fldChar w:fldCharType="end"/>
            </w:r>
            <w:r w:rsidRPr="00746EA0">
              <w:rPr>
                <w:color w:val="000000" w:themeColor="text1"/>
              </w:rPr>
              <w:t>, SACN, COT</w:t>
            </w:r>
            <w:r w:rsidRPr="00746EA0">
              <w:rPr>
                <w:color w:val="000000" w:themeColor="text1"/>
              </w:rPr>
              <w:fldChar w:fldCharType="begin"/>
            </w:r>
            <w:r w:rsidR="0071170F" w:rsidRPr="00746EA0">
              <w:rPr>
                <w:color w:val="000000" w:themeColor="text1"/>
              </w:rPr>
              <w:instrText xml:space="preserve"> ADDIN EN.CITE &lt;EndNote&gt;&lt;Cite&gt;&lt;Author&gt;Scientific Advisory Committee on Nutrition and Committee on Toxicity&lt;/Author&gt;&lt;Year&gt;2018&lt;/Year&gt;&lt;RecNum&gt;176&lt;/RecNum&gt;&lt;DisplayText&gt;&lt;style face="superscript"&gt;164&lt;/style&gt;&lt;/DisplayText&gt;&lt;record&gt;&lt;rec-number&gt;176&lt;/rec-number&gt;&lt;foreign-keys&gt;&lt;key app="EN" db-id="p2vvwes9d9r0epexttyxspebtz5pa2xazt5d" timestamp="1626038047"&gt;176&lt;/key&gt;&lt;/foreign-keys&gt;&lt;ref-type name="Web Page"&gt;12&lt;/ref-type&gt;&lt;contributors&gt;&lt;authors&gt;&lt;author&gt;Scientific Advisory Committee on Nutrition and Committee on Toxicity,&lt;/author&gt;&lt;/authors&gt;&lt;/contributors&gt;&lt;titles&gt;&lt;title&gt;Assessing the health benefits and risks of the introduction of peanut and hen’s egg into the infant diet before six months of age in the UK&lt;/title&gt;&lt;/titles&gt;&lt;volume&gt;2021&lt;/volume&gt;&lt;number&gt;July 11&lt;/number&gt;&lt;dates&gt;&lt;year&gt;2018&lt;/year&gt;&lt;/dates&gt;&lt;urls&gt;&lt;related-urls&gt;&lt;url&gt;https://cot.food.gov.uk/sites/default/files/jointsacncotallergystatementfinal2.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64</w:t>
            </w:r>
            <w:r w:rsidRPr="00746EA0">
              <w:rPr>
                <w:color w:val="000000" w:themeColor="text1"/>
              </w:rPr>
              <w:fldChar w:fldCharType="end"/>
            </w:r>
          </w:p>
        </w:tc>
        <w:tc>
          <w:tcPr>
            <w:tcW w:w="1870" w:type="dxa"/>
          </w:tcPr>
          <w:p w14:paraId="6B0ABAF9" w14:textId="5FA52A0D" w:rsidR="001B26CF" w:rsidRPr="00746EA0" w:rsidRDefault="001B26CF" w:rsidP="0062114E">
            <w:pPr>
              <w:rPr>
                <w:color w:val="000000" w:themeColor="text1"/>
              </w:rPr>
            </w:pPr>
            <w:r w:rsidRPr="00746EA0">
              <w:rPr>
                <w:noProof/>
                <w:color w:val="000000" w:themeColor="text1"/>
              </w:rPr>
              <w:t>APAPARI</w:t>
            </w:r>
            <w:r w:rsidRPr="00746EA0">
              <w:rPr>
                <w:noProof/>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noProof/>
                <w:color w:val="000000" w:themeColor="text1"/>
              </w:rPr>
              <w:instrText xml:space="preserve"> ADDIN EN.CITE </w:instrText>
            </w:r>
            <w:r w:rsidR="0071170F" w:rsidRPr="00746EA0">
              <w:rPr>
                <w:noProof/>
                <w:color w:val="000000" w:themeColor="text1"/>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noProof/>
                <w:color w:val="000000" w:themeColor="text1"/>
              </w:rPr>
              <w:instrText xml:space="preserve"> ADDIN EN.CITE.DATA </w:instrText>
            </w:r>
            <w:r w:rsidR="0071170F" w:rsidRPr="00746EA0">
              <w:rPr>
                <w:noProof/>
                <w:color w:val="000000" w:themeColor="text1"/>
              </w:rPr>
            </w:r>
            <w:r w:rsidR="0071170F" w:rsidRPr="00746EA0">
              <w:rPr>
                <w:noProof/>
                <w:color w:val="000000" w:themeColor="text1"/>
              </w:rPr>
              <w:fldChar w:fldCharType="end"/>
            </w:r>
            <w:r w:rsidRPr="00746EA0">
              <w:rPr>
                <w:noProof/>
                <w:color w:val="000000" w:themeColor="text1"/>
              </w:rPr>
            </w:r>
            <w:r w:rsidRPr="00746EA0">
              <w:rPr>
                <w:noProof/>
                <w:color w:val="000000" w:themeColor="text1"/>
              </w:rPr>
              <w:fldChar w:fldCharType="separate"/>
            </w:r>
            <w:r w:rsidR="0071170F" w:rsidRPr="00746EA0">
              <w:rPr>
                <w:noProof/>
                <w:color w:val="000000" w:themeColor="text1"/>
                <w:vertAlign w:val="superscript"/>
              </w:rPr>
              <w:t>84</w:t>
            </w:r>
            <w:r w:rsidRPr="00746EA0">
              <w:rPr>
                <w:noProof/>
                <w:color w:val="000000" w:themeColor="text1"/>
              </w:rPr>
              <w:fldChar w:fldCharType="end"/>
            </w:r>
          </w:p>
        </w:tc>
      </w:tr>
      <w:tr w:rsidR="001B26CF" w:rsidRPr="00746EA0" w14:paraId="327BB955" w14:textId="77777777" w:rsidTr="00F1604E">
        <w:tc>
          <w:tcPr>
            <w:tcW w:w="1870" w:type="dxa"/>
          </w:tcPr>
          <w:p w14:paraId="30BAC2C4" w14:textId="77777777" w:rsidR="001B26CF" w:rsidRPr="00746EA0" w:rsidRDefault="001B26CF" w:rsidP="0062114E">
            <w:pPr>
              <w:rPr>
                <w:color w:val="000000" w:themeColor="text1"/>
              </w:rPr>
            </w:pPr>
            <w:r w:rsidRPr="00746EA0">
              <w:rPr>
                <w:color w:val="000000" w:themeColor="text1"/>
              </w:rPr>
              <w:t>2019</w:t>
            </w:r>
          </w:p>
        </w:tc>
        <w:tc>
          <w:tcPr>
            <w:tcW w:w="1870" w:type="dxa"/>
          </w:tcPr>
          <w:p w14:paraId="07CE9380" w14:textId="1E0BE561" w:rsidR="001B26CF" w:rsidRPr="00746EA0" w:rsidRDefault="001B26CF" w:rsidP="0062114E">
            <w:pPr>
              <w:rPr>
                <w:color w:val="000000" w:themeColor="text1"/>
              </w:rPr>
            </w:pPr>
            <w:r w:rsidRPr="00746EA0">
              <w:rPr>
                <w:color w:val="000000" w:themeColor="text1"/>
              </w:rPr>
              <w:t>AAP</w:t>
            </w:r>
            <w:r w:rsidRPr="00746EA0">
              <w:rPr>
                <w:color w:val="000000" w:themeColor="text1"/>
                <w:shd w:val="clear" w:color="auto" w:fill="FFFFFF"/>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hd w:val="clear" w:color="auto" w:fill="FFFFFF"/>
              </w:rPr>
              <w:instrText xml:space="preserve"> ADDIN EN.CITE </w:instrText>
            </w:r>
            <w:r w:rsidR="0071170F" w:rsidRPr="00746EA0">
              <w:rPr>
                <w:color w:val="000000" w:themeColor="text1"/>
                <w:shd w:val="clear" w:color="auto" w:fill="FFFFFF"/>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hd w:val="clear" w:color="auto" w:fill="FFFFFF"/>
              </w:rPr>
              <w:instrText xml:space="preserve"> ADDIN EN.CITE.DATA </w:instrText>
            </w:r>
            <w:r w:rsidR="0071170F" w:rsidRPr="00746EA0">
              <w:rPr>
                <w:color w:val="000000" w:themeColor="text1"/>
                <w:shd w:val="clear" w:color="auto" w:fill="FFFFFF"/>
              </w:rPr>
            </w:r>
            <w:r w:rsidR="0071170F" w:rsidRPr="00746EA0">
              <w:rPr>
                <w:color w:val="000000" w:themeColor="text1"/>
                <w:shd w:val="clear" w:color="auto" w:fill="FFFFFF"/>
              </w:rPr>
              <w:fldChar w:fldCharType="end"/>
            </w:r>
            <w:r w:rsidRPr="00746EA0">
              <w:rPr>
                <w:color w:val="000000" w:themeColor="text1"/>
                <w:shd w:val="clear" w:color="auto" w:fill="FFFFFF"/>
              </w:rPr>
            </w:r>
            <w:r w:rsidRPr="00746EA0">
              <w:rPr>
                <w:color w:val="000000" w:themeColor="text1"/>
                <w:shd w:val="clear" w:color="auto" w:fill="FFFFFF"/>
              </w:rPr>
              <w:fldChar w:fldCharType="separate"/>
            </w:r>
            <w:r w:rsidR="0071170F" w:rsidRPr="00746EA0">
              <w:rPr>
                <w:noProof/>
                <w:color w:val="000000" w:themeColor="text1"/>
                <w:shd w:val="clear" w:color="auto" w:fill="FFFFFF"/>
                <w:vertAlign w:val="superscript"/>
              </w:rPr>
              <w:t>96</w:t>
            </w:r>
            <w:r w:rsidRPr="00746EA0">
              <w:rPr>
                <w:color w:val="000000" w:themeColor="text1"/>
                <w:shd w:val="clear" w:color="auto" w:fill="FFFFFF"/>
              </w:rPr>
              <w:fldChar w:fldCharType="end"/>
            </w:r>
            <w:r w:rsidRPr="00746EA0">
              <w:rPr>
                <w:color w:val="000000" w:themeColor="text1"/>
                <w:shd w:val="clear" w:color="auto" w:fill="FFFFFF"/>
              </w:rPr>
              <w:t xml:space="preserve">, </w:t>
            </w:r>
            <w:r w:rsidRPr="00746EA0">
              <w:rPr>
                <w:color w:val="000000" w:themeColor="text1"/>
              </w:rPr>
              <w:t>CPS and CSACI</w:t>
            </w:r>
            <w:r w:rsidRPr="00746EA0">
              <w:rPr>
                <w:color w:val="000000" w:themeColor="text1"/>
              </w:rPr>
              <w:fldChar w:fldCharType="begin"/>
            </w:r>
            <w:r w:rsidR="0071170F" w:rsidRPr="00746EA0">
              <w:rPr>
                <w:color w:val="000000" w:themeColor="text1"/>
              </w:rPr>
              <w:instrText xml:space="preserve"> ADDIN EN.CITE &lt;EndNote&gt;&lt;Cite&gt;&lt;Author&gt;Abrams&lt;/Author&gt;&lt;Year&gt;2019&lt;/Year&gt;&lt;RecNum&gt;158&lt;/RecNum&gt;&lt;DisplayText&gt;&lt;style face="superscript"&gt;165&lt;/style&gt;&lt;/DisplayText&gt;&lt;record&gt;&lt;rec-number&gt;158&lt;/rec-number&gt;&lt;foreign-keys&gt;&lt;key app="EN" db-id="p2vvwes9d9r0epexttyxspebtz5pa2xazt5d" timestamp="1626033290"&gt;158&lt;/key&gt;&lt;/foreign-keys&gt;&lt;ref-type name="Journal Article"&gt;17&lt;/ref-type&gt;&lt;contributors&gt;&lt;authors&gt;&lt;author&gt;Abrams, E. M.&lt;/author&gt;&lt;author&gt;Hildebrand, K.&lt;/author&gt;&lt;author&gt;Blair, B.&lt;/author&gt;&lt;author&gt;Chan, E. S.&lt;/author&gt;&lt;/authors&gt;&lt;/contributors&gt;&lt;auth-address&gt;Canadian Paediatric Society, Allergy Section, Ottawa, Ontario.&lt;/auth-address&gt;&lt;titles&gt;&lt;title&gt;Timing of introduction of allergenic solids for infants at high risk&lt;/title&gt;&lt;secondary-title&gt;Paediatr Child Health&lt;/secondary-title&gt;&lt;/titles&gt;&lt;pages&gt;56-57&lt;/pages&gt;&lt;volume&gt;24&lt;/volume&gt;&lt;number&gt;1&lt;/number&gt;&lt;edition&gt;2019/03/06&lt;/edition&gt;&lt;keywords&gt;&lt;keyword&gt;*Allergy prevention&lt;/keyword&gt;&lt;keyword&gt;*Eczema&lt;/keyword&gt;&lt;keyword&gt;*Food allergy&lt;/keyword&gt;&lt;/keywords&gt;&lt;dates&gt;&lt;year&gt;2019&lt;/year&gt;&lt;pub-dates&gt;&lt;date&gt;Feb&lt;/date&gt;&lt;/pub-dates&gt;&lt;/dates&gt;&lt;isbn&gt;1205-7088 (Print)&amp;#xD;1205-7088 (Linking)&lt;/isbn&gt;&lt;accession-num&gt;30833823&lt;/accession-num&gt;&lt;urls&gt;&lt;related-urls&gt;&lt;url&gt;https://www.ncbi.nlm.nih.gov/pubmed/30833823&lt;/url&gt;&lt;/related-urls&gt;&lt;/urls&gt;&lt;custom2&gt;PMC6376285&lt;/custom2&gt;&lt;electronic-resource-num&gt;10.1093/pch/pxy195&lt;/electronic-resource-num&gt;&lt;/record&gt;&lt;/Cite&gt;&lt;/EndNote&gt;</w:instrText>
            </w:r>
            <w:r w:rsidRPr="00746EA0">
              <w:rPr>
                <w:color w:val="000000" w:themeColor="text1"/>
              </w:rPr>
              <w:fldChar w:fldCharType="separate"/>
            </w:r>
            <w:r w:rsidR="009C780F" w:rsidRPr="00746EA0">
              <w:rPr>
                <w:noProof/>
                <w:color w:val="000000" w:themeColor="text1"/>
                <w:vertAlign w:val="superscript"/>
              </w:rPr>
              <w:t>165</w:t>
            </w:r>
            <w:r w:rsidRPr="00746EA0">
              <w:rPr>
                <w:color w:val="000000" w:themeColor="text1"/>
              </w:rPr>
              <w:fldChar w:fldCharType="end"/>
            </w:r>
          </w:p>
        </w:tc>
        <w:tc>
          <w:tcPr>
            <w:tcW w:w="1870" w:type="dxa"/>
          </w:tcPr>
          <w:p w14:paraId="1AFD551E" w14:textId="3A420D15" w:rsidR="001B26CF" w:rsidRPr="00746EA0" w:rsidRDefault="001B26CF" w:rsidP="0062114E">
            <w:pPr>
              <w:rPr>
                <w:color w:val="000000" w:themeColor="text1"/>
              </w:rPr>
            </w:pPr>
            <w:r w:rsidRPr="00746EA0">
              <w:rPr>
                <w:color w:val="000000" w:themeColor="text1"/>
              </w:rPr>
              <w:t>ASCIA</w:t>
            </w:r>
            <w:r w:rsidRPr="00746EA0">
              <w:rPr>
                <w:color w:val="000000" w:themeColor="text1"/>
              </w:rPr>
              <w:fldChar w:fldCharType="begin"/>
            </w:r>
            <w:r w:rsidR="0071170F" w:rsidRPr="00746EA0">
              <w:rPr>
                <w:color w:val="000000" w:themeColor="text1"/>
              </w:rPr>
              <w:instrText xml:space="preserve"> ADDIN EN.CITE &lt;EndNote&gt;&lt;Cite&gt;&lt;Author&gt;Australasian Society of Clinical Immunology and Allergy&lt;/Author&gt;&lt;Year&gt;2020&lt;/Year&gt;&lt;RecNum&gt;151&lt;/RecNum&gt;&lt;DisplayText&gt;&lt;style face="superscript"&gt;101&lt;/style&gt;&lt;/DisplayText&gt;&lt;record&gt;&lt;rec-number&gt;151&lt;/rec-number&gt;&lt;foreign-keys&gt;&lt;key app="EN" db-id="p2vvwes9d9r0epexttyxspebtz5pa2xazt5d" timestamp="1625971677"&gt;151&lt;/key&gt;&lt;/foreign-keys&gt;&lt;ref-type name="Web Page"&gt;12&lt;/ref-type&gt;&lt;contributors&gt;&lt;authors&gt;&lt;author&gt;Australasian Society of Clinical Immunology and Allergy,&lt;/author&gt;&lt;/authors&gt;&lt;/contributors&gt;&lt;titles&gt;&lt;title&gt;Infant Feeding and Allergy Prevention&lt;/title&gt;&lt;/titles&gt;&lt;volume&gt;2021&lt;/volume&gt;&lt;number&gt;July 10&lt;/number&gt;&lt;dates&gt;&lt;year&gt;2020&lt;/year&gt;&lt;/dates&gt;&lt;urls&gt;&lt;related-urls&gt;&lt;url&gt;https://www.allergy.org.au/images/pcc/ASCIA_Guidelines_Infant_Feeding_and_Allergy_Prevention_2020.pdf&lt;/url&gt;&lt;/related-urls&gt;&lt;/urls&gt;&lt;/record&gt;&lt;/Cite&gt;&lt;/EndNote&gt;</w:instrText>
            </w:r>
            <w:r w:rsidRPr="00746EA0">
              <w:rPr>
                <w:color w:val="000000" w:themeColor="text1"/>
              </w:rPr>
              <w:fldChar w:fldCharType="separate"/>
            </w:r>
            <w:r w:rsidR="0071170F" w:rsidRPr="00746EA0">
              <w:rPr>
                <w:noProof/>
                <w:color w:val="000000" w:themeColor="text1"/>
                <w:vertAlign w:val="superscript"/>
              </w:rPr>
              <w:t>101</w:t>
            </w:r>
            <w:r w:rsidRPr="00746EA0">
              <w:rPr>
                <w:color w:val="000000" w:themeColor="text1"/>
              </w:rPr>
              <w:fldChar w:fldCharType="end"/>
            </w:r>
          </w:p>
        </w:tc>
        <w:tc>
          <w:tcPr>
            <w:tcW w:w="1870" w:type="dxa"/>
          </w:tcPr>
          <w:p w14:paraId="03B71B8C" w14:textId="77777777" w:rsidR="001B26CF" w:rsidRPr="00746EA0" w:rsidRDefault="001B26CF" w:rsidP="0062114E">
            <w:pPr>
              <w:rPr>
                <w:color w:val="000000" w:themeColor="text1"/>
              </w:rPr>
            </w:pPr>
          </w:p>
        </w:tc>
        <w:tc>
          <w:tcPr>
            <w:tcW w:w="1870" w:type="dxa"/>
          </w:tcPr>
          <w:p w14:paraId="22A86D74" w14:textId="18A70619" w:rsidR="001B26CF" w:rsidRPr="00746EA0" w:rsidRDefault="001B26CF" w:rsidP="0062114E">
            <w:pPr>
              <w:rPr>
                <w:color w:val="000000" w:themeColor="text1"/>
              </w:rPr>
            </w:pPr>
            <w:r w:rsidRPr="00746EA0">
              <w:rPr>
                <w:color w:val="000000" w:themeColor="text1"/>
              </w:rPr>
              <w:t xml:space="preserve">AMSMOH </w:t>
            </w:r>
            <w:r w:rsidRPr="00746EA0">
              <w:rPr>
                <w:color w:val="000000" w:themeColor="text1"/>
              </w:rPr>
              <w:fldChar w:fldCharType="begin"/>
            </w:r>
            <w:r w:rsidR="0071170F" w:rsidRPr="00746EA0">
              <w:rPr>
                <w:color w:val="000000" w:themeColor="text1"/>
              </w:rPr>
              <w:instrText xml:space="preserve"> ADDIN EN.CITE &lt;EndNote&gt;&lt;Cite&gt;&lt;Author&gt;Van Bever H &lt;/Author&gt;&lt;Year&gt;2019&lt;/Year&gt;&lt;RecNum&gt;147&lt;/RecNum&gt;&lt;DisplayText&gt;&lt;style face="superscript"&gt;111&lt;/style&gt;&lt;/DisplayText&gt;&lt;record&gt;&lt;rec-number&gt;147&lt;/rec-number&gt;&lt;foreign-keys&gt;&lt;key app="EN" db-id="p2vvwes9d9r0epexttyxspebtz5pa2xazt5d" timestamp="1625971372"&gt;147&lt;/key&gt;&lt;/foreign-keys&gt;&lt;ref-type name="Web Page"&gt;12&lt;/ref-type&gt;&lt;contributors&gt;&lt;authors&gt;&lt;author&gt;Van Bever H ,  &lt;/author&gt;&lt;author&gt;Wen Chin C,&lt;/author&gt;&lt;author&gt;Goh A, &lt;/author&gt;&lt;author&gt;Lai FM, &lt;/author&gt;&lt;author&gt;Lee BW , &lt;/author&gt;&lt;author&gt;Kang, LW,  &lt;/author&gt;&lt;author&gt;Ng Chee DS, &lt;/author&gt;&lt;author&gt;Ng Kee C, &lt;/author&gt;&lt;author&gt;Tham E, &lt;/author&gt;&lt;author&gt;Tze Tein Y,&lt;/author&gt;&lt;/authors&gt;&lt;/contributors&gt;&lt;titles&gt;&lt;title&gt;Primary prevention of allergy in at-risk infants Consensus Statement. &lt;/title&gt;&lt;/titles&gt;&lt;volume&gt;2021&lt;/volume&gt;&lt;number&gt;July 10&lt;/number&gt;&lt;dates&gt;&lt;year&gt;2019&lt;/year&gt;&lt;/dates&gt;&lt;urls&gt;&lt;related-urls&gt;&lt;url&gt;https://www.ams.edu.sg/view-pdf.aspx?file=media%5C5649_fi_819.pdf&amp;amp;ofile=Consensus+Statement+on+Primary+Prevention+of+Allergy+in+At-Risk+Infants+(FINAL).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11</w:t>
            </w:r>
            <w:r w:rsidRPr="00746EA0">
              <w:rPr>
                <w:color w:val="000000" w:themeColor="text1"/>
              </w:rPr>
              <w:fldChar w:fldCharType="end"/>
            </w:r>
          </w:p>
        </w:tc>
      </w:tr>
      <w:tr w:rsidR="001B26CF" w:rsidRPr="00746EA0" w14:paraId="7874CBC2" w14:textId="77777777" w:rsidTr="00F1604E">
        <w:tc>
          <w:tcPr>
            <w:tcW w:w="1870" w:type="dxa"/>
          </w:tcPr>
          <w:p w14:paraId="4F81C293" w14:textId="77777777" w:rsidR="001B26CF" w:rsidRPr="00746EA0" w:rsidRDefault="001B26CF" w:rsidP="0062114E">
            <w:pPr>
              <w:rPr>
                <w:color w:val="000000" w:themeColor="text1"/>
              </w:rPr>
            </w:pPr>
            <w:r w:rsidRPr="00746EA0">
              <w:rPr>
                <w:color w:val="000000" w:themeColor="text1"/>
              </w:rPr>
              <w:t>2020</w:t>
            </w:r>
          </w:p>
        </w:tc>
        <w:tc>
          <w:tcPr>
            <w:tcW w:w="1870" w:type="dxa"/>
          </w:tcPr>
          <w:p w14:paraId="4012734B" w14:textId="77777777" w:rsidR="001B26CF" w:rsidRPr="00746EA0" w:rsidRDefault="001B26CF" w:rsidP="0062114E">
            <w:pPr>
              <w:rPr>
                <w:color w:val="000000" w:themeColor="text1"/>
              </w:rPr>
            </w:pPr>
          </w:p>
        </w:tc>
        <w:tc>
          <w:tcPr>
            <w:tcW w:w="1870" w:type="dxa"/>
          </w:tcPr>
          <w:p w14:paraId="1EDDE1AF" w14:textId="77777777" w:rsidR="001B26CF" w:rsidRPr="00746EA0" w:rsidRDefault="001B26CF" w:rsidP="0062114E">
            <w:pPr>
              <w:rPr>
                <w:color w:val="000000" w:themeColor="text1"/>
              </w:rPr>
            </w:pPr>
          </w:p>
        </w:tc>
        <w:tc>
          <w:tcPr>
            <w:tcW w:w="1870" w:type="dxa"/>
          </w:tcPr>
          <w:p w14:paraId="4127BD75" w14:textId="2EAF3424" w:rsidR="001B26CF" w:rsidRPr="00746EA0" w:rsidRDefault="001B26CF" w:rsidP="0062114E">
            <w:pPr>
              <w:rPr>
                <w:color w:val="000000" w:themeColor="text1"/>
              </w:rPr>
            </w:pPr>
            <w:r w:rsidRPr="00746EA0">
              <w:rPr>
                <w:color w:val="000000" w:themeColor="text1"/>
              </w:rPr>
              <w:t>EAACI</w:t>
            </w:r>
            <w:r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57</w:t>
            </w:r>
            <w:r w:rsidRPr="00746EA0">
              <w:rPr>
                <w:color w:val="000000" w:themeColor="text1"/>
              </w:rPr>
              <w:fldChar w:fldCharType="end"/>
            </w:r>
          </w:p>
        </w:tc>
        <w:tc>
          <w:tcPr>
            <w:tcW w:w="1870" w:type="dxa"/>
          </w:tcPr>
          <w:p w14:paraId="2C9C04E7" w14:textId="5F4F598A" w:rsidR="001B26CF" w:rsidRPr="00746EA0" w:rsidRDefault="001B26CF" w:rsidP="0062114E">
            <w:pPr>
              <w:rPr>
                <w:color w:val="000000" w:themeColor="text1"/>
                <w:lang w:val="fr-FR"/>
              </w:rPr>
            </w:pPr>
            <w:r w:rsidRPr="00746EA0">
              <w:rPr>
                <w:color w:val="000000" w:themeColor="text1"/>
                <w:lang w:val="fr-FR"/>
              </w:rPr>
              <w:t>JSPACI</w:t>
            </w:r>
            <w:r w:rsidRPr="00746EA0">
              <w:rPr>
                <w:color w:val="000000" w:themeColor="text1"/>
              </w:rPr>
              <w:fldChar w:fldCharType="begin"/>
            </w:r>
            <w:r w:rsidR="0071170F" w:rsidRPr="00746EA0">
              <w:rPr>
                <w:color w:val="000000" w:themeColor="text1"/>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rPr>
              <w:fldChar w:fldCharType="separate"/>
            </w:r>
            <w:r w:rsidR="0071170F" w:rsidRPr="00746EA0">
              <w:rPr>
                <w:noProof/>
                <w:color w:val="000000" w:themeColor="text1"/>
                <w:vertAlign w:val="superscript"/>
              </w:rPr>
              <w:t>83</w:t>
            </w:r>
            <w:r w:rsidRPr="00746EA0">
              <w:rPr>
                <w:color w:val="000000" w:themeColor="text1"/>
              </w:rPr>
              <w:fldChar w:fldCharType="end"/>
            </w:r>
            <w:r w:rsidRPr="00746EA0">
              <w:rPr>
                <w:color w:val="000000" w:themeColor="text1"/>
                <w:lang w:val="fr-FR"/>
              </w:rPr>
              <w:t>, Chinese Expert Consensus</w:t>
            </w:r>
            <w:r w:rsidRPr="00746EA0">
              <w:rPr>
                <w:color w:val="000000" w:themeColor="text1"/>
              </w:rPr>
              <w:fldChar w:fldCharType="begin"/>
            </w:r>
            <w:r w:rsidR="0071170F" w:rsidRPr="00746EA0">
              <w:rPr>
                <w:color w:val="000000" w:themeColor="text1"/>
              </w:rPr>
              <w:instrText xml:space="preserve"> ADDIN EN.CITE &lt;EndNote&gt;&lt;Cite&gt;&lt;Author&gt;Wang&lt;/Author&gt;&lt;Year&gt;2020&lt;/Year&gt;&lt;RecNum&gt;177&lt;/RecNum&gt;&lt;DisplayText&gt;&lt;style face="superscript"&gt;166&lt;/style&gt;&lt;/DisplayText&gt;&lt;record&gt;&lt;rec-number&gt;177&lt;/rec-number&gt;&lt;foreign-keys&gt;&lt;key app="EN" db-id="p2vvwes9d9r0epexttyxspebtz5pa2xazt5d" timestamp="1626041539"&gt;177&lt;/key&gt;&lt;/foreign-keys&gt;&lt;ref-type name="Journal Article"&gt;17&lt;/ref-type&gt;&lt;contributors&gt;&lt;authors&gt;&lt;author&gt;Wang, Hua&lt;/author&gt;&lt;author&gt;Ma, Lin&lt;/author&gt;&lt;author&gt;Tan, Qi&lt;/author&gt;&lt;author&gt;Chen, Ji&lt;/author&gt;&lt;author&gt;Li, Ping&lt;/author&gt;&lt;author&gt;Tang, Jian-Ping&lt;/author&gt;&lt;author&gt;Wang, Liu-Hui&lt;/author&gt;&lt;author&gt;Guo, Yi-Feng&lt;/author&gt;&lt;author&gt;Han, Xiu-Ping&lt;/author&gt;&lt;author&gt;Xu, Zi-Gang&lt;/author&gt;&lt;author&gt;Luo, Xiao-Yan&lt;/author&gt;&lt;author&gt;Guo, Yan-Ping&lt;/author&gt;&lt;author&gt;Wei, Feng-Lei&lt;/author&gt;&lt;author&gt;Pediatric Dermatology Committee, Chinese Dermatologist Association&lt;/author&gt;&lt;author&gt;Pediatric Dermatology Group, Chinese Society of Dermatology&lt;/author&gt;&lt;author&gt;Dermatology,&lt;/author&gt;&lt;author&gt;Vener,&lt;/author&gt;&lt;/authors&gt;&lt;/contributors&gt;&lt;titles&gt;&lt;title&gt;Chinese Expert Consensus on the Diagnosis and Management of Food Allergy in Children With Atopic Dermatitis#&lt;/title&gt;&lt;secondary-title&gt;International Journal of Dermatology and Venereology&lt;/secondary-title&gt;&lt;/titles&gt;&lt;volume&gt;3&lt;/volume&gt;&lt;number&gt;3&lt;/number&gt;&lt;keywords&gt;&lt;keyword&gt;dermatitis&lt;/keyword&gt;&lt;keyword&gt;atopic&lt;/keyword&gt;&lt;keyword&gt;food hypersensitivity&lt;/keyword&gt;&lt;keyword&gt;diagnosis&lt;/keyword&gt;&lt;keyword&gt;child&lt;/keyword&gt;&lt;keyword&gt;immunoglobulin E&lt;/keyword&gt;&lt;keyword&gt;oral food challenge&lt;/keyword&gt;&lt;/keywords&gt;&lt;dates&gt;&lt;year&gt;2020&lt;/year&gt;&lt;/dates&gt;&lt;isbn&gt;2641-8746&amp;lt;br /&amp;gt;&amp;lt;strong&amp;gt;ISSN (print):&amp;lt;/strong&amp;gt; 2096-5540 &amp;lt;br /&amp;gt;&amp;lt;br /&amp;gt; &amp;lt;strong&amp;gt;CN:&amp;lt;/strong&amp;gt; 32-1880/R&lt;/isbn&gt;&lt;urls&gt;&lt;related-urls&gt;&lt;url&gt;https://journals.lww.com/ijdv/Fulltext/2020/09000/Chinese_Expert_Consensus_on_the_Diagnosis_and.2.aspx&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66</w:t>
            </w:r>
            <w:r w:rsidRPr="00746EA0">
              <w:rPr>
                <w:color w:val="000000" w:themeColor="text1"/>
              </w:rPr>
              <w:fldChar w:fldCharType="end"/>
            </w:r>
            <w:r w:rsidRPr="00746EA0">
              <w:rPr>
                <w:color w:val="000000" w:themeColor="text1"/>
                <w:lang w:val="fr-FR"/>
              </w:rPr>
              <w:t xml:space="preserve">, </w:t>
            </w:r>
            <w:r w:rsidRPr="00746EA0">
              <w:rPr>
                <w:color w:val="000000" w:themeColor="text1"/>
                <w:shd w:val="clear" w:color="auto" w:fill="FFFFFF"/>
                <w:lang w:val="fr-FR"/>
              </w:rPr>
              <w:t>ISPGHAN</w:t>
            </w:r>
            <w:r w:rsidRPr="00746EA0">
              <w:rPr>
                <w:color w:val="000000" w:themeColor="text1"/>
                <w:lang w:val="fr-FR"/>
              </w:rPr>
              <w:t xml:space="preserve"> </w:t>
            </w:r>
            <w:r w:rsidRPr="00746EA0">
              <w:rPr>
                <w:color w:val="000000" w:themeColor="text1"/>
              </w:rPr>
              <w:fldChar w:fldCharType="begin">
                <w:fldData xml:space="preserve">PEVuZE5vdGU+PENpdGU+PEF1dGhvcj5NYXR0aGFpPC9BdXRob3I+PFllYXI+MjAyMDwvWWVhcj48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NYXR0aGFpPC9BdXRob3I+PFllYXI+MjAyMDwvWWVhcj48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167</w:t>
            </w:r>
            <w:r w:rsidRPr="00746EA0">
              <w:rPr>
                <w:color w:val="000000" w:themeColor="text1"/>
              </w:rPr>
              <w:fldChar w:fldCharType="end"/>
            </w:r>
          </w:p>
        </w:tc>
      </w:tr>
      <w:tr w:rsidR="001B26CF" w:rsidRPr="00746EA0" w14:paraId="1A29B756" w14:textId="77777777" w:rsidTr="00F1604E">
        <w:tc>
          <w:tcPr>
            <w:tcW w:w="1870" w:type="dxa"/>
          </w:tcPr>
          <w:p w14:paraId="33B9DA5F" w14:textId="77777777" w:rsidR="001B26CF" w:rsidRPr="00746EA0" w:rsidRDefault="001B26CF" w:rsidP="0062114E">
            <w:pPr>
              <w:rPr>
                <w:color w:val="000000" w:themeColor="text1"/>
              </w:rPr>
            </w:pPr>
            <w:r w:rsidRPr="00746EA0">
              <w:rPr>
                <w:color w:val="000000" w:themeColor="text1"/>
              </w:rPr>
              <w:t>2021</w:t>
            </w:r>
          </w:p>
        </w:tc>
        <w:tc>
          <w:tcPr>
            <w:tcW w:w="1870" w:type="dxa"/>
          </w:tcPr>
          <w:p w14:paraId="7BFB42F4" w14:textId="3723F804" w:rsidR="001B26CF" w:rsidRPr="00746EA0" w:rsidRDefault="001B26CF" w:rsidP="0062114E">
            <w:pPr>
              <w:rPr>
                <w:color w:val="000000" w:themeColor="text1"/>
              </w:rPr>
            </w:pPr>
            <w:r w:rsidRPr="00746EA0">
              <w:rPr>
                <w:color w:val="000000" w:themeColor="text1"/>
              </w:rPr>
              <w:t>AAAAI, ACAAI, and CSACI</w:t>
            </w:r>
            <w:r w:rsidRPr="00746EA0">
              <w:rPr>
                <w:color w:val="000000" w:themeColor="text1"/>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rPr>
              <w:instrText xml:space="preserve"> ADDIN EN.CITE </w:instrText>
            </w:r>
            <w:r w:rsidR="0071170F" w:rsidRPr="00746EA0">
              <w:rPr>
                <w:color w:val="000000" w:themeColor="text1"/>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rPr>
              <w:instrText xml:space="preserve"> ADDIN EN.CITE.DATA </w:instrText>
            </w:r>
            <w:r w:rsidR="0071170F" w:rsidRPr="00746EA0">
              <w:rPr>
                <w:color w:val="000000" w:themeColor="text1"/>
              </w:rPr>
            </w:r>
            <w:r w:rsidR="0071170F" w:rsidRPr="00746EA0">
              <w:rPr>
                <w:color w:val="000000" w:themeColor="text1"/>
              </w:rPr>
              <w:fldChar w:fldCharType="end"/>
            </w:r>
            <w:r w:rsidRPr="00746EA0">
              <w:rPr>
                <w:color w:val="000000" w:themeColor="text1"/>
              </w:rPr>
            </w:r>
            <w:r w:rsidRPr="00746EA0">
              <w:rPr>
                <w:color w:val="000000" w:themeColor="text1"/>
              </w:rPr>
              <w:fldChar w:fldCharType="separate"/>
            </w:r>
            <w:r w:rsidR="009C780F" w:rsidRPr="00746EA0">
              <w:rPr>
                <w:noProof/>
                <w:color w:val="000000" w:themeColor="text1"/>
                <w:vertAlign w:val="superscript"/>
              </w:rPr>
              <w:t>6</w:t>
            </w:r>
            <w:r w:rsidRPr="00746EA0">
              <w:rPr>
                <w:color w:val="000000" w:themeColor="text1"/>
              </w:rPr>
              <w:fldChar w:fldCharType="end"/>
            </w:r>
          </w:p>
        </w:tc>
        <w:tc>
          <w:tcPr>
            <w:tcW w:w="1870" w:type="dxa"/>
          </w:tcPr>
          <w:p w14:paraId="71447FAD" w14:textId="77777777" w:rsidR="001B26CF" w:rsidRPr="00746EA0" w:rsidRDefault="001B26CF" w:rsidP="0062114E">
            <w:pPr>
              <w:rPr>
                <w:color w:val="000000" w:themeColor="text1"/>
              </w:rPr>
            </w:pPr>
          </w:p>
        </w:tc>
        <w:tc>
          <w:tcPr>
            <w:tcW w:w="1870" w:type="dxa"/>
          </w:tcPr>
          <w:p w14:paraId="6BE3058F" w14:textId="77777777" w:rsidR="001B26CF" w:rsidRPr="00746EA0" w:rsidRDefault="001B26CF" w:rsidP="0062114E">
            <w:pPr>
              <w:rPr>
                <w:color w:val="000000" w:themeColor="text1"/>
              </w:rPr>
            </w:pPr>
          </w:p>
        </w:tc>
        <w:tc>
          <w:tcPr>
            <w:tcW w:w="1870" w:type="dxa"/>
          </w:tcPr>
          <w:p w14:paraId="7F592692" w14:textId="26F4B03B" w:rsidR="001B26CF" w:rsidRPr="00746EA0" w:rsidRDefault="001B26CF" w:rsidP="0062114E">
            <w:pPr>
              <w:rPr>
                <w:color w:val="000000" w:themeColor="text1"/>
              </w:rPr>
            </w:pPr>
            <w:r w:rsidRPr="00746EA0">
              <w:rPr>
                <w:color w:val="000000" w:themeColor="text1"/>
              </w:rPr>
              <w:t>MAP</w:t>
            </w:r>
            <w:r w:rsidRPr="00746EA0">
              <w:rPr>
                <w:color w:val="000000" w:themeColor="text1"/>
              </w:rPr>
              <w:fldChar w:fldCharType="begin"/>
            </w:r>
            <w:r w:rsidR="0071170F" w:rsidRPr="00746EA0">
              <w:rPr>
                <w:color w:val="000000" w:themeColor="text1"/>
              </w:rPr>
              <w:instrText xml:space="preserve"> ADDIN EN.CITE &lt;EndNote&gt;&lt;Cite&gt;&lt;Author&gt;Woo K&lt;/Author&gt;&lt;RecNum&gt;144&lt;/RecNum&gt;&lt;DisplayText&gt;&lt;style face="superscript"&gt;168&lt;/style&gt;&lt;/DisplayText&gt;&lt;record&gt;&lt;rec-number&gt;144&lt;/rec-number&gt;&lt;foreign-keys&gt;&lt;key app="EN" db-id="p2vvwes9d9r0epexttyxspebtz5pa2xazt5d" timestamp="1625971140"&gt;144&lt;/key&gt;&lt;/foreign-keys&gt;&lt;ref-type name="Web Page"&gt;12&lt;/ref-type&gt;&lt;contributors&gt;&lt;authors&gt;&lt;author&gt;Woo K, &lt;/author&gt;&lt;author&gt;Liew FO, &lt;/author&gt;&lt;author&gt;Hamzah AL,&lt;/author&gt;&lt;/authors&gt;&lt;/contributors&gt;&lt;titles&gt;&lt;title&gt;Malaysia Allergy Prevention (MAP): guidelines for Healthcare Professionals&lt;/title&gt;&lt;/titles&gt;&lt;volume&gt;2021&lt;/volume&gt;&lt;number&gt;July 10&lt;/number&gt;&lt;dates&gt;&lt;/dates&gt;&lt;urls&gt;&lt;related-urls&gt;&lt;url&gt;https://www.allergymsai.org/pdf/guideline-map.pdf&lt;/url&gt;&lt;/related-urls&gt;&lt;/urls&gt;&lt;/record&gt;&lt;/Cite&gt;&lt;/EndNote&gt;</w:instrText>
            </w:r>
            <w:r w:rsidRPr="00746EA0">
              <w:rPr>
                <w:color w:val="000000" w:themeColor="text1"/>
              </w:rPr>
              <w:fldChar w:fldCharType="separate"/>
            </w:r>
            <w:r w:rsidR="009C780F" w:rsidRPr="00746EA0">
              <w:rPr>
                <w:noProof/>
                <w:color w:val="000000" w:themeColor="text1"/>
                <w:vertAlign w:val="superscript"/>
              </w:rPr>
              <w:t>168</w:t>
            </w:r>
            <w:r w:rsidRPr="00746EA0">
              <w:rPr>
                <w:color w:val="000000" w:themeColor="text1"/>
              </w:rPr>
              <w:fldChar w:fldCharType="end"/>
            </w:r>
          </w:p>
        </w:tc>
      </w:tr>
    </w:tbl>
    <w:p w14:paraId="4D6B214D" w14:textId="77777777" w:rsidR="001B26CF" w:rsidRPr="00746EA0" w:rsidRDefault="001B26CF" w:rsidP="0062114E">
      <w:pPr>
        <w:rPr>
          <w:color w:val="000000" w:themeColor="text1"/>
        </w:rPr>
      </w:pPr>
    </w:p>
    <w:p w14:paraId="21E9769E" w14:textId="77777777" w:rsidR="001B26CF" w:rsidRPr="00746EA0" w:rsidRDefault="001B26CF" w:rsidP="0062114E">
      <w:pPr>
        <w:rPr>
          <w:color w:val="000000" w:themeColor="text1"/>
        </w:rPr>
      </w:pPr>
      <w:r w:rsidRPr="00746EA0">
        <w:rPr>
          <w:color w:val="000000" w:themeColor="text1"/>
        </w:rPr>
        <w:t xml:space="preserve">AAAAI: American Academy of Asthma, Allergy and Immunology; AAP: American Association of Pediatrics; ACAAI: American College of Asthma Allergy and Clinical Immunology; </w:t>
      </w:r>
      <w:r w:rsidRPr="00746EA0">
        <w:rPr>
          <w:color w:val="000000" w:themeColor="text1"/>
          <w:shd w:val="clear" w:color="auto" w:fill="FFFFFF"/>
        </w:rPr>
        <w:t xml:space="preserve">AMSMOH: Academy of Medicine, Singapore Ministry of Health; </w:t>
      </w:r>
      <w:r w:rsidRPr="00746EA0">
        <w:rPr>
          <w:rFonts w:eastAsiaTheme="minorHAnsi"/>
          <w:color w:val="000000" w:themeColor="text1"/>
        </w:rPr>
        <w:t xml:space="preserve">APAPARI: Asia Pacific Association of Pediatric Allergy, Respirology &amp; Immunology </w:t>
      </w:r>
      <w:r w:rsidRPr="00746EA0">
        <w:rPr>
          <w:color w:val="000000" w:themeColor="text1"/>
        </w:rPr>
        <w:t>ASCIA: Australasian Society of Allergy and Clinical Immunology; BSACI: British Society of Allergy and Clinical Immunology</w:t>
      </w:r>
    </w:p>
    <w:p w14:paraId="1478579A" w14:textId="77777777" w:rsidR="001B26CF" w:rsidRPr="00746EA0" w:rsidRDefault="001B26CF" w:rsidP="0062114E">
      <w:pPr>
        <w:rPr>
          <w:color w:val="000000" w:themeColor="text1"/>
        </w:rPr>
        <w:sectPr w:rsidR="001B26CF" w:rsidRPr="00746EA0" w:rsidSect="00D941CC">
          <w:pgSz w:w="12240" w:h="15840"/>
          <w:pgMar w:top="1440" w:right="1440" w:bottom="1440" w:left="1440" w:header="720" w:footer="720" w:gutter="0"/>
          <w:cols w:space="720"/>
          <w:docGrid w:linePitch="360"/>
        </w:sectPr>
      </w:pPr>
      <w:r w:rsidRPr="00746EA0">
        <w:rPr>
          <w:color w:val="000000" w:themeColor="text1"/>
        </w:rPr>
        <w:t xml:space="preserve">COT UK: Committee on Toxicity United Kingdom; CPS: Canadian Pediatric Society; CSACI: Canadian Society of Allergy and Clinical Immunology; </w:t>
      </w:r>
      <w:r w:rsidRPr="00746EA0">
        <w:rPr>
          <w:color w:val="000000" w:themeColor="text1"/>
          <w:shd w:val="clear" w:color="auto" w:fill="FFFFFF"/>
        </w:rPr>
        <w:t>DGAKI</w:t>
      </w:r>
      <w:r w:rsidRPr="00746EA0">
        <w:rPr>
          <w:color w:val="000000" w:themeColor="text1"/>
        </w:rPr>
        <w:t xml:space="preserve">: German Society for </w:t>
      </w:r>
      <w:r w:rsidRPr="00746EA0">
        <w:rPr>
          <w:color w:val="000000" w:themeColor="text1"/>
        </w:rPr>
        <w:lastRenderedPageBreak/>
        <w:t xml:space="preserve">Allergology and Clinical Immunology; </w:t>
      </w:r>
      <w:r w:rsidRPr="00746EA0">
        <w:rPr>
          <w:rFonts w:eastAsiaTheme="minorHAnsi"/>
          <w:color w:val="000000" w:themeColor="text1"/>
        </w:rPr>
        <w:t xml:space="preserve">DGKJ: German Society for Pediatric and Adolescent Medicine; </w:t>
      </w:r>
      <w:r w:rsidRPr="00746EA0">
        <w:rPr>
          <w:color w:val="000000" w:themeColor="text1"/>
        </w:rPr>
        <w:t xml:space="preserve">EAACI: European Society of Allergy and Clinical Immunology; </w:t>
      </w:r>
      <w:r w:rsidRPr="00746EA0">
        <w:rPr>
          <w:rStyle w:val="Emphasis"/>
          <w:i w:val="0"/>
          <w:iCs w:val="0"/>
          <w:color w:val="000000" w:themeColor="text1"/>
        </w:rPr>
        <w:t>ESPGHAN</w:t>
      </w:r>
      <w:r w:rsidRPr="00746EA0">
        <w:rPr>
          <w:color w:val="000000" w:themeColor="text1"/>
          <w:shd w:val="clear" w:color="auto" w:fill="FFFFFF"/>
        </w:rPr>
        <w:t xml:space="preserve">: European Society for Paediatric Gastroenterology Hepatology and Nutrition; </w:t>
      </w:r>
      <w:r w:rsidRPr="00746EA0">
        <w:rPr>
          <w:rFonts w:eastAsiaTheme="minorHAnsi"/>
          <w:color w:val="000000" w:themeColor="text1"/>
        </w:rPr>
        <w:t>HKIA: Hong Kong Institute of Allergy</w:t>
      </w:r>
      <w:r w:rsidRPr="00746EA0">
        <w:rPr>
          <w:rStyle w:val="Emphasis"/>
          <w:i w:val="0"/>
          <w:iCs w:val="0"/>
          <w:color w:val="000000" w:themeColor="text1"/>
        </w:rPr>
        <w:t xml:space="preserve">; </w:t>
      </w:r>
      <w:r w:rsidRPr="00746EA0">
        <w:rPr>
          <w:color w:val="000000" w:themeColor="text1"/>
          <w:shd w:val="clear" w:color="auto" w:fill="FFFFFF"/>
        </w:rPr>
        <w:t>ISPGHAN: Indian society of pediatric gastroenterology,</w:t>
      </w:r>
      <w:r w:rsidRPr="00746EA0">
        <w:rPr>
          <w:color w:val="000000" w:themeColor="text1"/>
        </w:rPr>
        <w:t> </w:t>
      </w:r>
      <w:r w:rsidRPr="00746EA0">
        <w:rPr>
          <w:color w:val="000000" w:themeColor="text1"/>
          <w:shd w:val="clear" w:color="auto" w:fill="FFFFFF"/>
        </w:rPr>
        <w:t xml:space="preserve">hepatology and nutrition; </w:t>
      </w:r>
      <w:r w:rsidRPr="00746EA0">
        <w:rPr>
          <w:rStyle w:val="Emphasis"/>
          <w:i w:val="0"/>
          <w:iCs w:val="0"/>
          <w:color w:val="000000" w:themeColor="text1"/>
        </w:rPr>
        <w:t xml:space="preserve">ISPAI: Italian </w:t>
      </w:r>
      <w:r w:rsidRPr="00746EA0">
        <w:rPr>
          <w:color w:val="000000" w:themeColor="text1"/>
          <w:shd w:val="clear" w:color="auto" w:fill="FFFFFF"/>
        </w:rPr>
        <w:t>Society of Paediatric</w:t>
      </w:r>
      <w:r w:rsidRPr="00746EA0">
        <w:rPr>
          <w:rStyle w:val="apple-converted-space"/>
          <w:color w:val="000000" w:themeColor="text1"/>
          <w:shd w:val="clear" w:color="auto" w:fill="FFFFFF"/>
        </w:rPr>
        <w:t> </w:t>
      </w:r>
      <w:r w:rsidRPr="00746EA0">
        <w:rPr>
          <w:rStyle w:val="Emphasis"/>
          <w:i w:val="0"/>
          <w:iCs w:val="0"/>
          <w:color w:val="000000" w:themeColor="text1"/>
        </w:rPr>
        <w:t>Allergy</w:t>
      </w:r>
      <w:r w:rsidRPr="00746EA0">
        <w:rPr>
          <w:rStyle w:val="apple-converted-space"/>
          <w:color w:val="000000" w:themeColor="text1"/>
          <w:shd w:val="clear" w:color="auto" w:fill="FFFFFF"/>
        </w:rPr>
        <w:t> </w:t>
      </w:r>
      <w:r w:rsidRPr="00746EA0">
        <w:rPr>
          <w:color w:val="000000" w:themeColor="text1"/>
          <w:shd w:val="clear" w:color="auto" w:fill="FFFFFF"/>
        </w:rPr>
        <w:t xml:space="preserve">and Immunology; </w:t>
      </w:r>
      <w:r w:rsidRPr="00746EA0">
        <w:rPr>
          <w:color w:val="000000" w:themeColor="text1"/>
          <w:shd w:val="clear" w:color="auto" w:fill="FFFCF0"/>
        </w:rPr>
        <w:t>ISP: Italian Society of Pediatrics</w:t>
      </w:r>
      <w:r w:rsidRPr="00746EA0">
        <w:rPr>
          <w:rStyle w:val="apple-converted-space"/>
          <w:color w:val="000000" w:themeColor="text1"/>
          <w:shd w:val="clear" w:color="auto" w:fill="FFFCF0"/>
        </w:rPr>
        <w:t xml:space="preserve">; </w:t>
      </w:r>
      <w:r w:rsidRPr="00746EA0">
        <w:rPr>
          <w:color w:val="000000" w:themeColor="text1"/>
        </w:rPr>
        <w:t>JSPACI</w:t>
      </w:r>
      <w:r w:rsidRPr="00746EA0">
        <w:rPr>
          <w:color w:val="000000" w:themeColor="text1"/>
          <w:shd w:val="clear" w:color="auto" w:fill="FFFFFF"/>
        </w:rPr>
        <w:t>: Japanese Society of Pediatric Allergy and Clinical Immunology</w:t>
      </w:r>
      <w:r w:rsidRPr="00746EA0">
        <w:rPr>
          <w:rStyle w:val="apple-converted-space"/>
          <w:color w:val="000000" w:themeColor="text1"/>
          <w:shd w:val="clear" w:color="auto" w:fill="FFFFFF"/>
        </w:rPr>
        <w:t xml:space="preserve">; </w:t>
      </w:r>
      <w:r w:rsidRPr="00746EA0">
        <w:rPr>
          <w:color w:val="000000" w:themeColor="text1"/>
        </w:rPr>
        <w:t>MAP: Malaysia Allergy Prevention; NAIAD: National Institute of Allergy and Infectious Diseases; PSAII</w:t>
      </w:r>
      <w:r w:rsidRPr="00746EA0">
        <w:rPr>
          <w:color w:val="000000" w:themeColor="text1"/>
          <w:shd w:val="clear" w:color="auto" w:fill="FFFFFF"/>
        </w:rPr>
        <w:t>: Philippine Society of</w:t>
      </w:r>
      <w:r w:rsidRPr="00746EA0">
        <w:rPr>
          <w:rStyle w:val="apple-converted-space"/>
          <w:color w:val="000000" w:themeColor="text1"/>
          <w:shd w:val="clear" w:color="auto" w:fill="FFFFFF"/>
        </w:rPr>
        <w:t> </w:t>
      </w:r>
      <w:r w:rsidRPr="00746EA0">
        <w:rPr>
          <w:rStyle w:val="Emphasis"/>
          <w:i w:val="0"/>
          <w:iCs w:val="0"/>
          <w:color w:val="000000" w:themeColor="text1"/>
        </w:rPr>
        <w:t>Allergy</w:t>
      </w:r>
      <w:r w:rsidRPr="00746EA0">
        <w:rPr>
          <w:color w:val="000000" w:themeColor="text1"/>
          <w:shd w:val="clear" w:color="auto" w:fill="FFFFFF"/>
        </w:rPr>
        <w:t xml:space="preserve">, Asthma and Immunology; </w:t>
      </w:r>
      <w:r w:rsidRPr="00746EA0">
        <w:rPr>
          <w:color w:val="000000" w:themeColor="text1"/>
        </w:rPr>
        <w:t>PSPGHN</w:t>
      </w:r>
      <w:r w:rsidRPr="00746EA0">
        <w:rPr>
          <w:color w:val="000000" w:themeColor="text1"/>
          <w:shd w:val="clear" w:color="auto" w:fill="FFFFFF"/>
        </w:rPr>
        <w:t xml:space="preserve">: Philippine Society for Paediatric Gastroenterology, Hepatology and Nutrition; </w:t>
      </w:r>
      <w:r w:rsidRPr="00746EA0">
        <w:rPr>
          <w:color w:val="000000" w:themeColor="text1"/>
        </w:rPr>
        <w:t>SACN: Scientific Advisory Committee on Nutrition; World Allergy Organization-McMaster University Guidelines for Allergic Disease Prevention (GLAD-P)</w:t>
      </w:r>
    </w:p>
    <w:p w14:paraId="67C57E5E" w14:textId="5A88B28A" w:rsidR="001B26CF" w:rsidRPr="00746EA0" w:rsidRDefault="001B26CF" w:rsidP="0062114E">
      <w:pPr>
        <w:rPr>
          <w:color w:val="000000" w:themeColor="text1"/>
        </w:rPr>
      </w:pPr>
      <w:r w:rsidRPr="00746EA0">
        <w:rPr>
          <w:color w:val="000000" w:themeColor="text1"/>
        </w:rPr>
        <w:lastRenderedPageBreak/>
        <w:t xml:space="preserve">Table </w:t>
      </w:r>
      <w:r w:rsidR="00657436">
        <w:rPr>
          <w:color w:val="000000" w:themeColor="text1"/>
        </w:rPr>
        <w:t>2</w:t>
      </w:r>
      <w:r w:rsidRPr="00746EA0">
        <w:rPr>
          <w:color w:val="000000" w:themeColor="text1"/>
        </w:rPr>
        <w:t xml:space="preserve">: Comparison of international FA Prevention guidelines </w:t>
      </w:r>
    </w:p>
    <w:tbl>
      <w:tblPr>
        <w:tblStyle w:val="TableGrid"/>
        <w:tblW w:w="4653" w:type="pct"/>
        <w:tblLook w:val="04A0" w:firstRow="1" w:lastRow="0" w:firstColumn="1" w:lastColumn="0" w:noHBand="0" w:noVBand="1"/>
      </w:tblPr>
      <w:tblGrid>
        <w:gridCol w:w="1325"/>
        <w:gridCol w:w="1295"/>
        <w:gridCol w:w="1218"/>
        <w:gridCol w:w="1151"/>
        <w:gridCol w:w="1295"/>
        <w:gridCol w:w="1372"/>
        <w:gridCol w:w="1151"/>
        <w:gridCol w:w="1381"/>
        <w:gridCol w:w="1381"/>
        <w:gridCol w:w="1381"/>
      </w:tblGrid>
      <w:tr w:rsidR="001B26CF" w:rsidRPr="00746EA0" w14:paraId="40A4D8E3" w14:textId="77777777" w:rsidTr="00F1604E">
        <w:tc>
          <w:tcPr>
            <w:tcW w:w="5000" w:type="pct"/>
            <w:gridSpan w:val="10"/>
          </w:tcPr>
          <w:p w14:paraId="1E8DCAAC" w14:textId="77777777" w:rsidR="001B26CF" w:rsidRPr="00746EA0" w:rsidRDefault="001B26CF" w:rsidP="0062114E">
            <w:pPr>
              <w:rPr>
                <w:color w:val="000000" w:themeColor="text1"/>
                <w:sz w:val="20"/>
                <w:szCs w:val="20"/>
              </w:rPr>
            </w:pPr>
            <w:r w:rsidRPr="00746EA0">
              <w:rPr>
                <w:color w:val="000000" w:themeColor="text1"/>
                <w:sz w:val="20"/>
                <w:szCs w:val="20"/>
              </w:rPr>
              <w:t>International food allergy guidelines</w:t>
            </w:r>
          </w:p>
        </w:tc>
      </w:tr>
      <w:tr w:rsidR="001B26CF" w:rsidRPr="00746EA0" w14:paraId="2780D49A" w14:textId="77777777" w:rsidTr="00F1604E">
        <w:tc>
          <w:tcPr>
            <w:tcW w:w="542" w:type="pct"/>
          </w:tcPr>
          <w:p w14:paraId="0F216358" w14:textId="77777777" w:rsidR="001B26CF" w:rsidRPr="00746EA0" w:rsidRDefault="001B26CF" w:rsidP="0062114E">
            <w:pPr>
              <w:rPr>
                <w:color w:val="000000" w:themeColor="text1"/>
                <w:sz w:val="20"/>
                <w:szCs w:val="20"/>
              </w:rPr>
            </w:pPr>
          </w:p>
        </w:tc>
        <w:tc>
          <w:tcPr>
            <w:tcW w:w="522" w:type="pct"/>
          </w:tcPr>
          <w:p w14:paraId="0EECE982" w14:textId="6898DB88" w:rsidR="001B26CF" w:rsidRPr="00746EA0" w:rsidRDefault="001B26CF" w:rsidP="0062114E">
            <w:pPr>
              <w:rPr>
                <w:color w:val="000000" w:themeColor="text1"/>
                <w:sz w:val="20"/>
                <w:szCs w:val="20"/>
              </w:rPr>
            </w:pPr>
            <w:r w:rsidRPr="00746EA0">
              <w:rPr>
                <w:color w:val="000000" w:themeColor="text1"/>
                <w:sz w:val="20"/>
                <w:szCs w:val="20"/>
              </w:rPr>
              <w:t>Australasian Society of Clinical Immunology and Allergy ASCIA 2017</w:t>
            </w:r>
            <w:r w:rsidRPr="00746EA0">
              <w:rPr>
                <w:color w:val="000000" w:themeColor="text1"/>
                <w:lang w:eastAsia="en-GB"/>
              </w:rPr>
              <w:fldChar w:fldCharType="begin">
                <w:fldData xml:space="preserve">PEVuZE5vdGU+PENpdGU+PEF1dGhvcj5OZXR0aW5nPC9BdXRob3I+PFllYXI+MjAxNzwvWWVhcj48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</w:fldData>
              </w:fldChar>
            </w:r>
            <w:r w:rsidR="0071170F" w:rsidRPr="00746EA0">
              <w:rPr>
                <w:color w:val="000000" w:themeColor="text1"/>
                <w:lang w:eastAsia="en-GB"/>
              </w:rPr>
              <w:instrText xml:space="preserve"> ADDIN EN.CITE </w:instrText>
            </w:r>
            <w:r w:rsidR="0071170F" w:rsidRPr="00746EA0">
              <w:rPr>
                <w:color w:val="000000" w:themeColor="text1"/>
                <w:lang w:eastAsia="en-GB"/>
              </w:rPr>
              <w:fldChar w:fldCharType="begin">
                <w:fldData xml:space="preserve">PEVuZE5vdGU+PENpdGU+PEF1dGhvcj5OZXR0aW5nPC9BdXRob3I+PFllYXI+MjAxNzwvWWVhcj48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</w:fldData>
              </w:fldChar>
            </w:r>
            <w:r w:rsidR="0071170F" w:rsidRPr="00746EA0">
              <w:rPr>
                <w:color w:val="000000" w:themeColor="text1"/>
                <w:lang w:eastAsia="en-GB"/>
              </w:rPr>
              <w:instrText xml:space="preserve"> ADDIN EN.CITE.DATA </w:instrText>
            </w:r>
            <w:r w:rsidR="0071170F" w:rsidRPr="00746EA0">
              <w:rPr>
                <w:color w:val="000000" w:themeColor="text1"/>
                <w:lang w:eastAsia="en-GB"/>
              </w:rPr>
            </w:r>
            <w:r w:rsidR="0071170F" w:rsidRPr="00746EA0">
              <w:rPr>
                <w:color w:val="000000" w:themeColor="text1"/>
                <w:lang w:eastAsia="en-GB"/>
              </w:rPr>
              <w:fldChar w:fldCharType="end"/>
            </w:r>
            <w:r w:rsidRPr="00746EA0">
              <w:rPr>
                <w:color w:val="000000" w:themeColor="text1"/>
                <w:lang w:eastAsia="en-GB"/>
              </w:rPr>
            </w:r>
            <w:r w:rsidRPr="00746EA0">
              <w:rPr>
                <w:color w:val="000000" w:themeColor="text1"/>
                <w:lang w:eastAsia="en-GB"/>
              </w:rPr>
              <w:fldChar w:fldCharType="separate"/>
            </w:r>
            <w:r w:rsidR="0071170F" w:rsidRPr="00746EA0">
              <w:rPr>
                <w:noProof/>
                <w:color w:val="000000" w:themeColor="text1"/>
                <w:vertAlign w:val="superscript"/>
                <w:lang w:eastAsia="en-GB"/>
              </w:rPr>
              <w:t>103</w:t>
            </w:r>
            <w:r w:rsidRPr="00746EA0">
              <w:rPr>
                <w:color w:val="000000" w:themeColor="text1"/>
                <w:lang w:eastAsia="en-GB"/>
              </w:rPr>
              <w:fldChar w:fldCharType="end"/>
            </w:r>
          </w:p>
        </w:tc>
        <w:tc>
          <w:tcPr>
            <w:tcW w:w="475" w:type="pct"/>
          </w:tcPr>
          <w:p w14:paraId="31C6DF18" w14:textId="3CDFD557" w:rsidR="001B26CF" w:rsidRPr="00746EA0" w:rsidRDefault="001B26CF" w:rsidP="0062114E">
            <w:pPr>
              <w:rPr>
                <w:color w:val="000000" w:themeColor="text1"/>
                <w:sz w:val="20"/>
                <w:szCs w:val="20"/>
              </w:rPr>
            </w:pPr>
            <w:r w:rsidRPr="00746EA0">
              <w:rPr>
                <w:color w:val="000000" w:themeColor="text1"/>
                <w:sz w:val="20"/>
                <w:szCs w:val="20"/>
              </w:rPr>
              <w:t>National Institute of Allergy and Infectious Diseases 2017</w:t>
            </w:r>
            <w:r w:rsidRPr="00746EA0">
              <w:rPr>
                <w:color w:val="000000" w:themeColor="text1"/>
                <w:sz w:val="20"/>
                <w:szCs w:val="20"/>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Ub2dpYXM8L0F1dGhvcj48WWVhcj4yMDE3PC9ZZWFyPjxS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2</w:t>
            </w:r>
            <w:r w:rsidRPr="00746EA0">
              <w:rPr>
                <w:color w:val="000000" w:themeColor="text1"/>
                <w:sz w:val="20"/>
                <w:szCs w:val="20"/>
              </w:rPr>
              <w:fldChar w:fldCharType="end"/>
            </w:r>
          </w:p>
        </w:tc>
        <w:tc>
          <w:tcPr>
            <w:tcW w:w="439" w:type="pct"/>
          </w:tcPr>
          <w:p w14:paraId="35695E68" w14:textId="5C6F227B" w:rsidR="001B26CF" w:rsidRPr="00746EA0" w:rsidRDefault="001B26CF" w:rsidP="0062114E">
            <w:pPr>
              <w:rPr>
                <w:color w:val="000000" w:themeColor="text1"/>
                <w:sz w:val="20"/>
                <w:szCs w:val="20"/>
              </w:rPr>
            </w:pPr>
            <w:r w:rsidRPr="00746EA0">
              <w:rPr>
                <w:color w:val="000000" w:themeColor="text1"/>
                <w:sz w:val="20"/>
                <w:szCs w:val="20"/>
              </w:rPr>
              <w:t>Commission on Toxicity (COT) UK 2018</w:t>
            </w:r>
            <w:r w:rsidRPr="00746EA0">
              <w:rPr>
                <w:color w:val="000000" w:themeColor="text1"/>
                <w:sz w:val="20"/>
                <w:szCs w:val="20"/>
              </w:rPr>
              <w:fldChar w:fldCharType="begin"/>
            </w:r>
            <w:r w:rsidR="0071170F" w:rsidRPr="00746EA0">
              <w:rPr>
                <w:color w:val="000000" w:themeColor="text1"/>
                <w:sz w:val="20"/>
                <w:szCs w:val="20"/>
              </w:rPr>
              <w:instrText xml:space="preserve"> ADDIN EN.CITE &lt;EndNote&gt;&lt;Cite&gt;&lt;Author&gt;Scientific Advisory Committee on Nutrition and Committee on Toxicity&lt;/Author&gt;&lt;Year&gt;2018&lt;/Year&gt;&lt;RecNum&gt;176&lt;/RecNum&gt;&lt;DisplayText&gt;&lt;style face="superscript"&gt;164, 169&lt;/style&gt;&lt;/DisplayText&gt;&lt;record&gt;&lt;rec-number&gt;176&lt;/rec-number&gt;&lt;foreign-keys&gt;&lt;key app="EN" db-id="p2vvwes9d9r0epexttyxspebtz5pa2xazt5d" timestamp="1626038047"&gt;176&lt;/key&gt;&lt;/foreign-keys&gt;&lt;ref-type name="Web Page"&gt;12&lt;/ref-type&gt;&lt;contributors&gt;&lt;authors&gt;&lt;author&gt;Scientific Advisory Committee on Nutrition and Committee on Toxicity,&lt;/author&gt;&lt;/authors&gt;&lt;/contributors&gt;&lt;titles&gt;&lt;title&gt;Assessing the health benefits and risks of the introduction of peanut and hen’s egg into the infant diet before six months of age in the UK&lt;/title&gt;&lt;/titles&gt;&lt;volume&gt;2021&lt;/volume&gt;&lt;number&gt;July 11&lt;/number&gt;&lt;dates&gt;&lt;year&gt;2018&lt;/year&gt;&lt;/dates&gt;&lt;urls&gt;&lt;related-urls&gt;&lt;url&gt;https://cot.food.gov.uk/sites/default/files/jointsacncotallergystatementfinal2.pdf&lt;/url&gt;&lt;/related-urls&gt;&lt;/urls&gt;&lt;/record&gt;&lt;/Cite&gt;&lt;Cite&gt;&lt;Author&gt;Committee on toxicity&lt;/Author&gt;&lt;Year&gt;2016&lt;/Year&gt;&lt;RecNum&gt;222&lt;/RecNum&gt;&lt;record&gt;&lt;rec-number&gt;222&lt;/rec-number&gt;&lt;foreign-keys&gt;&lt;key app="EN" db-id="p2vvwes9d9r0epexttyxspebtz5pa2xazt5d" timestamp="1632420971"&gt;222&lt;/key&gt;&lt;/foreign-keys&gt;&lt;ref-type name="Web Page"&gt;12&lt;/ref-type&gt;&lt;contributors&gt;&lt;authors&gt;&lt;author&gt;Committee on toxicity,&lt;/author&gt;&lt;/authors&gt;&lt;/contributors&gt;&lt;titles&gt;&lt;title&gt;Statement on the role of hydrolysed cows’ milk formulae in influencing the development of atopic outcomes and autoimmune disease.&lt;/title&gt;&lt;/titles&gt;&lt;volume&gt;2021&lt;/volume&gt;&lt;number&gt;September 22&lt;/number&gt;&lt;dates&gt;&lt;year&gt;2016&lt;/year&gt;&lt;/dates&gt;&lt;urls&gt;&lt;related-urls&gt;&lt;url&gt;https://cot.food.gov.uk/sites/default/files/finalstatement-hydrolysedformula.pdf&lt;/url&gt;&lt;/related-urls&gt;&lt;/urls&gt;&lt;/record&gt;&lt;/Cite&gt;&lt;/EndNote&gt;</w:instrText>
            </w:r>
            <w:r w:rsidRPr="00746EA0">
              <w:rPr>
                <w:color w:val="000000" w:themeColor="text1"/>
                <w:sz w:val="20"/>
                <w:szCs w:val="20"/>
              </w:rPr>
              <w:fldChar w:fldCharType="separate"/>
            </w:r>
            <w:r w:rsidR="009C780F" w:rsidRPr="00746EA0">
              <w:rPr>
                <w:noProof/>
                <w:color w:val="000000" w:themeColor="text1"/>
                <w:sz w:val="20"/>
                <w:szCs w:val="20"/>
                <w:vertAlign w:val="superscript"/>
              </w:rPr>
              <w:t>164, 169</w:t>
            </w:r>
            <w:r w:rsidRPr="00746EA0">
              <w:rPr>
                <w:color w:val="000000" w:themeColor="text1"/>
                <w:sz w:val="20"/>
                <w:szCs w:val="20"/>
              </w:rPr>
              <w:fldChar w:fldCharType="end"/>
            </w:r>
          </w:p>
        </w:tc>
        <w:tc>
          <w:tcPr>
            <w:tcW w:w="489" w:type="pct"/>
          </w:tcPr>
          <w:p w14:paraId="26578896" w14:textId="3D8FC3DB" w:rsidR="001B26CF" w:rsidRPr="00746EA0" w:rsidRDefault="001B26CF" w:rsidP="0062114E">
            <w:pPr>
              <w:rPr>
                <w:color w:val="000000" w:themeColor="text1"/>
                <w:sz w:val="20"/>
                <w:szCs w:val="20"/>
              </w:rPr>
            </w:pPr>
            <w:r w:rsidRPr="00746EA0">
              <w:rPr>
                <w:color w:val="000000" w:themeColor="text1"/>
                <w:sz w:val="20"/>
                <w:szCs w:val="20"/>
              </w:rPr>
              <w:t>Asian Pacific Association of Pediatric Allergy, Respirology and Immunology (APAPARI), 2018</w:t>
            </w:r>
            <w:r w:rsidRPr="00746EA0">
              <w:rPr>
                <w:color w:val="000000" w:themeColor="text1"/>
                <w:sz w:val="20"/>
                <w:szCs w:val="20"/>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UaGFtPC9BdXRob3I+PFllYXI+MjAxODwvWWVhcj48UmVj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84</w:t>
            </w:r>
            <w:r w:rsidRPr="00746EA0">
              <w:rPr>
                <w:color w:val="000000" w:themeColor="text1"/>
                <w:sz w:val="20"/>
                <w:szCs w:val="20"/>
              </w:rPr>
              <w:fldChar w:fldCharType="end"/>
            </w:r>
          </w:p>
          <w:p w14:paraId="071F9CF1" w14:textId="77777777" w:rsidR="001B26CF" w:rsidRPr="00746EA0" w:rsidRDefault="001B26CF" w:rsidP="0062114E">
            <w:pPr>
              <w:rPr>
                <w:color w:val="000000" w:themeColor="text1"/>
                <w:sz w:val="20"/>
                <w:szCs w:val="20"/>
              </w:rPr>
            </w:pPr>
          </w:p>
        </w:tc>
        <w:tc>
          <w:tcPr>
            <w:tcW w:w="513" w:type="pct"/>
          </w:tcPr>
          <w:p w14:paraId="62D470BD" w14:textId="6C2AA2E6" w:rsidR="001B26CF" w:rsidRPr="00746EA0" w:rsidRDefault="001B26CF" w:rsidP="0062114E">
            <w:pPr>
              <w:rPr>
                <w:color w:val="000000" w:themeColor="text1"/>
                <w:sz w:val="20"/>
                <w:szCs w:val="20"/>
              </w:rPr>
            </w:pPr>
            <w:r w:rsidRPr="00746EA0">
              <w:rPr>
                <w:color w:val="000000" w:themeColor="text1"/>
                <w:sz w:val="20"/>
                <w:szCs w:val="20"/>
              </w:rPr>
              <w:t>British Society of Allergy and Clinical Immunology (BSACI) 2018</w:t>
            </w:r>
            <w:r w:rsidRPr="00746EA0">
              <w:rPr>
                <w:rFonts w:eastAsia="Arial"/>
                <w:color w:val="000000" w:themeColor="text1"/>
                <w:sz w:val="20"/>
                <w:szCs w:val="20"/>
              </w:rPr>
              <w:fldChar w:fldCharType="begin"/>
            </w:r>
            <w:r w:rsidR="0071170F" w:rsidRPr="00746EA0">
              <w:rPr>
                <w:rFonts w:eastAsia="Arial"/>
                <w:color w:val="000000" w:themeColor="text1"/>
                <w:sz w:val="20"/>
                <w:szCs w:val="20"/>
              </w:rPr>
              <w:instrText xml:space="preserve"> ADDIN EN.CITE &lt;EndNote&gt;&lt;Cite&gt;&lt;Author&gt;Turner&lt;/Author&gt;&lt;Year&gt;2018&lt;/Year&gt;&lt;RecNum&gt;166&lt;/RecNum&gt;&lt;DisplayText&gt;&lt;style face="superscript"&gt;163&lt;/style&gt;&lt;/DisplayText&gt;&lt;record&gt;&lt;rec-number&gt;166&lt;/rec-number&gt;&lt;foreign-keys&gt;&lt;key app="EN" db-id="p2vvwes9d9r0epexttyxspebtz5pa2xazt5d" timestamp="1626035071"&gt;166&lt;/key&gt;&lt;/foreign-keys&gt;&lt;ref-type name="Journal Article"&gt;17&lt;/ref-type&gt;&lt;contributors&gt;&lt;authors&gt;&lt;author&gt;Turner, P. J.&lt;/author&gt;&lt;author&gt;Feeney, M.&lt;/author&gt;&lt;author&gt;Meyer, R.&lt;/author&gt;&lt;author&gt;Perkin, M. R.&lt;/author&gt;&lt;author&gt;Fox, A. T.&lt;/author&gt;&lt;/authors&gt;&lt;/contributors&gt;&lt;auth-address&gt;Section of Paediatrics and MRC and Asthma UK Centre in Allergic Mechanisms of Asthma, Imperial College London, London, UK.&amp;#xD;Department of Pediatric Allergy, Division of Asthma, Allergy and Lung Biology, King&amp;apos;s College London and Guy&amp;apos;s and St. Thomas&amp;apos; NHS Foundation Trust, London, UK.&amp;#xD;Population Health Research Institute, St. George&amp;apos;s, University of London, London, UK.&lt;/auth-address&gt;&lt;titles&gt;&lt;title&gt;Implementing primary prevention of food allergy in infants: New BSACI guidance published&lt;/title&gt;&lt;secondary-title&gt;Clin Exp Allergy&lt;/secondary-title&gt;&lt;/titles&gt;&lt;pages&gt;912-915&lt;/pages&gt;&lt;volume&gt;48&lt;/volume&gt;&lt;number&gt;8&lt;/number&gt;&lt;edition&gt;2018/08/23&lt;/edition&gt;&lt;keywords&gt;&lt;keyword&gt;Disease Management&lt;/keyword&gt;&lt;keyword&gt;Food Hypersensitivity/*prevention &amp;amp; control&lt;/keyword&gt;&lt;keyword&gt;Humans&lt;/keyword&gt;&lt;keyword&gt;Infant&lt;/keyword&gt;&lt;keyword&gt;Practice Guidelines as Topic&lt;/keyword&gt;&lt;keyword&gt;*Primary Prevention&lt;/keyword&gt;&lt;keyword&gt;United Kingdom&lt;/keyword&gt;&lt;/keywords&gt;&lt;dates&gt;&lt;year&gt;2018&lt;/year&gt;&lt;pub-dates&gt;&lt;date&gt;Aug&lt;/date&gt;&lt;/pub-dates&gt;&lt;/dates&gt;&lt;isbn&gt;1365-2222 (Electronic)&amp;#xD;0954-7894 (Linking)&lt;/isbn&gt;&lt;accession-num&gt;30133860&lt;/accession-num&gt;&lt;urls&gt;&lt;related-urls&gt;&lt;url&gt;https://www.ncbi.nlm.nih.gov/pubmed/30133860&lt;/url&gt;&lt;/related-urls&gt;&lt;/urls&gt;&lt;electronic-resource-num&gt;10.1111/cea.13218&lt;/electronic-resource-num&gt;&lt;/record&gt;&lt;/Cite&gt;&lt;/EndNote&gt;</w:instrText>
            </w:r>
            <w:r w:rsidRPr="00746EA0">
              <w:rPr>
                <w:rFonts w:eastAsia="Arial"/>
                <w:color w:val="000000" w:themeColor="text1"/>
                <w:sz w:val="20"/>
                <w:szCs w:val="20"/>
              </w:rPr>
              <w:fldChar w:fldCharType="separate"/>
            </w:r>
            <w:r w:rsidR="009C780F" w:rsidRPr="00746EA0">
              <w:rPr>
                <w:rFonts w:eastAsia="Arial"/>
                <w:noProof/>
                <w:color w:val="000000" w:themeColor="text1"/>
                <w:sz w:val="20"/>
                <w:szCs w:val="20"/>
                <w:vertAlign w:val="superscript"/>
              </w:rPr>
              <w:t>163</w:t>
            </w:r>
            <w:r w:rsidRPr="00746EA0">
              <w:rPr>
                <w:rFonts w:eastAsia="Arial"/>
                <w:color w:val="000000" w:themeColor="text1"/>
                <w:sz w:val="20"/>
                <w:szCs w:val="20"/>
              </w:rPr>
              <w:fldChar w:fldCharType="end"/>
            </w:r>
          </w:p>
        </w:tc>
        <w:tc>
          <w:tcPr>
            <w:tcW w:w="443" w:type="pct"/>
          </w:tcPr>
          <w:p w14:paraId="0AF5DC6E" w14:textId="5ED7326E" w:rsidR="001B26CF" w:rsidRPr="00746EA0" w:rsidRDefault="001B26CF" w:rsidP="0062114E">
            <w:pPr>
              <w:rPr>
                <w:color w:val="000000" w:themeColor="text1"/>
                <w:sz w:val="20"/>
                <w:szCs w:val="20"/>
              </w:rPr>
            </w:pPr>
            <w:r w:rsidRPr="00746EA0">
              <w:rPr>
                <w:color w:val="000000" w:themeColor="text1"/>
                <w:sz w:val="20"/>
                <w:szCs w:val="20"/>
              </w:rPr>
              <w:t>American  Academy of Pediatrics 2019</w:t>
            </w:r>
            <w:r w:rsidRPr="00746EA0">
              <w:rPr>
                <w:color w:val="000000" w:themeColor="text1"/>
                <w:sz w:val="20"/>
                <w:szCs w:val="20"/>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HcmVlcjwvQXV0aG9yPjxZZWFyPjIwMTk8L1llYXI+PFJl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96</w:t>
            </w:r>
            <w:r w:rsidRPr="00746EA0">
              <w:rPr>
                <w:color w:val="000000" w:themeColor="text1"/>
                <w:sz w:val="20"/>
                <w:szCs w:val="20"/>
              </w:rPr>
              <w:fldChar w:fldCharType="end"/>
            </w:r>
          </w:p>
        </w:tc>
        <w:tc>
          <w:tcPr>
            <w:tcW w:w="526" w:type="pct"/>
          </w:tcPr>
          <w:p w14:paraId="15160C4E" w14:textId="0D492F08" w:rsidR="001B26CF" w:rsidRPr="00746EA0" w:rsidRDefault="001B26CF" w:rsidP="0062114E">
            <w:pPr>
              <w:rPr>
                <w:color w:val="000000" w:themeColor="text1"/>
                <w:sz w:val="20"/>
                <w:szCs w:val="20"/>
              </w:rPr>
            </w:pPr>
            <w:r w:rsidRPr="00746EA0">
              <w:rPr>
                <w:color w:val="000000" w:themeColor="text1"/>
                <w:sz w:val="20"/>
                <w:szCs w:val="20"/>
              </w:rPr>
              <w:t>Consensus statement: American Academy of Asthma, Allergy and Immunology, American College of Asthma, Allergy and Immunology, Canadian Society of Allergy and Clinical Immunology  2020</w:t>
            </w:r>
            <w:r w:rsidRPr="00746EA0">
              <w:rPr>
                <w:color w:val="000000" w:themeColor="text1"/>
                <w:sz w:val="20"/>
                <w:szCs w:val="20"/>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GbGVpc2NoZXI8L0F1dGhvcj48WWVhcj4yMDIxPC9ZZWFy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6</w:t>
            </w:r>
            <w:r w:rsidRPr="00746EA0">
              <w:rPr>
                <w:color w:val="000000" w:themeColor="text1"/>
                <w:sz w:val="20"/>
                <w:szCs w:val="20"/>
              </w:rPr>
              <w:fldChar w:fldCharType="end"/>
            </w:r>
          </w:p>
        </w:tc>
        <w:tc>
          <w:tcPr>
            <w:tcW w:w="526" w:type="pct"/>
          </w:tcPr>
          <w:p w14:paraId="09E2C37D" w14:textId="7E1E7CFF" w:rsidR="001B26CF" w:rsidRPr="00746EA0" w:rsidRDefault="001B26CF" w:rsidP="0062114E">
            <w:pPr>
              <w:rPr>
                <w:color w:val="000000" w:themeColor="text1"/>
                <w:sz w:val="20"/>
                <w:szCs w:val="20"/>
              </w:rPr>
            </w:pPr>
            <w:r w:rsidRPr="00746EA0">
              <w:rPr>
                <w:color w:val="000000" w:themeColor="text1"/>
                <w:sz w:val="20"/>
                <w:szCs w:val="20"/>
              </w:rPr>
              <w:t>European Academy of Allergy and Clinical Immunology (2004</w:t>
            </w:r>
            <w:r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5</w:t>
            </w:r>
            <w:r w:rsidRPr="00746EA0">
              <w:rPr>
                <w:color w:val="000000" w:themeColor="text1"/>
                <w:sz w:val="20"/>
                <w:szCs w:val="20"/>
              </w:rPr>
              <w:fldChar w:fldCharType="end"/>
            </w:r>
            <w:r w:rsidRPr="00746EA0">
              <w:rPr>
                <w:color w:val="000000" w:themeColor="text1"/>
                <w:sz w:val="20"/>
                <w:szCs w:val="20"/>
              </w:rPr>
              <w:t>, 2008</w:t>
            </w:r>
            <w:r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6</w:t>
            </w:r>
            <w:r w:rsidRPr="00746EA0">
              <w:rPr>
                <w:color w:val="000000" w:themeColor="text1"/>
                <w:sz w:val="20"/>
                <w:szCs w:val="20"/>
              </w:rPr>
              <w:fldChar w:fldCharType="end"/>
            </w:r>
            <w:r w:rsidRPr="00746EA0">
              <w:rPr>
                <w:color w:val="000000" w:themeColor="text1"/>
                <w:sz w:val="20"/>
                <w:szCs w:val="20"/>
              </w:rPr>
              <w:t>, 2014</w:t>
            </w:r>
            <w:r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7</w:t>
            </w:r>
            <w:r w:rsidRPr="00746EA0">
              <w:rPr>
                <w:color w:val="000000" w:themeColor="text1"/>
                <w:sz w:val="20"/>
                <w:szCs w:val="20"/>
              </w:rPr>
              <w:fldChar w:fldCharType="end"/>
            </w:r>
            <w:r w:rsidRPr="00746EA0">
              <w:rPr>
                <w:color w:val="000000" w:themeColor="text1"/>
                <w:sz w:val="20"/>
                <w:szCs w:val="20"/>
              </w:rPr>
              <w:t>, 2020</w:t>
            </w:r>
            <w:r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57</w:t>
            </w:r>
            <w:r w:rsidRPr="00746EA0">
              <w:rPr>
                <w:color w:val="000000" w:themeColor="text1"/>
                <w:sz w:val="20"/>
                <w:szCs w:val="20"/>
              </w:rPr>
              <w:fldChar w:fldCharType="end"/>
            </w:r>
            <w:r w:rsidRPr="00746EA0">
              <w:rPr>
                <w:color w:val="000000" w:themeColor="text1"/>
                <w:sz w:val="20"/>
                <w:szCs w:val="20"/>
              </w:rPr>
              <w:t xml:space="preserve"> )</w:t>
            </w:r>
          </w:p>
        </w:tc>
        <w:tc>
          <w:tcPr>
            <w:tcW w:w="526" w:type="pct"/>
          </w:tcPr>
          <w:p w14:paraId="5B7239E5" w14:textId="7BF7331C" w:rsidR="001B26CF" w:rsidRPr="00746EA0" w:rsidRDefault="001B26CF" w:rsidP="0062114E">
            <w:pPr>
              <w:rPr>
                <w:color w:val="000000" w:themeColor="text1"/>
                <w:sz w:val="20"/>
                <w:szCs w:val="20"/>
              </w:rPr>
            </w:pPr>
            <w:r w:rsidRPr="00746EA0">
              <w:rPr>
                <w:color w:val="000000" w:themeColor="text1"/>
                <w:sz w:val="20"/>
                <w:szCs w:val="20"/>
              </w:rPr>
              <w:t>Japanese Pediatric Guideline for Food Allergy (JPGFA) 2020</w:t>
            </w:r>
            <w:r w:rsidRPr="00746EA0">
              <w:rPr>
                <w:color w:val="000000" w:themeColor="text1"/>
                <w:sz w:val="20"/>
                <w:szCs w:val="20"/>
              </w:rPr>
              <w:fldChar w:fldCharType="begin"/>
            </w:r>
            <w:r w:rsidR="0071170F" w:rsidRPr="00746EA0">
              <w:rPr>
                <w:color w:val="000000" w:themeColor="text1"/>
                <w:sz w:val="20"/>
                <w:szCs w:val="20"/>
              </w:rPr>
              <w:instrText xml:space="preserve"> ADDIN EN.CITE &lt;EndNote&gt;&lt;Cite&gt;&lt;Author&gt;Ebisawa&lt;/Author&gt;&lt;Year&gt;2020&lt;/Year&gt;&lt;RecNum&gt;12&lt;/RecNum&gt;&lt;DisplayText&gt;&lt;style face="superscript"&gt;83&lt;/style&gt;&lt;/DisplayText&gt;&lt;record&gt;&lt;rec-number&gt;12&lt;/rec-number&gt;&lt;foreign-keys&gt;&lt;key app="EN" db-id="p2vvwes9d9r0epexttyxspebtz5pa2xazt5d" timestamp="1623432692"&gt;12&lt;/key&gt;&lt;/foreign-keys&gt;&lt;ref-type name="Journal Article"&gt;17&lt;/ref-type&gt;&lt;contributors&gt;&lt;authors&gt;&lt;author&gt;Ebisawa, M.&lt;/author&gt;&lt;author&gt;Ito, K.&lt;/author&gt;&lt;author&gt;Fujisawa, T.&lt;/author&gt;&lt;author&gt;Committee for Japanese Pediatric Guideline for Food Allergy, The Japanese Society of Pediatric Allergy&lt;/author&gt;&lt;author&gt;Clinical, Immunology&lt;/author&gt;&lt;author&gt;Japanese Society of, Allergology&lt;/author&gt;&lt;/authors&gt;&lt;/contributors&gt;&lt;auth-address&gt;Department of Allergy, Clinical Research Center for Allergy and Rheumatology, National Hospital Organization, Sagamihara National Hospital, Kanagawa, Japan. Electronic address: mebisawa@foodallergy.jp.&amp;#xD;Aichi Children&amp;apos;s Health and Medical Center, Aichi, Japan.&amp;#xD;National Hospital Organization, Mie National Hospital, Mie, Japan.&lt;/auth-address&gt;&lt;titles&gt;&lt;title&gt;Japanese guidelines for food allergy 2020&lt;/title&gt;&lt;secondary-title&gt;Allergol Int&lt;/secondary-title&gt;&lt;/titles&gt;&lt;pages&gt;370-386&lt;/pages&gt;&lt;volume&gt;69&lt;/volume&gt;&lt;number&gt;3&lt;/number&gt;&lt;edition&gt;2020/12/09&lt;/edition&gt;&lt;keywords&gt;&lt;keyword&gt;Food allergy&lt;/keyword&gt;&lt;keyword&gt;Guidelines&lt;/keyword&gt;&lt;keyword&gt;Oral food challenge&lt;/keyword&gt;&lt;keyword&gt;Oral immunotherapy&lt;/keyword&gt;&lt;keyword&gt;Prevention&lt;/keyword&gt;&lt;/keywords&gt;&lt;dates&gt;&lt;year&gt;2020&lt;/year&gt;&lt;pub-dates&gt;&lt;date&gt;Jul&lt;/date&gt;&lt;/pub-dates&gt;&lt;/dates&gt;&lt;isbn&gt;1440-1592 (Electronic)&amp;#xD;1323-8930 (Linking)&lt;/isbn&gt;&lt;accession-num&gt;33289637&lt;/accession-num&gt;&lt;urls&gt;&lt;related-urls&gt;&lt;url&gt;https://www.ncbi.nlm.nih.gov/pubmed/33289637&lt;/url&gt;&lt;/related-urls&gt;&lt;/urls&gt;&lt;electronic-resource-num&gt;10.1016/j.alit.2020.03.004&lt;/electronic-resource-num&gt;&lt;/record&gt;&lt;/Cite&gt;&lt;/EndNote&gt;</w:instrText>
            </w:r>
            <w:r w:rsidRPr="00746EA0">
              <w:rPr>
                <w:color w:val="000000" w:themeColor="text1"/>
                <w:sz w:val="20"/>
                <w:szCs w:val="20"/>
              </w:rPr>
              <w:fldChar w:fldCharType="separate"/>
            </w:r>
            <w:r w:rsidR="0071170F" w:rsidRPr="00746EA0">
              <w:rPr>
                <w:noProof/>
                <w:color w:val="000000" w:themeColor="text1"/>
                <w:sz w:val="20"/>
                <w:szCs w:val="20"/>
                <w:vertAlign w:val="superscript"/>
              </w:rPr>
              <w:t>83</w:t>
            </w:r>
            <w:r w:rsidRPr="00746EA0">
              <w:rPr>
                <w:color w:val="000000" w:themeColor="text1"/>
                <w:sz w:val="20"/>
                <w:szCs w:val="20"/>
              </w:rPr>
              <w:fldChar w:fldCharType="end"/>
            </w:r>
          </w:p>
          <w:p w14:paraId="4823FBD4" w14:textId="77777777" w:rsidR="001B26CF" w:rsidRPr="00746EA0" w:rsidRDefault="001B26CF" w:rsidP="0062114E">
            <w:pPr>
              <w:rPr>
                <w:color w:val="000000" w:themeColor="text1"/>
                <w:sz w:val="20"/>
                <w:szCs w:val="20"/>
              </w:rPr>
            </w:pPr>
          </w:p>
        </w:tc>
      </w:tr>
      <w:tr w:rsidR="001B26CF" w:rsidRPr="00746EA0" w14:paraId="3A492A95" w14:textId="77777777" w:rsidTr="00F1604E">
        <w:tc>
          <w:tcPr>
            <w:tcW w:w="542" w:type="pct"/>
          </w:tcPr>
          <w:p w14:paraId="1468D098" w14:textId="77777777" w:rsidR="001B26CF" w:rsidRPr="00746EA0" w:rsidRDefault="001B26CF" w:rsidP="0062114E">
            <w:pPr>
              <w:rPr>
                <w:color w:val="000000" w:themeColor="text1"/>
                <w:sz w:val="20"/>
                <w:szCs w:val="20"/>
              </w:rPr>
            </w:pPr>
            <w:r w:rsidRPr="00746EA0">
              <w:rPr>
                <w:color w:val="000000" w:themeColor="text1"/>
                <w:sz w:val="20"/>
                <w:szCs w:val="20"/>
              </w:rPr>
              <w:t>Foods of relevance</w:t>
            </w:r>
          </w:p>
        </w:tc>
        <w:tc>
          <w:tcPr>
            <w:tcW w:w="522" w:type="pct"/>
          </w:tcPr>
          <w:p w14:paraId="141716FC"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All foods</w:t>
            </w:r>
          </w:p>
        </w:tc>
        <w:tc>
          <w:tcPr>
            <w:tcW w:w="475" w:type="pct"/>
          </w:tcPr>
          <w:p w14:paraId="54D98B20"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Peanut</w:t>
            </w:r>
          </w:p>
        </w:tc>
        <w:tc>
          <w:tcPr>
            <w:tcW w:w="439" w:type="pct"/>
          </w:tcPr>
          <w:p w14:paraId="38BB32B3"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Peanut</w:t>
            </w:r>
          </w:p>
        </w:tc>
        <w:tc>
          <w:tcPr>
            <w:tcW w:w="489" w:type="pct"/>
          </w:tcPr>
          <w:p w14:paraId="0094E256" w14:textId="77777777" w:rsidR="001B26CF" w:rsidRPr="00746EA0" w:rsidRDefault="001B26CF" w:rsidP="0062114E">
            <w:pPr>
              <w:rPr>
                <w:color w:val="000000" w:themeColor="text1"/>
                <w:sz w:val="20"/>
                <w:szCs w:val="20"/>
              </w:rPr>
            </w:pPr>
            <w:r w:rsidRPr="00746EA0">
              <w:rPr>
                <w:color w:val="000000" w:themeColor="text1"/>
                <w:sz w:val="20"/>
                <w:szCs w:val="20"/>
              </w:rPr>
              <w:t>All foods</w:t>
            </w:r>
          </w:p>
        </w:tc>
        <w:tc>
          <w:tcPr>
            <w:tcW w:w="513" w:type="pct"/>
          </w:tcPr>
          <w:p w14:paraId="6ABBA088" w14:textId="77777777" w:rsidR="001B26CF" w:rsidRPr="00746EA0" w:rsidRDefault="001B26CF" w:rsidP="0062114E">
            <w:pPr>
              <w:rPr>
                <w:color w:val="000000" w:themeColor="text1"/>
                <w:sz w:val="20"/>
                <w:szCs w:val="20"/>
              </w:rPr>
            </w:pPr>
            <w:r w:rsidRPr="00746EA0">
              <w:rPr>
                <w:color w:val="000000" w:themeColor="text1"/>
                <w:sz w:val="20"/>
                <w:szCs w:val="20"/>
              </w:rPr>
              <w:t>Peanut and Egg</w:t>
            </w:r>
          </w:p>
        </w:tc>
        <w:tc>
          <w:tcPr>
            <w:tcW w:w="443" w:type="pct"/>
          </w:tcPr>
          <w:p w14:paraId="3B0A7074" w14:textId="77777777" w:rsidR="001B26CF" w:rsidRPr="00746EA0" w:rsidRDefault="001B26CF" w:rsidP="0062114E">
            <w:pPr>
              <w:rPr>
                <w:color w:val="000000" w:themeColor="text1"/>
                <w:sz w:val="20"/>
                <w:szCs w:val="20"/>
              </w:rPr>
            </w:pPr>
            <w:r w:rsidRPr="00746EA0">
              <w:rPr>
                <w:color w:val="000000" w:themeColor="text1"/>
                <w:sz w:val="20"/>
                <w:szCs w:val="20"/>
              </w:rPr>
              <w:t>All foods</w:t>
            </w:r>
          </w:p>
        </w:tc>
        <w:tc>
          <w:tcPr>
            <w:tcW w:w="526" w:type="pct"/>
          </w:tcPr>
          <w:p w14:paraId="1A88D86D" w14:textId="77777777" w:rsidR="001B26CF" w:rsidRPr="00746EA0" w:rsidRDefault="001B26CF" w:rsidP="0062114E">
            <w:pPr>
              <w:rPr>
                <w:color w:val="000000" w:themeColor="text1"/>
                <w:sz w:val="20"/>
                <w:szCs w:val="20"/>
              </w:rPr>
            </w:pPr>
            <w:r w:rsidRPr="00746EA0">
              <w:rPr>
                <w:color w:val="000000" w:themeColor="text1"/>
                <w:sz w:val="20"/>
                <w:szCs w:val="20"/>
              </w:rPr>
              <w:t>All foods</w:t>
            </w:r>
          </w:p>
        </w:tc>
        <w:tc>
          <w:tcPr>
            <w:tcW w:w="526" w:type="pct"/>
          </w:tcPr>
          <w:p w14:paraId="0EE38F9D" w14:textId="77777777" w:rsidR="001B26CF" w:rsidRPr="00746EA0" w:rsidRDefault="001B26CF" w:rsidP="0062114E">
            <w:pPr>
              <w:rPr>
                <w:color w:val="000000" w:themeColor="text1"/>
                <w:sz w:val="20"/>
                <w:szCs w:val="20"/>
              </w:rPr>
            </w:pPr>
            <w:r w:rsidRPr="00746EA0">
              <w:rPr>
                <w:color w:val="000000" w:themeColor="text1"/>
                <w:sz w:val="20"/>
                <w:szCs w:val="20"/>
              </w:rPr>
              <w:t>All foods</w:t>
            </w:r>
          </w:p>
        </w:tc>
        <w:tc>
          <w:tcPr>
            <w:tcW w:w="526" w:type="pct"/>
          </w:tcPr>
          <w:p w14:paraId="4B092E7C"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All foods</w:t>
            </w:r>
          </w:p>
        </w:tc>
      </w:tr>
      <w:tr w:rsidR="001B26CF" w:rsidRPr="00746EA0" w14:paraId="11A33F28" w14:textId="77777777" w:rsidTr="00F1604E">
        <w:tc>
          <w:tcPr>
            <w:tcW w:w="542" w:type="pct"/>
          </w:tcPr>
          <w:p w14:paraId="23F3604F" w14:textId="77777777" w:rsidR="001B26CF" w:rsidRPr="00746EA0" w:rsidRDefault="001B26CF" w:rsidP="0062114E">
            <w:pPr>
              <w:rPr>
                <w:color w:val="000000" w:themeColor="text1"/>
                <w:sz w:val="20"/>
                <w:szCs w:val="20"/>
              </w:rPr>
            </w:pPr>
            <w:r w:rsidRPr="00746EA0">
              <w:rPr>
                <w:color w:val="000000" w:themeColor="text1"/>
                <w:sz w:val="20"/>
                <w:szCs w:val="20"/>
              </w:rPr>
              <w:t>Breastfeeding</w:t>
            </w:r>
          </w:p>
        </w:tc>
        <w:tc>
          <w:tcPr>
            <w:tcW w:w="522" w:type="pct"/>
          </w:tcPr>
          <w:p w14:paraId="4AC289CB" w14:textId="77777777" w:rsidR="001B26CF" w:rsidRPr="00746EA0" w:rsidRDefault="001B26CF" w:rsidP="0062114E">
            <w:pPr>
              <w:rPr>
                <w:color w:val="000000" w:themeColor="text1"/>
                <w:sz w:val="20"/>
                <w:szCs w:val="20"/>
              </w:rPr>
            </w:pPr>
            <w:r w:rsidRPr="00746EA0">
              <w:rPr>
                <w:color w:val="000000" w:themeColor="text1"/>
                <w:sz w:val="20"/>
                <w:szCs w:val="20"/>
              </w:rPr>
              <w:t xml:space="preserve">BF: </w:t>
            </w:r>
            <w:r w:rsidRPr="00746EA0">
              <w:rPr>
                <w:color w:val="000000" w:themeColor="text1"/>
                <w:sz w:val="20"/>
                <w:szCs w:val="20"/>
                <w:shd w:val="clear" w:color="auto" w:fill="FFFFFF"/>
              </w:rPr>
              <w:t>at least 6 months and for as long as mother and infant wish to continue</w:t>
            </w:r>
          </w:p>
          <w:p w14:paraId="242D1B72" w14:textId="77777777" w:rsidR="001B26CF" w:rsidRPr="00746EA0" w:rsidRDefault="001B26CF" w:rsidP="0062114E">
            <w:pPr>
              <w:pStyle w:val="NormalWeb"/>
              <w:spacing w:before="0" w:beforeAutospacing="0" w:after="0" w:afterAutospacing="0"/>
              <w:rPr>
                <w:color w:val="000000" w:themeColor="text1"/>
                <w:sz w:val="20"/>
                <w:szCs w:val="20"/>
              </w:rPr>
            </w:pPr>
          </w:p>
        </w:tc>
        <w:tc>
          <w:tcPr>
            <w:tcW w:w="475" w:type="pct"/>
          </w:tcPr>
          <w:p w14:paraId="7182B110" w14:textId="77777777" w:rsidR="001B26CF" w:rsidRPr="00746EA0" w:rsidRDefault="001B26CF" w:rsidP="0062114E">
            <w:pPr>
              <w:pStyle w:val="NormalWeb"/>
              <w:spacing w:before="0" w:beforeAutospacing="0" w:after="0" w:afterAutospacing="0"/>
              <w:rPr>
                <w:color w:val="000000" w:themeColor="text1"/>
                <w:sz w:val="20"/>
                <w:szCs w:val="20"/>
              </w:rPr>
            </w:pPr>
          </w:p>
        </w:tc>
        <w:tc>
          <w:tcPr>
            <w:tcW w:w="439" w:type="pct"/>
          </w:tcPr>
          <w:p w14:paraId="3DCFAC0C"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 xml:space="preserve">EBF for around the first six months of life </w:t>
            </w:r>
          </w:p>
        </w:tc>
        <w:tc>
          <w:tcPr>
            <w:tcW w:w="489" w:type="pct"/>
          </w:tcPr>
          <w:p w14:paraId="63081E4D"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Continue breastfeeding up to 2 years.</w:t>
            </w:r>
          </w:p>
          <w:p w14:paraId="497F56ED" w14:textId="77777777" w:rsidR="001B26CF" w:rsidRPr="00746EA0" w:rsidRDefault="001B26CF" w:rsidP="0062114E">
            <w:pPr>
              <w:rPr>
                <w:color w:val="000000" w:themeColor="text1"/>
                <w:sz w:val="20"/>
                <w:szCs w:val="20"/>
              </w:rPr>
            </w:pPr>
          </w:p>
        </w:tc>
        <w:tc>
          <w:tcPr>
            <w:tcW w:w="513" w:type="pct"/>
          </w:tcPr>
          <w:p w14:paraId="35368B9A" w14:textId="77777777" w:rsidR="001B26CF" w:rsidRPr="00746EA0" w:rsidRDefault="001B26CF" w:rsidP="0062114E">
            <w:pPr>
              <w:rPr>
                <w:color w:val="000000" w:themeColor="text1"/>
                <w:sz w:val="20"/>
                <w:szCs w:val="20"/>
              </w:rPr>
            </w:pPr>
            <w:r w:rsidRPr="00746EA0">
              <w:rPr>
                <w:color w:val="000000" w:themeColor="text1"/>
                <w:sz w:val="20"/>
                <w:szCs w:val="20"/>
              </w:rPr>
              <w:t>EBF for around the first six months of life and cont BF for 1</w:t>
            </w:r>
            <w:r w:rsidRPr="00746EA0">
              <w:rPr>
                <w:color w:val="000000" w:themeColor="text1"/>
                <w:sz w:val="20"/>
                <w:szCs w:val="20"/>
                <w:vertAlign w:val="superscript"/>
              </w:rPr>
              <w:t>st</w:t>
            </w:r>
            <w:r w:rsidRPr="00746EA0">
              <w:rPr>
                <w:color w:val="000000" w:themeColor="text1"/>
                <w:sz w:val="20"/>
                <w:szCs w:val="20"/>
              </w:rPr>
              <w:t xml:space="preserve"> year</w:t>
            </w:r>
          </w:p>
        </w:tc>
        <w:tc>
          <w:tcPr>
            <w:tcW w:w="443" w:type="pct"/>
          </w:tcPr>
          <w:p w14:paraId="0896740E"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No conclusions can be made about the role of breastfeeding in either preventing or delaying the onset of specific food allergies</w:t>
            </w:r>
          </w:p>
          <w:p w14:paraId="0EEF0026" w14:textId="77777777" w:rsidR="001B26CF" w:rsidRPr="00746EA0" w:rsidRDefault="001B26CF" w:rsidP="0062114E">
            <w:pPr>
              <w:rPr>
                <w:color w:val="000000" w:themeColor="text1"/>
                <w:sz w:val="20"/>
                <w:szCs w:val="20"/>
              </w:rPr>
            </w:pPr>
          </w:p>
        </w:tc>
        <w:tc>
          <w:tcPr>
            <w:tcW w:w="526" w:type="pct"/>
          </w:tcPr>
          <w:p w14:paraId="01E57B17" w14:textId="77777777" w:rsidR="001B26CF" w:rsidRPr="00746EA0" w:rsidRDefault="001B26CF" w:rsidP="0062114E">
            <w:pPr>
              <w:rPr>
                <w:color w:val="000000" w:themeColor="text1"/>
                <w:sz w:val="20"/>
                <w:szCs w:val="20"/>
              </w:rPr>
            </w:pPr>
            <w:r w:rsidRPr="00746EA0">
              <w:rPr>
                <w:color w:val="000000" w:themeColor="text1"/>
                <w:sz w:val="20"/>
                <w:szCs w:val="20"/>
              </w:rPr>
              <w:t>EBF: recommended for all mothers, no association between EBF and prevention of FA</w:t>
            </w:r>
          </w:p>
          <w:p w14:paraId="5BAFC731" w14:textId="77777777" w:rsidR="001B26CF" w:rsidRPr="00746EA0" w:rsidRDefault="001B26CF" w:rsidP="0062114E">
            <w:pPr>
              <w:rPr>
                <w:color w:val="000000" w:themeColor="text1"/>
                <w:sz w:val="20"/>
                <w:szCs w:val="20"/>
              </w:rPr>
            </w:pPr>
          </w:p>
        </w:tc>
        <w:tc>
          <w:tcPr>
            <w:tcW w:w="526" w:type="pct"/>
          </w:tcPr>
          <w:p w14:paraId="01799898" w14:textId="77777777" w:rsidR="001B26CF" w:rsidRPr="00746EA0" w:rsidRDefault="001B26CF" w:rsidP="0062114E">
            <w:pPr>
              <w:rPr>
                <w:color w:val="000000" w:themeColor="text1"/>
                <w:sz w:val="20"/>
                <w:szCs w:val="20"/>
              </w:rPr>
            </w:pPr>
            <w:r w:rsidRPr="00746EA0">
              <w:rPr>
                <w:color w:val="000000" w:themeColor="text1"/>
                <w:sz w:val="20"/>
                <w:szCs w:val="20"/>
              </w:rPr>
              <w:t>EBF for around the first six months of life and cont BF for 1</w:t>
            </w:r>
            <w:r w:rsidRPr="00746EA0">
              <w:rPr>
                <w:color w:val="000000" w:themeColor="text1"/>
                <w:sz w:val="20"/>
                <w:szCs w:val="20"/>
                <w:vertAlign w:val="superscript"/>
              </w:rPr>
              <w:t>st</w:t>
            </w:r>
            <w:r w:rsidRPr="00746EA0">
              <w:rPr>
                <w:color w:val="000000" w:themeColor="text1"/>
                <w:sz w:val="20"/>
                <w:szCs w:val="20"/>
              </w:rPr>
              <w:t xml:space="preserve"> year</w:t>
            </w:r>
          </w:p>
        </w:tc>
        <w:tc>
          <w:tcPr>
            <w:tcW w:w="526" w:type="pct"/>
          </w:tcPr>
          <w:p w14:paraId="30DFB804"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No evidence that breastfeeding prevents food allergy.</w:t>
            </w:r>
          </w:p>
        </w:tc>
      </w:tr>
      <w:tr w:rsidR="001B26CF" w:rsidRPr="00746EA0" w14:paraId="34C8C23E" w14:textId="77777777" w:rsidTr="00F1604E">
        <w:tc>
          <w:tcPr>
            <w:tcW w:w="542" w:type="pct"/>
          </w:tcPr>
          <w:p w14:paraId="3EBAAE5F" w14:textId="77777777" w:rsidR="001B26CF" w:rsidRPr="00746EA0" w:rsidRDefault="001B26CF" w:rsidP="0062114E">
            <w:pPr>
              <w:rPr>
                <w:color w:val="000000" w:themeColor="text1"/>
                <w:sz w:val="20"/>
                <w:szCs w:val="20"/>
              </w:rPr>
            </w:pPr>
            <w:r w:rsidRPr="00746EA0">
              <w:rPr>
                <w:color w:val="000000" w:themeColor="text1"/>
                <w:sz w:val="20"/>
                <w:szCs w:val="20"/>
              </w:rPr>
              <w:t>High risk definition</w:t>
            </w:r>
          </w:p>
        </w:tc>
        <w:tc>
          <w:tcPr>
            <w:tcW w:w="522" w:type="pct"/>
          </w:tcPr>
          <w:p w14:paraId="1AC043A0" w14:textId="77777777" w:rsidR="001B26CF" w:rsidRPr="00746EA0" w:rsidRDefault="001B26CF" w:rsidP="0062114E">
            <w:pPr>
              <w:rPr>
                <w:color w:val="000000" w:themeColor="text1"/>
                <w:sz w:val="20"/>
                <w:szCs w:val="20"/>
              </w:rPr>
            </w:pPr>
            <w:r w:rsidRPr="00746EA0">
              <w:rPr>
                <w:color w:val="000000" w:themeColor="text1"/>
                <w:sz w:val="20"/>
                <w:szCs w:val="20"/>
              </w:rPr>
              <w:t xml:space="preserve">Infants with severe eczema </w:t>
            </w:r>
            <w:r w:rsidRPr="00746EA0">
              <w:rPr>
                <w:color w:val="000000" w:themeColor="text1"/>
                <w:sz w:val="20"/>
                <w:szCs w:val="20"/>
              </w:rPr>
              <w:lastRenderedPageBreak/>
              <w:t>and/or egg allergy,</w:t>
            </w:r>
          </w:p>
        </w:tc>
        <w:tc>
          <w:tcPr>
            <w:tcW w:w="475" w:type="pct"/>
          </w:tcPr>
          <w:p w14:paraId="5CEF0978"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Infant with AD and/or HE FA</w:t>
            </w:r>
          </w:p>
        </w:tc>
        <w:tc>
          <w:tcPr>
            <w:tcW w:w="439" w:type="pct"/>
          </w:tcPr>
          <w:p w14:paraId="594B3136" w14:textId="77777777" w:rsidR="001B26CF" w:rsidRPr="00746EA0" w:rsidRDefault="001B26CF" w:rsidP="0062114E">
            <w:pPr>
              <w:rPr>
                <w:color w:val="000000" w:themeColor="text1"/>
                <w:sz w:val="20"/>
                <w:szCs w:val="20"/>
              </w:rPr>
            </w:pPr>
            <w:r w:rsidRPr="00746EA0">
              <w:rPr>
                <w:color w:val="000000" w:themeColor="text1"/>
                <w:sz w:val="20"/>
                <w:szCs w:val="20"/>
              </w:rPr>
              <w:t xml:space="preserve">Infants with a history of early-onset </w:t>
            </w:r>
            <w:r w:rsidRPr="00746EA0">
              <w:rPr>
                <w:color w:val="000000" w:themeColor="text1"/>
                <w:sz w:val="20"/>
                <w:szCs w:val="20"/>
              </w:rPr>
              <w:lastRenderedPageBreak/>
              <w:t>AD or suspected FA</w:t>
            </w:r>
          </w:p>
        </w:tc>
        <w:tc>
          <w:tcPr>
            <w:tcW w:w="489" w:type="pct"/>
          </w:tcPr>
          <w:p w14:paraId="34ABBEAF"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Infants with severe eczema</w:t>
            </w:r>
          </w:p>
          <w:p w14:paraId="3BBEFFCA" w14:textId="77777777" w:rsidR="001B26CF" w:rsidRPr="00746EA0" w:rsidRDefault="001B26CF" w:rsidP="0062114E">
            <w:pPr>
              <w:rPr>
                <w:color w:val="000000" w:themeColor="text1"/>
                <w:sz w:val="20"/>
                <w:szCs w:val="20"/>
              </w:rPr>
            </w:pPr>
          </w:p>
        </w:tc>
        <w:tc>
          <w:tcPr>
            <w:tcW w:w="513" w:type="pct"/>
          </w:tcPr>
          <w:p w14:paraId="2967B569" w14:textId="77777777" w:rsidR="001B26CF" w:rsidRPr="00746EA0" w:rsidRDefault="001B26CF" w:rsidP="0062114E">
            <w:pPr>
              <w:rPr>
                <w:color w:val="000000" w:themeColor="text1"/>
                <w:sz w:val="20"/>
                <w:szCs w:val="20"/>
              </w:rPr>
            </w:pPr>
            <w:r w:rsidRPr="00746EA0">
              <w:rPr>
                <w:color w:val="000000" w:themeColor="text1"/>
                <w:sz w:val="20"/>
                <w:szCs w:val="20"/>
              </w:rPr>
              <w:t xml:space="preserve">Infants with a history of early-onset </w:t>
            </w:r>
            <w:r w:rsidRPr="00746EA0">
              <w:rPr>
                <w:color w:val="000000" w:themeColor="text1"/>
                <w:sz w:val="20"/>
                <w:szCs w:val="20"/>
              </w:rPr>
              <w:lastRenderedPageBreak/>
              <w:t>AD or suspected FA</w:t>
            </w:r>
          </w:p>
        </w:tc>
        <w:tc>
          <w:tcPr>
            <w:tcW w:w="443" w:type="pct"/>
          </w:tcPr>
          <w:p w14:paraId="0AA74C7F" w14:textId="77777777" w:rsidR="001B26CF" w:rsidRPr="00746EA0" w:rsidRDefault="001B26CF" w:rsidP="0062114E">
            <w:pPr>
              <w:rPr>
                <w:rFonts w:eastAsia="Calibri"/>
                <w:color w:val="000000" w:themeColor="text1"/>
                <w:sz w:val="20"/>
                <w:szCs w:val="20"/>
              </w:rPr>
            </w:pPr>
          </w:p>
        </w:tc>
        <w:tc>
          <w:tcPr>
            <w:tcW w:w="526" w:type="pct"/>
          </w:tcPr>
          <w:p w14:paraId="4F2E6553" w14:textId="77777777" w:rsidR="001B26CF" w:rsidRPr="00746EA0" w:rsidRDefault="001B26CF" w:rsidP="0062114E">
            <w:pPr>
              <w:rPr>
                <w:color w:val="000000" w:themeColor="text1"/>
                <w:sz w:val="20"/>
                <w:szCs w:val="20"/>
              </w:rPr>
            </w:pPr>
            <w:r w:rsidRPr="00746EA0">
              <w:rPr>
                <w:color w:val="000000" w:themeColor="text1"/>
                <w:sz w:val="20"/>
                <w:szCs w:val="20"/>
              </w:rPr>
              <w:t>Consider infants:</w:t>
            </w:r>
          </w:p>
          <w:p w14:paraId="41F1FC0A"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 xml:space="preserve">-  infants with severe AD (highest risk) </w:t>
            </w:r>
          </w:p>
          <w:p w14:paraId="7B5EF222" w14:textId="77777777" w:rsidR="001B26CF" w:rsidRPr="00746EA0" w:rsidRDefault="001B26CF" w:rsidP="0062114E">
            <w:pPr>
              <w:rPr>
                <w:color w:val="000000" w:themeColor="text1"/>
                <w:sz w:val="20"/>
                <w:szCs w:val="20"/>
              </w:rPr>
            </w:pPr>
            <w:r w:rsidRPr="00746EA0">
              <w:rPr>
                <w:color w:val="000000" w:themeColor="text1"/>
                <w:sz w:val="20"/>
                <w:szCs w:val="20"/>
              </w:rPr>
              <w:t xml:space="preserve">- mild to moderate AD,  family history of atopy in either/both parents, or infants with one known FA potentially at some increased risk of developing FA (or an additional FA).  </w:t>
            </w:r>
          </w:p>
          <w:p w14:paraId="047BEEC7" w14:textId="77777777" w:rsidR="001B26CF" w:rsidRPr="00746EA0" w:rsidRDefault="001B26CF" w:rsidP="0062114E">
            <w:pPr>
              <w:rPr>
                <w:color w:val="000000" w:themeColor="text1"/>
                <w:sz w:val="20"/>
                <w:szCs w:val="20"/>
              </w:rPr>
            </w:pPr>
            <w:r w:rsidRPr="00746EA0">
              <w:rPr>
                <w:color w:val="000000" w:themeColor="text1"/>
                <w:sz w:val="20"/>
                <w:szCs w:val="20"/>
              </w:rPr>
              <w:t xml:space="preserve">FA often develops in infants who have no identifiable risk factors.  </w:t>
            </w:r>
          </w:p>
          <w:p w14:paraId="2183F57A"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 xml:space="preserve">No evidence to clearly support the younger sibling of a peanut-allergic child is at increased risk of developing peanut allergy, though such infants may be at risk of developing </w:t>
            </w:r>
            <w:r w:rsidRPr="00746EA0">
              <w:rPr>
                <w:color w:val="000000" w:themeColor="text1"/>
                <w:sz w:val="20"/>
                <w:szCs w:val="20"/>
              </w:rPr>
              <w:lastRenderedPageBreak/>
              <w:t xml:space="preserve">peanut allergy secondary to delayed introduction of peanut.  </w:t>
            </w:r>
          </w:p>
        </w:tc>
        <w:tc>
          <w:tcPr>
            <w:tcW w:w="526" w:type="pct"/>
          </w:tcPr>
          <w:p w14:paraId="5E6D111A" w14:textId="088D080F" w:rsidR="001B26CF" w:rsidRPr="00746EA0" w:rsidRDefault="001B26CF" w:rsidP="0062114E">
            <w:pPr>
              <w:rPr>
                <w:rFonts w:eastAsia="Calibri"/>
                <w:color w:val="000000" w:themeColor="text1"/>
                <w:sz w:val="20"/>
                <w:szCs w:val="20"/>
              </w:rPr>
            </w:pPr>
            <w:r w:rsidRPr="00746EA0">
              <w:rPr>
                <w:color w:val="000000" w:themeColor="text1"/>
                <w:sz w:val="20"/>
                <w:szCs w:val="20"/>
              </w:rPr>
              <w:lastRenderedPageBreak/>
              <w:t>(2004</w:t>
            </w:r>
            <w:r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5</w:t>
            </w:r>
            <w:r w:rsidRPr="00746EA0">
              <w:rPr>
                <w:color w:val="000000" w:themeColor="text1"/>
                <w:sz w:val="20"/>
                <w:szCs w:val="20"/>
              </w:rPr>
              <w:fldChar w:fldCharType="end"/>
            </w:r>
            <w:r w:rsidRPr="00746EA0">
              <w:rPr>
                <w:color w:val="000000" w:themeColor="text1"/>
                <w:sz w:val="20"/>
                <w:szCs w:val="20"/>
              </w:rPr>
              <w:t>, 2008</w:t>
            </w:r>
            <w:r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6</w:t>
            </w:r>
            <w:r w:rsidRPr="00746EA0">
              <w:rPr>
                <w:color w:val="000000" w:themeColor="text1"/>
                <w:sz w:val="20"/>
                <w:szCs w:val="20"/>
              </w:rPr>
              <w:fldChar w:fldCharType="end"/>
            </w:r>
            <w:r w:rsidRPr="00746EA0">
              <w:rPr>
                <w:color w:val="000000" w:themeColor="text1"/>
                <w:sz w:val="20"/>
                <w:szCs w:val="20"/>
              </w:rPr>
              <w:t>, 2014</w:t>
            </w:r>
            <w:r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7</w:t>
            </w:r>
            <w:r w:rsidRPr="00746EA0">
              <w:rPr>
                <w:color w:val="000000" w:themeColor="text1"/>
                <w:sz w:val="20"/>
                <w:szCs w:val="20"/>
              </w:rPr>
              <w:fldChar w:fldCharType="end"/>
            </w:r>
            <w:r w:rsidRPr="00746EA0">
              <w:rPr>
                <w:color w:val="000000" w:themeColor="text1"/>
                <w:sz w:val="20"/>
                <w:szCs w:val="20"/>
              </w:rPr>
              <w:t>, 2020</w:t>
            </w:r>
            <w:r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57</w:t>
            </w:r>
            <w:r w:rsidRPr="00746EA0">
              <w:rPr>
                <w:color w:val="000000" w:themeColor="text1"/>
                <w:sz w:val="20"/>
                <w:szCs w:val="20"/>
              </w:rPr>
              <w:fldChar w:fldCharType="end"/>
            </w:r>
            <w:r w:rsidRPr="00746EA0">
              <w:rPr>
                <w:color w:val="000000" w:themeColor="text1"/>
                <w:sz w:val="20"/>
                <w:szCs w:val="20"/>
              </w:rPr>
              <w:t xml:space="preserve"> </w:t>
            </w:r>
            <w:r w:rsidRPr="00746EA0">
              <w:rPr>
                <w:color w:val="000000" w:themeColor="text1"/>
                <w:sz w:val="20"/>
                <w:szCs w:val="20"/>
              </w:rPr>
              <w:lastRenderedPageBreak/>
              <w:t>)</w:t>
            </w:r>
            <w:r w:rsidRPr="00746EA0">
              <w:rPr>
                <w:rFonts w:eastAsia="Calibri"/>
                <w:color w:val="000000" w:themeColor="text1"/>
                <w:sz w:val="20"/>
                <w:szCs w:val="20"/>
              </w:rPr>
              <w:t xml:space="preserve">Infants with one or two parents and /or older siblings with an history of atopic diseases </w:t>
            </w:r>
          </w:p>
          <w:p w14:paraId="1935ECBD" w14:textId="77777777" w:rsidR="001B26CF" w:rsidRPr="00746EA0" w:rsidRDefault="001B26CF" w:rsidP="0062114E">
            <w:pPr>
              <w:rPr>
                <w:rFonts w:eastAsia="Calibri"/>
                <w:color w:val="000000" w:themeColor="text1"/>
                <w:sz w:val="20"/>
                <w:szCs w:val="20"/>
              </w:rPr>
            </w:pPr>
          </w:p>
          <w:p w14:paraId="44C7BD6A" w14:textId="77777777" w:rsidR="001B26CF" w:rsidRPr="00746EA0" w:rsidRDefault="001B26CF" w:rsidP="0062114E">
            <w:pPr>
              <w:rPr>
                <w:color w:val="000000" w:themeColor="text1"/>
                <w:sz w:val="20"/>
                <w:szCs w:val="20"/>
              </w:rPr>
            </w:pPr>
            <w:r w:rsidRPr="00746EA0">
              <w:rPr>
                <w:rFonts w:eastAsia="Calibri"/>
                <w:color w:val="000000" w:themeColor="text1"/>
                <w:sz w:val="20"/>
                <w:szCs w:val="20"/>
              </w:rPr>
              <w:t>2020 Limited to PN Populations with high prevalence of PN allergy</w:t>
            </w:r>
          </w:p>
        </w:tc>
        <w:tc>
          <w:tcPr>
            <w:tcW w:w="526" w:type="pct"/>
          </w:tcPr>
          <w:p w14:paraId="3DBA7289"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Infants with eczema</w:t>
            </w:r>
          </w:p>
        </w:tc>
      </w:tr>
      <w:tr w:rsidR="001B26CF" w:rsidRPr="00746EA0" w14:paraId="5481C1C9" w14:textId="77777777" w:rsidTr="00F1604E">
        <w:trPr>
          <w:trHeight w:val="1853"/>
        </w:trPr>
        <w:tc>
          <w:tcPr>
            <w:tcW w:w="542" w:type="pct"/>
          </w:tcPr>
          <w:p w14:paraId="14D0A183"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Pregnant/Breast feeding mother</w:t>
            </w:r>
          </w:p>
        </w:tc>
        <w:tc>
          <w:tcPr>
            <w:tcW w:w="522" w:type="pct"/>
          </w:tcPr>
          <w:p w14:paraId="22D0E207" w14:textId="77777777" w:rsidR="001B26CF" w:rsidRPr="00746EA0" w:rsidRDefault="001B26CF" w:rsidP="0062114E">
            <w:pPr>
              <w:rPr>
                <w:color w:val="000000" w:themeColor="text1"/>
                <w:sz w:val="20"/>
                <w:szCs w:val="20"/>
              </w:rPr>
            </w:pPr>
            <w:r w:rsidRPr="00746EA0">
              <w:rPr>
                <w:color w:val="000000" w:themeColor="text1"/>
                <w:sz w:val="20"/>
                <w:szCs w:val="20"/>
                <w:shd w:val="clear" w:color="auto" w:fill="FFFFFF"/>
              </w:rPr>
              <w:t>Healthy diet</w:t>
            </w:r>
          </w:p>
          <w:p w14:paraId="427BEC4D" w14:textId="77777777" w:rsidR="001B26CF" w:rsidRPr="00746EA0" w:rsidRDefault="001B26CF" w:rsidP="0062114E">
            <w:pPr>
              <w:rPr>
                <w:color w:val="000000" w:themeColor="text1"/>
                <w:sz w:val="20"/>
                <w:szCs w:val="20"/>
                <w:shd w:val="clear" w:color="auto" w:fill="FFFFFF"/>
              </w:rPr>
            </w:pPr>
            <w:r w:rsidRPr="00746EA0">
              <w:rPr>
                <w:color w:val="000000" w:themeColor="text1"/>
                <w:sz w:val="20"/>
                <w:szCs w:val="20"/>
                <w:shd w:val="clear" w:color="auto" w:fill="FFFFFF"/>
              </w:rPr>
              <w:t>Excluding any foods (incl. allergenic) not recommended</w:t>
            </w:r>
          </w:p>
          <w:p w14:paraId="272523EF" w14:textId="77777777" w:rsidR="001B26CF" w:rsidRPr="00746EA0" w:rsidRDefault="001B26CF" w:rsidP="0062114E">
            <w:pPr>
              <w:rPr>
                <w:color w:val="000000" w:themeColor="text1"/>
                <w:sz w:val="20"/>
                <w:szCs w:val="20"/>
              </w:rPr>
            </w:pPr>
            <w:r w:rsidRPr="00746EA0">
              <w:rPr>
                <w:color w:val="000000" w:themeColor="text1"/>
                <w:sz w:val="20"/>
                <w:szCs w:val="20"/>
                <w:shd w:val="clear" w:color="auto" w:fill="FFFFFF"/>
              </w:rPr>
              <w:t>Up to 3 serves of oily fish p/w</w:t>
            </w:r>
          </w:p>
          <w:p w14:paraId="56E0591F" w14:textId="77777777" w:rsidR="001B26CF" w:rsidRPr="00746EA0" w:rsidRDefault="001B26CF" w:rsidP="0062114E">
            <w:pPr>
              <w:rPr>
                <w:color w:val="000000" w:themeColor="text1"/>
                <w:sz w:val="20"/>
                <w:szCs w:val="20"/>
              </w:rPr>
            </w:pPr>
            <w:r w:rsidRPr="00746EA0">
              <w:rPr>
                <w:color w:val="000000" w:themeColor="text1"/>
                <w:sz w:val="20"/>
                <w:szCs w:val="20"/>
                <w:shd w:val="clear" w:color="auto" w:fill="FFFFFF"/>
              </w:rPr>
              <w:t>No recommedation on probiotics</w:t>
            </w:r>
          </w:p>
        </w:tc>
        <w:tc>
          <w:tcPr>
            <w:tcW w:w="475" w:type="pct"/>
          </w:tcPr>
          <w:p w14:paraId="77C7D72B" w14:textId="77777777" w:rsidR="001B26CF" w:rsidRPr="00746EA0" w:rsidRDefault="001B26CF" w:rsidP="0062114E">
            <w:pPr>
              <w:rPr>
                <w:color w:val="000000" w:themeColor="text1"/>
                <w:sz w:val="20"/>
                <w:szCs w:val="20"/>
              </w:rPr>
            </w:pPr>
          </w:p>
        </w:tc>
        <w:tc>
          <w:tcPr>
            <w:tcW w:w="439" w:type="pct"/>
          </w:tcPr>
          <w:p w14:paraId="489695D1" w14:textId="77777777" w:rsidR="001B26CF" w:rsidRPr="00746EA0" w:rsidRDefault="001B26CF" w:rsidP="0062114E">
            <w:pPr>
              <w:rPr>
                <w:color w:val="000000" w:themeColor="text1"/>
                <w:sz w:val="20"/>
                <w:szCs w:val="20"/>
              </w:rPr>
            </w:pPr>
          </w:p>
        </w:tc>
        <w:tc>
          <w:tcPr>
            <w:tcW w:w="489" w:type="pct"/>
          </w:tcPr>
          <w:p w14:paraId="53FE3CE1" w14:textId="77777777" w:rsidR="001B26CF" w:rsidRPr="00746EA0" w:rsidRDefault="001B26CF" w:rsidP="0062114E">
            <w:pPr>
              <w:pStyle w:val="NormalWeb"/>
              <w:spacing w:before="0" w:beforeAutospacing="0" w:after="0" w:afterAutospacing="0"/>
              <w:rPr>
                <w:color w:val="000000" w:themeColor="text1"/>
                <w:sz w:val="20"/>
                <w:szCs w:val="20"/>
              </w:rPr>
            </w:pPr>
          </w:p>
        </w:tc>
        <w:tc>
          <w:tcPr>
            <w:tcW w:w="513" w:type="pct"/>
          </w:tcPr>
          <w:p w14:paraId="5B72684A"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Omega-3 fatty acids may help reduce the risk of atopic dermatitis in early life.</w:t>
            </w:r>
          </w:p>
        </w:tc>
        <w:tc>
          <w:tcPr>
            <w:tcW w:w="443" w:type="pct"/>
          </w:tcPr>
          <w:p w14:paraId="4F17D5F1"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 xml:space="preserve">Lack of evidence to support maternal dietary restrictions either during pregnancy or during lactation </w:t>
            </w:r>
          </w:p>
        </w:tc>
        <w:tc>
          <w:tcPr>
            <w:tcW w:w="526" w:type="pct"/>
          </w:tcPr>
          <w:p w14:paraId="60777071" w14:textId="77777777" w:rsidR="001B26CF" w:rsidRPr="00746EA0" w:rsidRDefault="001B26CF" w:rsidP="0062114E">
            <w:pPr>
              <w:rPr>
                <w:color w:val="000000" w:themeColor="text1"/>
                <w:sz w:val="20"/>
                <w:szCs w:val="20"/>
              </w:rPr>
            </w:pPr>
            <w:r w:rsidRPr="00746EA0">
              <w:rPr>
                <w:color w:val="000000" w:themeColor="text1"/>
                <w:sz w:val="20"/>
                <w:szCs w:val="20"/>
              </w:rPr>
              <w:t xml:space="preserve">Do not recommend maternal exclusion of common allergens </w:t>
            </w:r>
          </w:p>
          <w:p w14:paraId="61217C7C"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 xml:space="preserve">We do support any food or supplement </w:t>
            </w:r>
          </w:p>
        </w:tc>
        <w:tc>
          <w:tcPr>
            <w:tcW w:w="526" w:type="pct"/>
          </w:tcPr>
          <w:p w14:paraId="5CB18E4A" w14:textId="4A5C4419" w:rsidR="001B26CF" w:rsidRPr="00746EA0" w:rsidRDefault="001B26CF" w:rsidP="0062114E">
            <w:pPr>
              <w:rPr>
                <w:color w:val="000000" w:themeColor="text1"/>
                <w:sz w:val="20"/>
                <w:szCs w:val="20"/>
              </w:rPr>
            </w:pPr>
            <w:r w:rsidRPr="00746EA0">
              <w:rPr>
                <w:rFonts w:eastAsia="Calibri"/>
                <w:color w:val="000000" w:themeColor="text1"/>
                <w:sz w:val="20"/>
                <w:szCs w:val="20"/>
              </w:rPr>
              <w:t xml:space="preserve">Against: avoiding food allergens </w:t>
            </w:r>
            <w:r w:rsidRPr="00746EA0">
              <w:rPr>
                <w:color w:val="000000" w:themeColor="text1"/>
                <w:sz w:val="20"/>
                <w:szCs w:val="20"/>
              </w:rPr>
              <w:t>(2004</w:t>
            </w:r>
            <w:r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5</w:t>
            </w:r>
            <w:r w:rsidRPr="00746EA0">
              <w:rPr>
                <w:color w:val="000000" w:themeColor="text1"/>
                <w:sz w:val="20"/>
                <w:szCs w:val="20"/>
              </w:rPr>
              <w:fldChar w:fldCharType="end"/>
            </w:r>
            <w:r w:rsidRPr="00746EA0">
              <w:rPr>
                <w:color w:val="000000" w:themeColor="text1"/>
                <w:sz w:val="20"/>
                <w:szCs w:val="20"/>
              </w:rPr>
              <w:t>, 2008</w:t>
            </w:r>
            <w:r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6</w:t>
            </w:r>
            <w:r w:rsidRPr="00746EA0">
              <w:rPr>
                <w:color w:val="000000" w:themeColor="text1"/>
                <w:sz w:val="20"/>
                <w:szCs w:val="20"/>
              </w:rPr>
              <w:fldChar w:fldCharType="end"/>
            </w:r>
            <w:r w:rsidRPr="00746EA0">
              <w:rPr>
                <w:color w:val="000000" w:themeColor="text1"/>
                <w:sz w:val="20"/>
                <w:szCs w:val="20"/>
              </w:rPr>
              <w:t>, 2014</w:t>
            </w:r>
            <w:r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7</w:t>
            </w:r>
            <w:r w:rsidRPr="00746EA0">
              <w:rPr>
                <w:color w:val="000000" w:themeColor="text1"/>
                <w:sz w:val="20"/>
                <w:szCs w:val="20"/>
              </w:rPr>
              <w:fldChar w:fldCharType="end"/>
            </w:r>
            <w:r w:rsidRPr="00746EA0">
              <w:rPr>
                <w:color w:val="000000" w:themeColor="text1"/>
                <w:sz w:val="20"/>
                <w:szCs w:val="20"/>
              </w:rPr>
              <w:t>, 2020</w:t>
            </w:r>
            <w:r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57</w:t>
            </w:r>
            <w:r w:rsidRPr="00746EA0">
              <w:rPr>
                <w:color w:val="000000" w:themeColor="text1"/>
                <w:sz w:val="20"/>
                <w:szCs w:val="20"/>
              </w:rPr>
              <w:fldChar w:fldCharType="end"/>
            </w:r>
            <w:r w:rsidRPr="00746EA0">
              <w:rPr>
                <w:color w:val="000000" w:themeColor="text1"/>
                <w:sz w:val="20"/>
                <w:szCs w:val="20"/>
              </w:rPr>
              <w:t xml:space="preserve"> )</w:t>
            </w:r>
          </w:p>
        </w:tc>
        <w:tc>
          <w:tcPr>
            <w:tcW w:w="526" w:type="pct"/>
          </w:tcPr>
          <w:p w14:paraId="22ACA6A5"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Avoidance of allergens not recommended</w:t>
            </w:r>
          </w:p>
        </w:tc>
      </w:tr>
      <w:tr w:rsidR="001B26CF" w:rsidRPr="00746EA0" w14:paraId="457248DD" w14:textId="77777777" w:rsidTr="00F1604E">
        <w:tc>
          <w:tcPr>
            <w:tcW w:w="542" w:type="pct"/>
          </w:tcPr>
          <w:p w14:paraId="10F41E8E" w14:textId="77777777" w:rsidR="001B26CF" w:rsidRPr="00746EA0" w:rsidRDefault="001B26CF" w:rsidP="0062114E">
            <w:pPr>
              <w:rPr>
                <w:color w:val="000000" w:themeColor="text1"/>
                <w:sz w:val="20"/>
                <w:szCs w:val="20"/>
              </w:rPr>
            </w:pPr>
            <w:r w:rsidRPr="00746EA0">
              <w:rPr>
                <w:color w:val="000000" w:themeColor="text1"/>
                <w:sz w:val="20"/>
                <w:szCs w:val="20"/>
              </w:rPr>
              <w:t>Introduction of solid foods</w:t>
            </w:r>
          </w:p>
        </w:tc>
        <w:tc>
          <w:tcPr>
            <w:tcW w:w="522" w:type="pct"/>
          </w:tcPr>
          <w:p w14:paraId="0044DB99" w14:textId="77777777" w:rsidR="001B26CF" w:rsidRPr="00746EA0" w:rsidRDefault="001B26CF" w:rsidP="0062114E">
            <w:pPr>
              <w:rPr>
                <w:color w:val="000000" w:themeColor="text1"/>
                <w:sz w:val="20"/>
                <w:szCs w:val="20"/>
              </w:rPr>
            </w:pPr>
            <w:r w:rsidRPr="00746EA0">
              <w:rPr>
                <w:color w:val="000000" w:themeColor="text1"/>
                <w:sz w:val="20"/>
                <w:szCs w:val="20"/>
              </w:rPr>
              <w:t xml:space="preserve">All infants: When infant is ready: </w:t>
            </w:r>
            <w:r w:rsidRPr="00746EA0">
              <w:rPr>
                <w:color w:val="000000" w:themeColor="text1"/>
                <w:sz w:val="20"/>
                <w:szCs w:val="20"/>
                <w:shd w:val="clear" w:color="auto" w:fill="FFFFFF"/>
              </w:rPr>
              <w:t>around 6 m, but not before 4 m</w:t>
            </w:r>
          </w:p>
          <w:p w14:paraId="6CA91DEC" w14:textId="77777777" w:rsidR="001B26CF" w:rsidRPr="00746EA0" w:rsidRDefault="001B26CF" w:rsidP="0062114E">
            <w:pPr>
              <w:pStyle w:val="NormalWeb"/>
              <w:spacing w:before="0" w:beforeAutospacing="0" w:after="0" w:afterAutospacing="0"/>
              <w:rPr>
                <w:color w:val="000000" w:themeColor="text1"/>
                <w:sz w:val="20"/>
                <w:szCs w:val="20"/>
              </w:rPr>
            </w:pPr>
          </w:p>
        </w:tc>
        <w:tc>
          <w:tcPr>
            <w:tcW w:w="475" w:type="pct"/>
          </w:tcPr>
          <w:p w14:paraId="2EEDE06C" w14:textId="77777777" w:rsidR="001B26CF" w:rsidRPr="00746EA0" w:rsidRDefault="001B26CF" w:rsidP="0062114E">
            <w:pPr>
              <w:pStyle w:val="NormalWeb"/>
              <w:spacing w:before="0" w:beforeAutospacing="0" w:after="0" w:afterAutospacing="0"/>
              <w:rPr>
                <w:color w:val="000000" w:themeColor="text1"/>
                <w:sz w:val="20"/>
                <w:szCs w:val="20"/>
              </w:rPr>
            </w:pPr>
          </w:p>
        </w:tc>
        <w:tc>
          <w:tcPr>
            <w:tcW w:w="439" w:type="pct"/>
          </w:tcPr>
          <w:p w14:paraId="76C7507E"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CF: introduce in an age- appropriate form</w:t>
            </w:r>
            <w:r w:rsidRPr="00746EA0">
              <w:rPr>
                <w:color w:val="000000" w:themeColor="text1"/>
                <w:position w:val="12"/>
                <w:sz w:val="20"/>
                <w:szCs w:val="20"/>
              </w:rPr>
              <w:t xml:space="preserve"> </w:t>
            </w:r>
            <w:r w:rsidRPr="00746EA0">
              <w:rPr>
                <w:color w:val="000000" w:themeColor="text1"/>
                <w:sz w:val="20"/>
                <w:szCs w:val="20"/>
              </w:rPr>
              <w:t xml:space="preserve">from around 6m.  </w:t>
            </w:r>
          </w:p>
        </w:tc>
        <w:tc>
          <w:tcPr>
            <w:tcW w:w="489" w:type="pct"/>
          </w:tcPr>
          <w:p w14:paraId="5767F9FE" w14:textId="77777777" w:rsidR="001B26CF" w:rsidRPr="00746EA0" w:rsidRDefault="001B26CF" w:rsidP="0062114E">
            <w:pPr>
              <w:rPr>
                <w:color w:val="000000" w:themeColor="text1"/>
                <w:sz w:val="20"/>
                <w:szCs w:val="20"/>
              </w:rPr>
            </w:pPr>
            <w:r w:rsidRPr="00746EA0">
              <w:rPr>
                <w:color w:val="000000" w:themeColor="text1"/>
                <w:sz w:val="20"/>
                <w:szCs w:val="20"/>
              </w:rPr>
              <w:t xml:space="preserve">Healthy infants:  </w:t>
            </w:r>
            <w:r w:rsidRPr="00746EA0">
              <w:rPr>
                <w:color w:val="000000" w:themeColor="text1"/>
                <w:sz w:val="20"/>
                <w:szCs w:val="20"/>
                <w:shd w:val="clear" w:color="auto" w:fill="FFFFFF"/>
              </w:rPr>
              <w:t>complementary foods at 6 m</w:t>
            </w:r>
          </w:p>
          <w:p w14:paraId="4AEE67CE" w14:textId="77777777" w:rsidR="001B26CF" w:rsidRPr="00746EA0" w:rsidRDefault="001B26CF" w:rsidP="0062114E">
            <w:pPr>
              <w:rPr>
                <w:color w:val="000000" w:themeColor="text1"/>
                <w:sz w:val="20"/>
                <w:szCs w:val="20"/>
              </w:rPr>
            </w:pPr>
          </w:p>
        </w:tc>
        <w:tc>
          <w:tcPr>
            <w:tcW w:w="513" w:type="pct"/>
          </w:tcPr>
          <w:p w14:paraId="37111E35" w14:textId="77777777" w:rsidR="001B26CF" w:rsidRPr="00746EA0" w:rsidRDefault="001B26CF" w:rsidP="0062114E">
            <w:pPr>
              <w:rPr>
                <w:color w:val="000000" w:themeColor="text1"/>
                <w:sz w:val="20"/>
                <w:szCs w:val="20"/>
              </w:rPr>
            </w:pPr>
            <w:r w:rsidRPr="00746EA0">
              <w:rPr>
                <w:color w:val="000000" w:themeColor="text1"/>
                <w:sz w:val="20"/>
                <w:szCs w:val="20"/>
              </w:rPr>
              <w:t>From 4 m on (HR)</w:t>
            </w:r>
          </w:p>
          <w:p w14:paraId="26C09EF6" w14:textId="77777777" w:rsidR="001B26CF" w:rsidRPr="00746EA0" w:rsidRDefault="001B26CF" w:rsidP="0062114E">
            <w:pPr>
              <w:rPr>
                <w:color w:val="000000" w:themeColor="text1"/>
                <w:sz w:val="20"/>
                <w:szCs w:val="20"/>
              </w:rPr>
            </w:pPr>
            <w:r w:rsidRPr="00746EA0">
              <w:rPr>
                <w:color w:val="000000" w:themeColor="text1"/>
                <w:sz w:val="20"/>
                <w:szCs w:val="20"/>
              </w:rPr>
              <w:t>From around 6 m when developmentally ready, not before 4 m (GR)</w:t>
            </w:r>
          </w:p>
        </w:tc>
        <w:tc>
          <w:tcPr>
            <w:tcW w:w="443" w:type="pct"/>
          </w:tcPr>
          <w:p w14:paraId="469F16B0" w14:textId="77777777" w:rsidR="001B26CF" w:rsidRPr="00746EA0" w:rsidRDefault="001B26CF" w:rsidP="0062114E">
            <w:pPr>
              <w:rPr>
                <w:color w:val="000000" w:themeColor="text1"/>
                <w:sz w:val="20"/>
                <w:szCs w:val="20"/>
              </w:rPr>
            </w:pPr>
          </w:p>
        </w:tc>
        <w:tc>
          <w:tcPr>
            <w:tcW w:w="526" w:type="pct"/>
          </w:tcPr>
          <w:p w14:paraId="6036372D" w14:textId="77777777" w:rsidR="001B26CF" w:rsidRPr="00746EA0" w:rsidRDefault="001B26CF" w:rsidP="0062114E">
            <w:pPr>
              <w:rPr>
                <w:color w:val="000000" w:themeColor="text1"/>
                <w:sz w:val="20"/>
                <w:szCs w:val="20"/>
              </w:rPr>
            </w:pPr>
          </w:p>
        </w:tc>
        <w:tc>
          <w:tcPr>
            <w:tcW w:w="526" w:type="pct"/>
          </w:tcPr>
          <w:p w14:paraId="1AEFA001" w14:textId="7446F997" w:rsidR="001B26CF" w:rsidRPr="00746EA0" w:rsidRDefault="001B26CF" w:rsidP="0062114E">
            <w:pPr>
              <w:rPr>
                <w:color w:val="000000" w:themeColor="text1"/>
                <w:sz w:val="20"/>
                <w:szCs w:val="20"/>
              </w:rPr>
            </w:pPr>
            <w:r w:rsidRPr="00746EA0">
              <w:rPr>
                <w:color w:val="000000" w:themeColor="text1"/>
                <w:sz w:val="20"/>
                <w:szCs w:val="20"/>
              </w:rPr>
              <w:t>All infants: Some families choose to start complementary feeding between 4-6 m (2004</w:t>
            </w:r>
            <w:r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A0PC9ZZWFyPjxS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5</w:t>
            </w:r>
            <w:r w:rsidRPr="00746EA0">
              <w:rPr>
                <w:color w:val="000000" w:themeColor="text1"/>
                <w:sz w:val="20"/>
                <w:szCs w:val="20"/>
              </w:rPr>
              <w:fldChar w:fldCharType="end"/>
            </w:r>
            <w:r w:rsidRPr="00746EA0">
              <w:rPr>
                <w:color w:val="000000" w:themeColor="text1"/>
                <w:sz w:val="20"/>
                <w:szCs w:val="20"/>
              </w:rPr>
              <w:t>, 2008</w:t>
            </w:r>
            <w:r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b3N0PC9BdXRob3I+PFllYXI+MjAwODwvWWVhcj48UmVj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6</w:t>
            </w:r>
            <w:r w:rsidRPr="00746EA0">
              <w:rPr>
                <w:color w:val="000000" w:themeColor="text1"/>
                <w:sz w:val="20"/>
                <w:szCs w:val="20"/>
              </w:rPr>
              <w:fldChar w:fldCharType="end"/>
            </w:r>
            <w:r w:rsidRPr="00746EA0">
              <w:rPr>
                <w:color w:val="000000" w:themeColor="text1"/>
                <w:sz w:val="20"/>
                <w:szCs w:val="20"/>
              </w:rPr>
              <w:t>, 2014</w:t>
            </w:r>
            <w:r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NdXJhcm88L0F1dGhvcj48WWVhcj4yMDE0PC9ZZWFyPjxS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71170F" w:rsidRPr="00746EA0">
              <w:rPr>
                <w:noProof/>
                <w:color w:val="000000" w:themeColor="text1"/>
                <w:sz w:val="20"/>
                <w:szCs w:val="20"/>
                <w:vertAlign w:val="superscript"/>
              </w:rPr>
              <w:t>107</w:t>
            </w:r>
            <w:r w:rsidRPr="00746EA0">
              <w:rPr>
                <w:color w:val="000000" w:themeColor="text1"/>
                <w:sz w:val="20"/>
                <w:szCs w:val="20"/>
              </w:rPr>
              <w:fldChar w:fldCharType="end"/>
            </w:r>
            <w:r w:rsidRPr="00746EA0">
              <w:rPr>
                <w:color w:val="000000" w:themeColor="text1"/>
                <w:sz w:val="20"/>
                <w:szCs w:val="20"/>
              </w:rPr>
              <w:t>, 2020</w:t>
            </w:r>
            <w:r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57</w:t>
            </w:r>
            <w:r w:rsidRPr="00746EA0">
              <w:rPr>
                <w:color w:val="000000" w:themeColor="text1"/>
                <w:sz w:val="20"/>
                <w:szCs w:val="20"/>
              </w:rPr>
              <w:fldChar w:fldCharType="end"/>
            </w:r>
            <w:r w:rsidRPr="00746EA0">
              <w:rPr>
                <w:color w:val="000000" w:themeColor="text1"/>
                <w:sz w:val="20"/>
                <w:szCs w:val="20"/>
              </w:rPr>
              <w:t xml:space="preserve"> )</w:t>
            </w:r>
          </w:p>
        </w:tc>
        <w:tc>
          <w:tcPr>
            <w:tcW w:w="526" w:type="pct"/>
          </w:tcPr>
          <w:p w14:paraId="75D9F3FE" w14:textId="77777777" w:rsidR="001B26CF" w:rsidRPr="00746EA0" w:rsidRDefault="001B26CF" w:rsidP="0062114E">
            <w:pPr>
              <w:rPr>
                <w:color w:val="000000" w:themeColor="text1"/>
                <w:sz w:val="20"/>
                <w:szCs w:val="20"/>
              </w:rPr>
            </w:pPr>
            <w:r w:rsidRPr="00746EA0">
              <w:rPr>
                <w:color w:val="000000" w:themeColor="text1"/>
                <w:sz w:val="20"/>
                <w:szCs w:val="20"/>
              </w:rPr>
              <w:t>All infants: Around 5-6 months (for all)</w:t>
            </w:r>
          </w:p>
        </w:tc>
      </w:tr>
      <w:tr w:rsidR="001B26CF" w:rsidRPr="00746EA0" w14:paraId="61F22667" w14:textId="77777777" w:rsidTr="00F1604E">
        <w:trPr>
          <w:trHeight w:val="9583"/>
        </w:trPr>
        <w:tc>
          <w:tcPr>
            <w:tcW w:w="542" w:type="pct"/>
          </w:tcPr>
          <w:p w14:paraId="4C622E36"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 xml:space="preserve">Introduction of allergens </w:t>
            </w:r>
          </w:p>
        </w:tc>
        <w:tc>
          <w:tcPr>
            <w:tcW w:w="522" w:type="pct"/>
          </w:tcPr>
          <w:p w14:paraId="6D93A4FB" w14:textId="77777777" w:rsidR="001B26CF" w:rsidRPr="00746EA0" w:rsidRDefault="001B26CF" w:rsidP="0062114E">
            <w:pPr>
              <w:rPr>
                <w:color w:val="000000" w:themeColor="text1"/>
                <w:sz w:val="20"/>
                <w:szCs w:val="20"/>
                <w:shd w:val="clear" w:color="auto" w:fill="FFFFFF"/>
              </w:rPr>
            </w:pPr>
            <w:r w:rsidRPr="00746EA0">
              <w:rPr>
                <w:color w:val="000000" w:themeColor="text1"/>
                <w:sz w:val="20"/>
                <w:szCs w:val="20"/>
                <w:shd w:val="clear" w:color="auto" w:fill="FFFFFF"/>
              </w:rPr>
              <w:t>All infants should be given allergenic solid foods including PN, cooked HE, dairy and wheat in 1</w:t>
            </w:r>
            <w:r w:rsidRPr="00746EA0">
              <w:rPr>
                <w:color w:val="000000" w:themeColor="text1"/>
                <w:sz w:val="20"/>
                <w:szCs w:val="20"/>
                <w:shd w:val="clear" w:color="auto" w:fill="FFFFFF"/>
                <w:vertAlign w:val="superscript"/>
              </w:rPr>
              <w:t>st</w:t>
            </w:r>
            <w:r w:rsidRPr="00746EA0">
              <w:rPr>
                <w:color w:val="000000" w:themeColor="text1"/>
                <w:sz w:val="20"/>
                <w:szCs w:val="20"/>
                <w:shd w:val="clear" w:color="auto" w:fill="FFFFFF"/>
              </w:rPr>
              <w:t xml:space="preserve">  year  - includes HR </w:t>
            </w:r>
          </w:p>
          <w:p w14:paraId="542D2971" w14:textId="77777777" w:rsidR="001B26CF" w:rsidRPr="00746EA0" w:rsidRDefault="001B26CF" w:rsidP="0062114E">
            <w:pPr>
              <w:rPr>
                <w:color w:val="000000" w:themeColor="text1"/>
                <w:sz w:val="20"/>
                <w:szCs w:val="20"/>
                <w:shd w:val="clear" w:color="auto" w:fill="FFFFFF"/>
              </w:rPr>
            </w:pPr>
          </w:p>
          <w:p w14:paraId="639BC26B"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HR: Good evidence: regular PN intake &lt; 12 m can reduce PN allergy. Mod evidence: cooked HE &lt; 8 months (family history of allergy),  reduce developing HE allergy</w:t>
            </w:r>
          </w:p>
        </w:tc>
        <w:tc>
          <w:tcPr>
            <w:tcW w:w="475" w:type="pct"/>
          </w:tcPr>
          <w:p w14:paraId="697E7210"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Different PN introduction schedules depending on risk: between 4-6 m in infants with severe AD and/or HE allergy; around 6m in infants with mild to moderate AD;  family and cultural feeding practices should be followed in infants with no AD or FA.</w:t>
            </w:r>
          </w:p>
        </w:tc>
        <w:tc>
          <w:tcPr>
            <w:tcW w:w="439" w:type="pct"/>
          </w:tcPr>
          <w:p w14:paraId="32EABEEF"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GR: PN and HE need NOT be differentiated from other CF</w:t>
            </w:r>
          </w:p>
          <w:p w14:paraId="72AB989C"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Exclusion of PN and HE beyond 6-12 m may increase risk of FA to these foods</w:t>
            </w:r>
          </w:p>
          <w:p w14:paraId="3C0A84F2"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HR May wish to seek medical advice before introducing PN and HE</w:t>
            </w:r>
          </w:p>
        </w:tc>
        <w:tc>
          <w:tcPr>
            <w:tcW w:w="489" w:type="pct"/>
          </w:tcPr>
          <w:p w14:paraId="7A9AFD85"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High risk. infants with family history of allergy: Introduction of allergenic foods should not be delayed.</w:t>
            </w:r>
          </w:p>
          <w:p w14:paraId="26FCCDB4"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 xml:space="preserve">High risk with severe eczema: SPT and/or OFC to peanut and egg may be required. </w:t>
            </w:r>
          </w:p>
          <w:p w14:paraId="4B6C4BEE"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Introduction of allergenic foods should not be delayed.</w:t>
            </w:r>
          </w:p>
          <w:p w14:paraId="14A9C5A0"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p>
          <w:p w14:paraId="500F4EA2" w14:textId="77777777" w:rsidR="001B26CF" w:rsidRPr="00746EA0" w:rsidRDefault="001B26CF" w:rsidP="0062114E">
            <w:pPr>
              <w:rPr>
                <w:color w:val="000000" w:themeColor="text1"/>
                <w:sz w:val="20"/>
                <w:szCs w:val="20"/>
              </w:rPr>
            </w:pPr>
          </w:p>
        </w:tc>
        <w:tc>
          <w:tcPr>
            <w:tcW w:w="513" w:type="pct"/>
          </w:tcPr>
          <w:p w14:paraId="76488FF0" w14:textId="77777777" w:rsidR="001B26CF" w:rsidRPr="00746EA0" w:rsidRDefault="001B26CF" w:rsidP="0062114E">
            <w:pPr>
              <w:rPr>
                <w:color w:val="000000" w:themeColor="text1"/>
                <w:sz w:val="20"/>
                <w:szCs w:val="20"/>
              </w:rPr>
            </w:pPr>
            <w:r w:rsidRPr="00746EA0">
              <w:rPr>
                <w:color w:val="000000" w:themeColor="text1"/>
                <w:sz w:val="20"/>
                <w:szCs w:val="20"/>
              </w:rPr>
              <w:t>GR: PN and HE as part of the family diet</w:t>
            </w:r>
          </w:p>
          <w:p w14:paraId="58C6EA63" w14:textId="77777777" w:rsidR="001B26CF" w:rsidRPr="00746EA0" w:rsidRDefault="001B26CF" w:rsidP="0062114E">
            <w:pPr>
              <w:rPr>
                <w:color w:val="000000" w:themeColor="text1"/>
                <w:sz w:val="20"/>
                <w:szCs w:val="20"/>
              </w:rPr>
            </w:pPr>
          </w:p>
          <w:p w14:paraId="621AD013" w14:textId="77777777" w:rsidR="001B26CF" w:rsidRPr="00746EA0" w:rsidRDefault="001B26CF" w:rsidP="0062114E">
            <w:pPr>
              <w:rPr>
                <w:color w:val="000000" w:themeColor="text1"/>
                <w:sz w:val="20"/>
                <w:szCs w:val="20"/>
              </w:rPr>
            </w:pPr>
            <w:r w:rsidRPr="00746EA0">
              <w:rPr>
                <w:color w:val="000000" w:themeColor="text1"/>
                <w:sz w:val="20"/>
                <w:szCs w:val="20"/>
              </w:rPr>
              <w:t>HR:Introduce HE and PN when ready;  from 4 m on; HE before PN.</w:t>
            </w:r>
          </w:p>
        </w:tc>
        <w:tc>
          <w:tcPr>
            <w:tcW w:w="443" w:type="pct"/>
          </w:tcPr>
          <w:p w14:paraId="39AD4943"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All infants: No evidence that delaying the introduction of allergenic foods, including PN, HE, Fish, beyond 4 to 6 m prevents atopic disease. There is now evidence that early introduction of PN may prevent PNallergy (based on NIAID guidelines)</w:t>
            </w:r>
          </w:p>
          <w:p w14:paraId="47E05972" w14:textId="77777777" w:rsidR="001B26CF" w:rsidRPr="00746EA0" w:rsidRDefault="001B26CF" w:rsidP="0062114E">
            <w:pPr>
              <w:rPr>
                <w:rFonts w:eastAsia="Calibri"/>
                <w:color w:val="000000" w:themeColor="text1"/>
                <w:sz w:val="20"/>
                <w:szCs w:val="20"/>
              </w:rPr>
            </w:pPr>
          </w:p>
        </w:tc>
        <w:tc>
          <w:tcPr>
            <w:tcW w:w="526" w:type="pct"/>
          </w:tcPr>
          <w:p w14:paraId="04D4368C" w14:textId="77777777" w:rsidR="001B26CF" w:rsidRPr="00746EA0" w:rsidRDefault="001B26CF" w:rsidP="0062114E">
            <w:pPr>
              <w:rPr>
                <w:color w:val="000000" w:themeColor="text1"/>
                <w:sz w:val="20"/>
                <w:szCs w:val="20"/>
              </w:rPr>
            </w:pPr>
            <w:r w:rsidRPr="00746EA0">
              <w:rPr>
                <w:color w:val="000000" w:themeColor="text1"/>
                <w:sz w:val="20"/>
                <w:szCs w:val="20"/>
              </w:rPr>
              <w:t>Introduce PN and cooked HE to all infants starting around 6 m, not before 4 m</w:t>
            </w:r>
          </w:p>
          <w:p w14:paraId="5C3D3AF3" w14:textId="77777777" w:rsidR="001B26CF" w:rsidRPr="00746EA0" w:rsidRDefault="001B26CF" w:rsidP="0062114E">
            <w:pPr>
              <w:rPr>
                <w:color w:val="000000" w:themeColor="text1"/>
                <w:sz w:val="20"/>
                <w:szCs w:val="20"/>
              </w:rPr>
            </w:pPr>
            <w:r w:rsidRPr="00746EA0">
              <w:rPr>
                <w:color w:val="000000" w:themeColor="text1"/>
                <w:sz w:val="20"/>
                <w:szCs w:val="20"/>
              </w:rPr>
              <w:t>Do not delay introduction of other  allergenic CF (CM, soy, wheat, tree nuts, sesame, fish, shellfish) around 6 m, not before 4 m</w:t>
            </w:r>
          </w:p>
          <w:p w14:paraId="340B6EEB" w14:textId="77777777" w:rsidR="001B26CF" w:rsidRPr="00746EA0" w:rsidRDefault="001B26CF" w:rsidP="0062114E">
            <w:pPr>
              <w:rPr>
                <w:rFonts w:eastAsia="Calibri"/>
                <w:color w:val="000000" w:themeColor="text1"/>
                <w:sz w:val="20"/>
                <w:szCs w:val="20"/>
              </w:rPr>
            </w:pPr>
          </w:p>
        </w:tc>
        <w:tc>
          <w:tcPr>
            <w:tcW w:w="526" w:type="pct"/>
          </w:tcPr>
          <w:p w14:paraId="35AB03C4" w14:textId="77777777" w:rsidR="001B26CF" w:rsidRPr="00746EA0" w:rsidRDefault="001B26CF" w:rsidP="0062114E">
            <w:pPr>
              <w:rPr>
                <w:color w:val="000000" w:themeColor="text1"/>
                <w:sz w:val="20"/>
                <w:szCs w:val="20"/>
              </w:rPr>
            </w:pPr>
            <w:r w:rsidRPr="00746EA0">
              <w:rPr>
                <w:rFonts w:eastAsia="Calibri"/>
                <w:color w:val="000000" w:themeColor="text1"/>
                <w:sz w:val="20"/>
                <w:szCs w:val="20"/>
              </w:rPr>
              <w:t xml:space="preserve">All infants: Introduce </w:t>
            </w:r>
            <w:r w:rsidRPr="00746EA0">
              <w:rPr>
                <w:color w:val="000000" w:themeColor="text1"/>
                <w:sz w:val="20"/>
                <w:szCs w:val="20"/>
              </w:rPr>
              <w:t>PN and well-cooked HE as part of CF</w:t>
            </w:r>
          </w:p>
          <w:p w14:paraId="7CBC3A3C" w14:textId="0ACBAEC3" w:rsidR="001B26CF" w:rsidRPr="00746EA0" w:rsidRDefault="001B26CF" w:rsidP="0062114E">
            <w:pPr>
              <w:rPr>
                <w:color w:val="000000" w:themeColor="text1"/>
                <w:sz w:val="20"/>
                <w:szCs w:val="20"/>
              </w:rPr>
            </w:pPr>
            <w:r w:rsidRPr="00746EA0">
              <w:rPr>
                <w:color w:val="000000" w:themeColor="text1"/>
                <w:sz w:val="20"/>
                <w:szCs w:val="20"/>
              </w:rPr>
              <w:t xml:space="preserve"> from 4-6 months of life (2020</w:t>
            </w:r>
            <w:r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 </w:instrText>
            </w:r>
            <w:r w:rsidR="0071170F" w:rsidRPr="00746EA0">
              <w:rPr>
                <w:color w:val="000000" w:themeColor="text1"/>
                <w:sz w:val="20"/>
                <w:szCs w:val="20"/>
              </w:rPr>
              <w:fldChar w:fldCharType="begin">
                <w:fldData xml:space="preserve">PEVuZE5vdGU+PENpdGU+PEF1dGhvcj5IYWxrZW48L0F1dGhvcj48WWVhcj4yMDIxPC9ZZWFyPjxS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</w:fldData>
              </w:fldChar>
            </w:r>
            <w:r w:rsidR="0071170F" w:rsidRPr="00746EA0">
              <w:rPr>
                <w:color w:val="000000" w:themeColor="text1"/>
                <w:sz w:val="20"/>
                <w:szCs w:val="20"/>
              </w:rPr>
              <w:instrText xml:space="preserve"> ADDIN EN.CITE.DATA </w:instrText>
            </w:r>
            <w:r w:rsidR="0071170F" w:rsidRPr="00746EA0">
              <w:rPr>
                <w:color w:val="000000" w:themeColor="text1"/>
                <w:sz w:val="20"/>
                <w:szCs w:val="20"/>
              </w:rPr>
            </w:r>
            <w:r w:rsidR="0071170F" w:rsidRPr="00746EA0">
              <w:rPr>
                <w:color w:val="000000" w:themeColor="text1"/>
                <w:sz w:val="20"/>
                <w:szCs w:val="20"/>
              </w:rPr>
              <w:fldChar w:fldCharType="end"/>
            </w:r>
            <w:r w:rsidRPr="00746EA0">
              <w:rPr>
                <w:color w:val="000000" w:themeColor="text1"/>
                <w:sz w:val="20"/>
                <w:szCs w:val="20"/>
              </w:rPr>
            </w:r>
            <w:r w:rsidRPr="00746EA0">
              <w:rPr>
                <w:color w:val="000000" w:themeColor="text1"/>
                <w:sz w:val="20"/>
                <w:szCs w:val="20"/>
              </w:rPr>
              <w:fldChar w:fldCharType="separate"/>
            </w:r>
            <w:r w:rsidR="009C780F" w:rsidRPr="00746EA0">
              <w:rPr>
                <w:noProof/>
                <w:color w:val="000000" w:themeColor="text1"/>
                <w:sz w:val="20"/>
                <w:szCs w:val="20"/>
                <w:vertAlign w:val="superscript"/>
              </w:rPr>
              <w:t>57</w:t>
            </w:r>
            <w:r w:rsidRPr="00746EA0">
              <w:rPr>
                <w:color w:val="000000" w:themeColor="text1"/>
                <w:sz w:val="20"/>
                <w:szCs w:val="20"/>
              </w:rPr>
              <w:fldChar w:fldCharType="end"/>
            </w:r>
            <w:r w:rsidRPr="00746EA0">
              <w:rPr>
                <w:color w:val="000000" w:themeColor="text1"/>
                <w:sz w:val="20"/>
                <w:szCs w:val="20"/>
              </w:rPr>
              <w:t>)</w:t>
            </w:r>
          </w:p>
        </w:tc>
        <w:tc>
          <w:tcPr>
            <w:tcW w:w="526" w:type="pct"/>
          </w:tcPr>
          <w:p w14:paraId="5C130D4D" w14:textId="77777777" w:rsidR="001B26CF" w:rsidRPr="00746EA0" w:rsidRDefault="001B26CF" w:rsidP="0062114E">
            <w:pPr>
              <w:pStyle w:val="NormalWeb"/>
              <w:shd w:val="clear" w:color="auto" w:fill="FFFFFF"/>
              <w:spacing w:before="0" w:beforeAutospacing="0" w:after="0" w:afterAutospacing="0"/>
              <w:rPr>
                <w:color w:val="000000" w:themeColor="text1"/>
                <w:sz w:val="20"/>
                <w:szCs w:val="20"/>
              </w:rPr>
            </w:pPr>
            <w:r w:rsidRPr="00746EA0">
              <w:rPr>
                <w:color w:val="000000" w:themeColor="text1"/>
                <w:sz w:val="20"/>
                <w:szCs w:val="20"/>
              </w:rPr>
              <w:t xml:space="preserve">All infants/high risk: Delayed introduction of FA not recommended. </w:t>
            </w:r>
          </w:p>
        </w:tc>
      </w:tr>
      <w:tr w:rsidR="001B26CF" w:rsidRPr="00746EA0" w14:paraId="2C1801D3" w14:textId="77777777" w:rsidTr="00F1604E">
        <w:tc>
          <w:tcPr>
            <w:tcW w:w="542" w:type="pct"/>
          </w:tcPr>
          <w:p w14:paraId="21B818AF"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Continued intake</w:t>
            </w:r>
          </w:p>
        </w:tc>
        <w:tc>
          <w:tcPr>
            <w:tcW w:w="522" w:type="pct"/>
          </w:tcPr>
          <w:p w14:paraId="2E97AE31" w14:textId="77777777" w:rsidR="001B26CF" w:rsidRPr="00746EA0" w:rsidRDefault="001B26CF" w:rsidP="0062114E">
            <w:pPr>
              <w:pStyle w:val="NormalWeb"/>
              <w:spacing w:before="0" w:beforeAutospacing="0" w:after="0" w:afterAutospacing="0"/>
              <w:rPr>
                <w:color w:val="000000" w:themeColor="text1"/>
                <w:sz w:val="20"/>
                <w:szCs w:val="20"/>
              </w:rPr>
            </w:pPr>
          </w:p>
        </w:tc>
        <w:tc>
          <w:tcPr>
            <w:tcW w:w="475" w:type="pct"/>
          </w:tcPr>
          <w:p w14:paraId="0C02659F"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 xml:space="preserve">Peanut protein to be regularly consumed per week should be approximately 6 to 7 g over 3 or more feedings. </w:t>
            </w:r>
          </w:p>
          <w:p w14:paraId="530133BE" w14:textId="77777777" w:rsidR="001B26CF" w:rsidRPr="00746EA0" w:rsidRDefault="001B26CF" w:rsidP="0062114E">
            <w:pPr>
              <w:pStyle w:val="NormalWeb"/>
              <w:spacing w:before="0" w:beforeAutospacing="0" w:after="0" w:afterAutospacing="0"/>
              <w:rPr>
                <w:color w:val="000000" w:themeColor="text1"/>
                <w:sz w:val="20"/>
                <w:szCs w:val="20"/>
              </w:rPr>
            </w:pPr>
          </w:p>
        </w:tc>
        <w:tc>
          <w:tcPr>
            <w:tcW w:w="439" w:type="pct"/>
          </w:tcPr>
          <w:p w14:paraId="702AD597"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 xml:space="preserve">Once introduced, PN and HE should be part of the infant’s usual diet. If initial exposure is not continued; this may increase the risk of sensitization and FA. </w:t>
            </w:r>
          </w:p>
        </w:tc>
        <w:tc>
          <w:tcPr>
            <w:tcW w:w="489" w:type="pct"/>
          </w:tcPr>
          <w:p w14:paraId="3650EC54" w14:textId="77777777" w:rsidR="001B26CF" w:rsidRPr="00746EA0" w:rsidRDefault="001B26CF" w:rsidP="0062114E">
            <w:pPr>
              <w:rPr>
                <w:color w:val="000000" w:themeColor="text1"/>
                <w:sz w:val="20"/>
                <w:szCs w:val="20"/>
              </w:rPr>
            </w:pPr>
          </w:p>
        </w:tc>
        <w:tc>
          <w:tcPr>
            <w:tcW w:w="513" w:type="pct"/>
          </w:tcPr>
          <w:p w14:paraId="598730B3" w14:textId="77777777" w:rsidR="001B26CF" w:rsidRPr="00746EA0" w:rsidRDefault="001B26CF" w:rsidP="0062114E">
            <w:pPr>
              <w:rPr>
                <w:color w:val="000000" w:themeColor="text1"/>
                <w:sz w:val="20"/>
                <w:szCs w:val="20"/>
              </w:rPr>
            </w:pPr>
            <w:r w:rsidRPr="00746EA0">
              <w:rPr>
                <w:color w:val="000000" w:themeColor="text1"/>
                <w:sz w:val="20"/>
                <w:szCs w:val="20"/>
              </w:rPr>
              <w:t>Once successfully introduced, continue to give the allergen food to baby regularly as part of their usual diet (e.g. at least once per week).</w:t>
            </w:r>
          </w:p>
        </w:tc>
        <w:tc>
          <w:tcPr>
            <w:tcW w:w="443" w:type="pct"/>
          </w:tcPr>
          <w:p w14:paraId="3264293B" w14:textId="77777777" w:rsidR="001B26CF" w:rsidRPr="00746EA0" w:rsidRDefault="001B26CF" w:rsidP="0062114E">
            <w:pPr>
              <w:rPr>
                <w:color w:val="000000" w:themeColor="text1"/>
                <w:sz w:val="20"/>
                <w:szCs w:val="20"/>
              </w:rPr>
            </w:pPr>
          </w:p>
        </w:tc>
        <w:tc>
          <w:tcPr>
            <w:tcW w:w="526" w:type="pct"/>
          </w:tcPr>
          <w:p w14:paraId="478E8CFB" w14:textId="77777777" w:rsidR="001B26CF" w:rsidRPr="00746EA0" w:rsidRDefault="001B26CF" w:rsidP="0062114E">
            <w:pPr>
              <w:rPr>
                <w:color w:val="000000" w:themeColor="text1"/>
                <w:sz w:val="20"/>
                <w:szCs w:val="20"/>
              </w:rPr>
            </w:pPr>
          </w:p>
        </w:tc>
        <w:tc>
          <w:tcPr>
            <w:tcW w:w="526" w:type="pct"/>
          </w:tcPr>
          <w:p w14:paraId="42C35D23" w14:textId="77777777" w:rsidR="001B26CF" w:rsidRPr="00746EA0" w:rsidRDefault="001B26CF" w:rsidP="0062114E">
            <w:pPr>
              <w:rPr>
                <w:color w:val="000000" w:themeColor="text1"/>
                <w:sz w:val="20"/>
                <w:szCs w:val="20"/>
              </w:rPr>
            </w:pPr>
          </w:p>
        </w:tc>
        <w:tc>
          <w:tcPr>
            <w:tcW w:w="526" w:type="pct"/>
          </w:tcPr>
          <w:p w14:paraId="5BD8ED64" w14:textId="77777777" w:rsidR="001B26CF" w:rsidRPr="00746EA0" w:rsidRDefault="001B26CF" w:rsidP="0062114E">
            <w:pPr>
              <w:rPr>
                <w:color w:val="000000" w:themeColor="text1"/>
                <w:sz w:val="20"/>
                <w:szCs w:val="20"/>
              </w:rPr>
            </w:pPr>
          </w:p>
        </w:tc>
      </w:tr>
      <w:tr w:rsidR="001B26CF" w:rsidRPr="00746EA0" w14:paraId="1B27B49B" w14:textId="77777777" w:rsidTr="00F1604E">
        <w:trPr>
          <w:trHeight w:val="2402"/>
        </w:trPr>
        <w:tc>
          <w:tcPr>
            <w:tcW w:w="542" w:type="pct"/>
          </w:tcPr>
          <w:p w14:paraId="300AD618" w14:textId="77777777" w:rsidR="001B26CF" w:rsidRPr="00746EA0" w:rsidRDefault="001B26CF" w:rsidP="0062114E">
            <w:pPr>
              <w:rPr>
                <w:color w:val="000000" w:themeColor="text1"/>
                <w:sz w:val="20"/>
                <w:szCs w:val="20"/>
              </w:rPr>
            </w:pPr>
            <w:r w:rsidRPr="00746EA0">
              <w:rPr>
                <w:color w:val="000000" w:themeColor="text1"/>
                <w:sz w:val="20"/>
                <w:szCs w:val="20"/>
              </w:rPr>
              <w:t>Formula</w:t>
            </w:r>
          </w:p>
        </w:tc>
        <w:tc>
          <w:tcPr>
            <w:tcW w:w="522" w:type="pct"/>
          </w:tcPr>
          <w:p w14:paraId="2AC4136A" w14:textId="77777777" w:rsidR="001B26CF" w:rsidRPr="00746EA0" w:rsidRDefault="001B26CF" w:rsidP="0062114E">
            <w:pPr>
              <w:pStyle w:val="NormalWeb"/>
              <w:spacing w:before="0" w:beforeAutospacing="0" w:after="0" w:afterAutospacing="0"/>
              <w:rPr>
                <w:color w:val="000000" w:themeColor="text1"/>
                <w:sz w:val="20"/>
                <w:szCs w:val="20"/>
              </w:rPr>
            </w:pPr>
            <w:r w:rsidRPr="00746EA0">
              <w:rPr>
                <w:color w:val="000000" w:themeColor="text1"/>
                <w:sz w:val="20"/>
                <w:szCs w:val="20"/>
              </w:rPr>
              <w:t xml:space="preserve">Hydrolysed (partially and extensively) infant formula are not recommended for prevention of allergic disease. If BF </w:t>
            </w:r>
            <w:r w:rsidRPr="00746EA0">
              <w:rPr>
                <w:color w:val="000000" w:themeColor="text1"/>
                <w:sz w:val="20"/>
                <w:szCs w:val="20"/>
                <w:shd w:val="clear" w:color="auto" w:fill="FFFFFF"/>
              </w:rPr>
              <w:t>is not possible, use std cow's milk formula</w:t>
            </w:r>
          </w:p>
        </w:tc>
        <w:tc>
          <w:tcPr>
            <w:tcW w:w="475" w:type="pct"/>
          </w:tcPr>
          <w:p w14:paraId="3F2981EE" w14:textId="77777777" w:rsidR="001B26CF" w:rsidRPr="00746EA0" w:rsidRDefault="001B26CF" w:rsidP="0062114E">
            <w:pPr>
              <w:pStyle w:val="NormalWeb"/>
              <w:spacing w:before="0" w:beforeAutospacing="0" w:after="0" w:afterAutospacing="0"/>
              <w:rPr>
                <w:color w:val="000000" w:themeColor="text1"/>
                <w:sz w:val="20"/>
                <w:szCs w:val="20"/>
              </w:rPr>
            </w:pPr>
          </w:p>
        </w:tc>
        <w:tc>
          <w:tcPr>
            <w:tcW w:w="439" w:type="pct"/>
          </w:tcPr>
          <w:p w14:paraId="1FD8732E" w14:textId="75719817" w:rsidR="00616209" w:rsidRPr="00746EA0" w:rsidRDefault="00C04E73" w:rsidP="0062114E">
            <w:pPr>
              <w:pStyle w:val="NormalWeb"/>
              <w:rPr>
                <w:color w:val="000000" w:themeColor="text1"/>
                <w:sz w:val="20"/>
                <w:szCs w:val="20"/>
              </w:rPr>
            </w:pPr>
            <w:r w:rsidRPr="00746EA0">
              <w:rPr>
                <w:color w:val="000000" w:themeColor="text1"/>
                <w:sz w:val="20"/>
                <w:szCs w:val="20"/>
              </w:rPr>
              <w:t xml:space="preserve">Does not </w:t>
            </w:r>
            <w:r w:rsidR="00616209" w:rsidRPr="00746EA0">
              <w:rPr>
                <w:color w:val="000000" w:themeColor="text1"/>
                <w:sz w:val="20"/>
                <w:szCs w:val="20"/>
              </w:rPr>
              <w:t>support the use of hydrolysed cow’s milk formulae, either eHF or pHF, to influence the risk of developing allergic or autoimmune disease</w:t>
            </w:r>
          </w:p>
          <w:p w14:paraId="366A58AF" w14:textId="77777777" w:rsidR="001B26CF" w:rsidRPr="00746EA0" w:rsidRDefault="001B26CF" w:rsidP="0062114E">
            <w:pPr>
              <w:pStyle w:val="NormalWeb"/>
              <w:spacing w:before="0" w:beforeAutospacing="0" w:after="0" w:afterAutospacing="0"/>
              <w:rPr>
                <w:color w:val="000000" w:themeColor="text1"/>
                <w:sz w:val="20"/>
                <w:szCs w:val="20"/>
              </w:rPr>
            </w:pPr>
          </w:p>
        </w:tc>
        <w:tc>
          <w:tcPr>
            <w:tcW w:w="489" w:type="pct"/>
          </w:tcPr>
          <w:p w14:paraId="28D90785" w14:textId="77777777" w:rsidR="001B26CF" w:rsidRPr="00746EA0" w:rsidRDefault="001B26CF" w:rsidP="0062114E">
            <w:pPr>
              <w:rPr>
                <w:color w:val="000000" w:themeColor="text1"/>
                <w:sz w:val="20"/>
                <w:szCs w:val="20"/>
              </w:rPr>
            </w:pPr>
          </w:p>
        </w:tc>
        <w:tc>
          <w:tcPr>
            <w:tcW w:w="513" w:type="pct"/>
          </w:tcPr>
          <w:p w14:paraId="290239E8" w14:textId="77777777" w:rsidR="001B26CF" w:rsidRPr="00746EA0" w:rsidRDefault="001B26CF" w:rsidP="0062114E">
            <w:pPr>
              <w:rPr>
                <w:color w:val="000000" w:themeColor="text1"/>
                <w:sz w:val="20"/>
                <w:szCs w:val="20"/>
              </w:rPr>
            </w:pPr>
            <w:r w:rsidRPr="00746EA0">
              <w:rPr>
                <w:color w:val="000000" w:themeColor="text1"/>
                <w:sz w:val="20"/>
                <w:szCs w:val="20"/>
              </w:rPr>
              <w:t xml:space="preserve">Soya based or hydrolysed infant formula are not recommended for prevention of allergic disease. If BF </w:t>
            </w:r>
            <w:r w:rsidRPr="00746EA0">
              <w:rPr>
                <w:color w:val="000000" w:themeColor="text1"/>
                <w:sz w:val="20"/>
                <w:szCs w:val="20"/>
                <w:shd w:val="clear" w:color="auto" w:fill="FFFFFF"/>
              </w:rPr>
              <w:t>is not possible, use std cow's milk formula</w:t>
            </w:r>
          </w:p>
        </w:tc>
        <w:tc>
          <w:tcPr>
            <w:tcW w:w="443" w:type="pct"/>
          </w:tcPr>
          <w:p w14:paraId="557442C9"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 xml:space="preserve">Lack of evidence that partially or extensively hydrolyzed formula prevents atopic disease even HR. </w:t>
            </w:r>
          </w:p>
        </w:tc>
        <w:tc>
          <w:tcPr>
            <w:tcW w:w="526" w:type="pct"/>
          </w:tcPr>
          <w:p w14:paraId="6832FA20"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 xml:space="preserve">Do not use any HFs for prevention of FA or sensitization. </w:t>
            </w:r>
          </w:p>
        </w:tc>
        <w:tc>
          <w:tcPr>
            <w:tcW w:w="526" w:type="pct"/>
          </w:tcPr>
          <w:p w14:paraId="06B2870E" w14:textId="77777777" w:rsidR="001B26CF" w:rsidRPr="00746EA0" w:rsidRDefault="001B26CF" w:rsidP="0062114E">
            <w:pPr>
              <w:rPr>
                <w:rFonts w:eastAsia="Calibri"/>
                <w:color w:val="000000" w:themeColor="text1"/>
                <w:sz w:val="20"/>
                <w:szCs w:val="20"/>
              </w:rPr>
            </w:pPr>
            <w:r w:rsidRPr="00746EA0">
              <w:rPr>
                <w:rFonts w:eastAsia="Calibri"/>
                <w:color w:val="000000" w:themeColor="text1"/>
                <w:sz w:val="20"/>
                <w:szCs w:val="20"/>
              </w:rPr>
              <w:t>There is no recommendation for or against hydrolysed infant formulas</w:t>
            </w:r>
          </w:p>
          <w:p w14:paraId="09F3C702" w14:textId="77777777" w:rsidR="001B26CF" w:rsidRPr="00746EA0" w:rsidRDefault="001B26CF" w:rsidP="0062114E">
            <w:pPr>
              <w:rPr>
                <w:color w:val="000000" w:themeColor="text1"/>
                <w:sz w:val="20"/>
                <w:szCs w:val="20"/>
              </w:rPr>
            </w:pPr>
            <w:r w:rsidRPr="00746EA0">
              <w:rPr>
                <w:color w:val="000000" w:themeColor="text1"/>
                <w:sz w:val="20"/>
                <w:szCs w:val="20"/>
              </w:rPr>
              <w:t xml:space="preserve">Against: </w:t>
            </w:r>
            <w:r w:rsidRPr="00746EA0">
              <w:rPr>
                <w:rFonts w:eastAsia="Calibri"/>
                <w:color w:val="000000" w:themeColor="text1"/>
                <w:sz w:val="20"/>
                <w:szCs w:val="20"/>
              </w:rPr>
              <w:t>soy protein formula in the first six months of life</w:t>
            </w:r>
          </w:p>
        </w:tc>
        <w:tc>
          <w:tcPr>
            <w:tcW w:w="526" w:type="pct"/>
          </w:tcPr>
          <w:p w14:paraId="68263D90" w14:textId="77777777" w:rsidR="001B26CF" w:rsidRPr="00746EA0" w:rsidRDefault="001B26CF" w:rsidP="0062114E">
            <w:pPr>
              <w:rPr>
                <w:color w:val="000000" w:themeColor="text1"/>
                <w:sz w:val="20"/>
                <w:szCs w:val="20"/>
              </w:rPr>
            </w:pPr>
            <w:r w:rsidRPr="00746EA0">
              <w:rPr>
                <w:color w:val="000000" w:themeColor="text1"/>
                <w:sz w:val="20"/>
                <w:szCs w:val="20"/>
              </w:rPr>
              <w:t>Insufficient evidence on the usefulness of hydrolyzed milk in preventing the onset of food allergies</w:t>
            </w:r>
          </w:p>
          <w:p w14:paraId="1E14B31A" w14:textId="77777777" w:rsidR="001B26CF" w:rsidRPr="00746EA0" w:rsidRDefault="001B26CF" w:rsidP="0062114E">
            <w:pPr>
              <w:rPr>
                <w:color w:val="000000" w:themeColor="text1"/>
                <w:sz w:val="20"/>
                <w:szCs w:val="20"/>
              </w:rPr>
            </w:pPr>
          </w:p>
        </w:tc>
      </w:tr>
      <w:tr w:rsidR="001B26CF" w:rsidRPr="00746EA0" w14:paraId="3B204FBC" w14:textId="77777777" w:rsidTr="00F1604E">
        <w:tc>
          <w:tcPr>
            <w:tcW w:w="542" w:type="pct"/>
          </w:tcPr>
          <w:p w14:paraId="5D484EB6" w14:textId="77777777" w:rsidR="001B26CF" w:rsidRPr="00746EA0" w:rsidRDefault="001B26CF" w:rsidP="0062114E">
            <w:pPr>
              <w:rPr>
                <w:color w:val="000000" w:themeColor="text1"/>
                <w:sz w:val="20"/>
                <w:szCs w:val="20"/>
              </w:rPr>
            </w:pPr>
            <w:r w:rsidRPr="00746EA0">
              <w:rPr>
                <w:color w:val="000000" w:themeColor="text1"/>
                <w:sz w:val="20"/>
                <w:szCs w:val="20"/>
              </w:rPr>
              <w:t xml:space="preserve">Other </w:t>
            </w:r>
          </w:p>
        </w:tc>
        <w:tc>
          <w:tcPr>
            <w:tcW w:w="522" w:type="pct"/>
          </w:tcPr>
          <w:p w14:paraId="3A0082FF" w14:textId="77777777" w:rsidR="001B26CF" w:rsidRPr="00746EA0" w:rsidRDefault="001B26CF" w:rsidP="0062114E">
            <w:pPr>
              <w:pStyle w:val="NormalWeb"/>
              <w:spacing w:before="0" w:beforeAutospacing="0" w:after="0" w:afterAutospacing="0"/>
              <w:rPr>
                <w:color w:val="000000" w:themeColor="text1"/>
                <w:sz w:val="20"/>
                <w:szCs w:val="20"/>
              </w:rPr>
            </w:pPr>
          </w:p>
        </w:tc>
        <w:tc>
          <w:tcPr>
            <w:tcW w:w="475" w:type="pct"/>
          </w:tcPr>
          <w:p w14:paraId="40AE332C" w14:textId="77777777" w:rsidR="001B26CF" w:rsidRPr="00746EA0" w:rsidRDefault="001B26CF" w:rsidP="0062114E">
            <w:pPr>
              <w:pStyle w:val="NormalWeb"/>
              <w:spacing w:before="0" w:beforeAutospacing="0" w:after="0" w:afterAutospacing="0"/>
              <w:rPr>
                <w:color w:val="000000" w:themeColor="text1"/>
                <w:sz w:val="20"/>
                <w:szCs w:val="20"/>
              </w:rPr>
            </w:pPr>
          </w:p>
        </w:tc>
        <w:tc>
          <w:tcPr>
            <w:tcW w:w="439" w:type="pct"/>
          </w:tcPr>
          <w:p w14:paraId="75EE0436" w14:textId="77777777" w:rsidR="001B26CF" w:rsidRPr="00746EA0" w:rsidRDefault="001B26CF" w:rsidP="0062114E">
            <w:pPr>
              <w:pStyle w:val="NormalWeb"/>
              <w:spacing w:before="0" w:beforeAutospacing="0" w:after="0" w:afterAutospacing="0"/>
              <w:rPr>
                <w:color w:val="000000" w:themeColor="text1"/>
                <w:sz w:val="20"/>
                <w:szCs w:val="20"/>
              </w:rPr>
            </w:pPr>
          </w:p>
        </w:tc>
        <w:tc>
          <w:tcPr>
            <w:tcW w:w="489" w:type="pct"/>
          </w:tcPr>
          <w:p w14:paraId="472474AB" w14:textId="77777777" w:rsidR="001B26CF" w:rsidRPr="00746EA0" w:rsidRDefault="001B26CF" w:rsidP="0062114E">
            <w:pPr>
              <w:rPr>
                <w:color w:val="000000" w:themeColor="text1"/>
                <w:sz w:val="20"/>
                <w:szCs w:val="20"/>
              </w:rPr>
            </w:pPr>
          </w:p>
        </w:tc>
        <w:tc>
          <w:tcPr>
            <w:tcW w:w="513" w:type="pct"/>
          </w:tcPr>
          <w:p w14:paraId="5C9C9112" w14:textId="77777777" w:rsidR="001B26CF" w:rsidRPr="00746EA0" w:rsidRDefault="001B26CF" w:rsidP="0062114E">
            <w:pPr>
              <w:rPr>
                <w:color w:val="000000" w:themeColor="text1"/>
                <w:sz w:val="20"/>
                <w:szCs w:val="20"/>
              </w:rPr>
            </w:pPr>
          </w:p>
        </w:tc>
        <w:tc>
          <w:tcPr>
            <w:tcW w:w="443" w:type="pct"/>
          </w:tcPr>
          <w:p w14:paraId="7D764E48" w14:textId="77777777" w:rsidR="001B26CF" w:rsidRPr="00746EA0" w:rsidRDefault="001B26CF" w:rsidP="0062114E">
            <w:pPr>
              <w:rPr>
                <w:rFonts w:eastAsia="Calibri"/>
                <w:color w:val="000000" w:themeColor="text1"/>
                <w:sz w:val="20"/>
                <w:szCs w:val="20"/>
              </w:rPr>
            </w:pPr>
          </w:p>
        </w:tc>
        <w:tc>
          <w:tcPr>
            <w:tcW w:w="526" w:type="pct"/>
          </w:tcPr>
          <w:p w14:paraId="3EA60BD4" w14:textId="77777777" w:rsidR="001B26CF" w:rsidRPr="00746EA0" w:rsidRDefault="001B26CF" w:rsidP="0062114E">
            <w:pPr>
              <w:rPr>
                <w:rFonts w:eastAsia="Calibri"/>
                <w:color w:val="000000" w:themeColor="text1"/>
                <w:sz w:val="20"/>
                <w:szCs w:val="20"/>
              </w:rPr>
            </w:pPr>
            <w:r w:rsidRPr="00746EA0">
              <w:rPr>
                <w:color w:val="000000" w:themeColor="text1"/>
                <w:sz w:val="20"/>
                <w:szCs w:val="20"/>
              </w:rPr>
              <w:t>Infants should be fed a diverse diet, as this may prevent FA. No recommendati</w:t>
            </w:r>
            <w:r w:rsidRPr="00746EA0">
              <w:rPr>
                <w:color w:val="000000" w:themeColor="text1"/>
                <w:sz w:val="20"/>
                <w:szCs w:val="20"/>
              </w:rPr>
              <w:lastRenderedPageBreak/>
              <w:t>on on pre and probiotics.</w:t>
            </w:r>
          </w:p>
        </w:tc>
        <w:tc>
          <w:tcPr>
            <w:tcW w:w="526" w:type="pct"/>
          </w:tcPr>
          <w:p w14:paraId="03209E9C" w14:textId="77777777" w:rsidR="001B26CF" w:rsidRPr="00746EA0" w:rsidRDefault="001B26CF" w:rsidP="0062114E">
            <w:pPr>
              <w:rPr>
                <w:color w:val="000000" w:themeColor="text1"/>
                <w:sz w:val="20"/>
                <w:szCs w:val="20"/>
              </w:rPr>
            </w:pPr>
            <w:r w:rsidRPr="00746EA0">
              <w:rPr>
                <w:rFonts w:eastAsia="Calibri"/>
                <w:color w:val="000000" w:themeColor="text1"/>
                <w:sz w:val="20"/>
                <w:szCs w:val="20"/>
              </w:rPr>
              <w:lastRenderedPageBreak/>
              <w:t xml:space="preserve">No recommendation for or against: vitamin supplements, fish oil, prebiotics, </w:t>
            </w:r>
            <w:r w:rsidRPr="00746EA0">
              <w:rPr>
                <w:rFonts w:eastAsia="Calibri"/>
                <w:color w:val="000000" w:themeColor="text1"/>
                <w:sz w:val="20"/>
                <w:szCs w:val="20"/>
              </w:rPr>
              <w:lastRenderedPageBreak/>
              <w:t>probiotics or synbiotics in pregnancy when breastfeeding or in infancy; altering the duration of exclusive breastfeeding; hydrolyzed infant formulas,</w:t>
            </w:r>
          </w:p>
        </w:tc>
        <w:tc>
          <w:tcPr>
            <w:tcW w:w="526" w:type="pct"/>
          </w:tcPr>
          <w:p w14:paraId="15716AF1" w14:textId="77777777" w:rsidR="001B26CF" w:rsidRPr="00746EA0" w:rsidRDefault="001B26CF" w:rsidP="0062114E">
            <w:pPr>
              <w:rPr>
                <w:color w:val="000000" w:themeColor="text1"/>
                <w:sz w:val="20"/>
                <w:szCs w:val="20"/>
              </w:rPr>
            </w:pPr>
            <w:r w:rsidRPr="00746EA0">
              <w:rPr>
                <w:color w:val="000000" w:themeColor="text1"/>
                <w:sz w:val="20"/>
                <w:szCs w:val="20"/>
              </w:rPr>
              <w:lastRenderedPageBreak/>
              <w:t>No recommendation on probiotics during pregnancy.</w:t>
            </w:r>
          </w:p>
        </w:tc>
      </w:tr>
    </w:tbl>
    <w:p w14:paraId="66C97690" w14:textId="468BDC75" w:rsidR="005B16C7" w:rsidRPr="00746EA0" w:rsidRDefault="001B26CF" w:rsidP="0062114E">
      <w:pPr>
        <w:rPr>
          <w:color w:val="000000" w:themeColor="text1"/>
        </w:rPr>
      </w:pPr>
      <w:r w:rsidRPr="00746EA0">
        <w:rPr>
          <w:color w:val="000000" w:themeColor="text1"/>
        </w:rPr>
        <w:lastRenderedPageBreak/>
        <w:t>COT UK: Committee on Toxicity United Kingdom; BSACI: British Society of Allergy and Clinical Immunology; ASCIA: Australasian Society of Allergy and Clinical Immunology; EAACI: European Society of Allergy and Clinical Immunology: NAIAD: National Institute of Allergy and Infectious Diseases; AAAAI: American Academy of Asthma, Allergy and Immunology; ACAAI: American College of Asthma Allergy and Clinical Immunology; CSACI: Canadian Society of Allergy and Clinical Immunology;;  EBF: exclusive breast feeding; CF: complementary foods; PN: Peanut; HE: Hen’s egg; FA: Food Allergy; AD: Atopic dermatitis; HR: High risk; GR: general risk; F&amp;V: fruit and vegetables</w:t>
      </w:r>
    </w:p>
    <w:sectPr w:rsidR="005B16C7" w:rsidRPr="00746EA0" w:rsidSect="001B26C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33E101" w14:textId="77777777" w:rsidR="00222FED" w:rsidRDefault="00222FED" w:rsidP="00DF105E">
      <w:r>
        <w:separator/>
      </w:r>
    </w:p>
  </w:endnote>
  <w:endnote w:type="continuationSeparator" w:id="0">
    <w:p w14:paraId="01FA4FDB" w14:textId="77777777" w:rsidR="00222FED" w:rsidRDefault="00222FED" w:rsidP="00DF1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notTrueType/>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11002283"/>
      <w:docPartObj>
        <w:docPartGallery w:val="Page Numbers (Bottom of Page)"/>
        <w:docPartUnique/>
      </w:docPartObj>
    </w:sdtPr>
    <w:sdtEndPr>
      <w:rPr>
        <w:rStyle w:val="PageNumber"/>
      </w:rPr>
    </w:sdtEndPr>
    <w:sdtContent>
      <w:p w14:paraId="4668F52A" w14:textId="0F262C72" w:rsidR="005D555B" w:rsidRDefault="005D555B" w:rsidP="006564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9BA07F" w14:textId="77777777" w:rsidR="005D555B" w:rsidRDefault="005D555B" w:rsidP="0065641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4FF3F" w14:textId="77777777" w:rsidR="005D555B" w:rsidRDefault="005D555B" w:rsidP="00656419">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68FB0" w14:textId="77777777" w:rsidR="00902C55" w:rsidRDefault="00902C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B7C369" w14:textId="77777777" w:rsidR="00222FED" w:rsidRDefault="00222FED" w:rsidP="00DF105E">
      <w:r>
        <w:separator/>
      </w:r>
    </w:p>
  </w:footnote>
  <w:footnote w:type="continuationSeparator" w:id="0">
    <w:p w14:paraId="4C142428" w14:textId="77777777" w:rsidR="00222FED" w:rsidRDefault="00222FED" w:rsidP="00DF105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38758055"/>
      <w:docPartObj>
        <w:docPartGallery w:val="Page Numbers (Top of Page)"/>
        <w:docPartUnique/>
      </w:docPartObj>
    </w:sdtPr>
    <w:sdtEndPr>
      <w:rPr>
        <w:rStyle w:val="PageNumber"/>
      </w:rPr>
    </w:sdtEndPr>
    <w:sdtContent>
      <w:p w14:paraId="069D25BA" w14:textId="51A13764" w:rsidR="005D555B" w:rsidRDefault="005D555B" w:rsidP="00902C5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8A1EEE" w14:textId="77777777" w:rsidR="005D555B" w:rsidRDefault="005D555B" w:rsidP="009C434F">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5110071"/>
      <w:docPartObj>
        <w:docPartGallery w:val="Page Numbers (Top of Page)"/>
        <w:docPartUnique/>
      </w:docPartObj>
    </w:sdtPr>
    <w:sdtEndPr>
      <w:rPr>
        <w:rStyle w:val="PageNumber"/>
      </w:rPr>
    </w:sdtEndPr>
    <w:sdtContent>
      <w:p w14:paraId="296B5995" w14:textId="6744293E" w:rsidR="00902C55" w:rsidRDefault="00902C55" w:rsidP="00813F9C">
        <w:pPr>
          <w:pStyle w:val="Header"/>
          <w:framePr w:wrap="none" w:vAnchor="text" w:hAnchor="margin" w:xAlign="right" w:y="1"/>
          <w:rPr>
            <w:rStyle w:val="PageNumber"/>
          </w:rPr>
        </w:pPr>
        <w:r>
          <w:rPr>
            <w:rStyle w:val="PageNumber"/>
          </w:rPr>
          <w:t xml:space="preserve">Sampath, Page </w:t>
        </w:r>
        <w:r>
          <w:rPr>
            <w:rStyle w:val="PageNumber"/>
          </w:rPr>
          <w:fldChar w:fldCharType="begin"/>
        </w:r>
        <w:r>
          <w:rPr>
            <w:rStyle w:val="PageNumber"/>
          </w:rPr>
          <w:instrText xml:space="preserve"> PAGE </w:instrText>
        </w:r>
        <w:r>
          <w:rPr>
            <w:rStyle w:val="PageNumber"/>
          </w:rPr>
          <w:fldChar w:fldCharType="separate"/>
        </w:r>
        <w:r w:rsidR="00980A75">
          <w:rPr>
            <w:rStyle w:val="PageNumber"/>
            <w:noProof/>
          </w:rPr>
          <w:t>2</w:t>
        </w:r>
        <w:r>
          <w:rPr>
            <w:rStyle w:val="PageNumber"/>
          </w:rPr>
          <w:fldChar w:fldCharType="end"/>
        </w:r>
      </w:p>
    </w:sdtContent>
  </w:sdt>
  <w:p w14:paraId="58C7522C" w14:textId="03F4544C" w:rsidR="00902C55" w:rsidRDefault="00902C55" w:rsidP="00902C55">
    <w:pPr>
      <w:pStyle w:val="Header"/>
      <w:ind w:right="360"/>
    </w:pPr>
    <w:r>
      <w:tab/>
      <w:t xml:space="preserve"> </w:t>
    </w:r>
  </w:p>
  <w:p w14:paraId="484A9E4F" w14:textId="77777777" w:rsidR="005D555B" w:rsidRDefault="005D555B" w:rsidP="009C434F">
    <w:pPr>
      <w:pStyle w:val="Header"/>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11AD38" w14:textId="77777777" w:rsidR="00902C55" w:rsidRDefault="00902C5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09D5"/>
    <w:multiLevelType w:val="hybridMultilevel"/>
    <w:tmpl w:val="06728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03B05"/>
    <w:multiLevelType w:val="multilevel"/>
    <w:tmpl w:val="0409001D"/>
    <w:styleLink w:val="List1-number"/>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B0025B"/>
    <w:multiLevelType w:val="multilevel"/>
    <w:tmpl w:val="5F2475DC"/>
    <w:styleLink w:val="21"/>
    <w:lvl w:ilvl="0">
      <w:start w:val="2"/>
      <w:numFmt w:val="decimal"/>
      <w:lvlText w:val="%1."/>
      <w:lvlJc w:val="left"/>
      <w:pPr>
        <w:tabs>
          <w:tab w:val="num" w:pos="1080"/>
        </w:tabs>
        <w:ind w:left="1080" w:hanging="1080"/>
      </w:pPr>
      <w:rPr>
        <w:rFonts w:ascii="Times New Roman" w:hAnsi="Times New Roman" w:hint="default"/>
        <w:b/>
        <w:sz w:val="24"/>
      </w:rPr>
    </w:lvl>
    <w:lvl w:ilvl="1">
      <w:start w:val="1"/>
      <w:numFmt w:val="decimal"/>
      <w:lvlText w:val="%1.%2."/>
      <w:lvlJc w:val="left"/>
      <w:pPr>
        <w:tabs>
          <w:tab w:val="num" w:pos="1080"/>
        </w:tabs>
        <w:ind w:left="1080" w:hanging="1080"/>
      </w:pPr>
      <w:rPr>
        <w:rFonts w:hint="default"/>
        <w:color w:val="auto"/>
      </w:rPr>
    </w:lvl>
    <w:lvl w:ilvl="2">
      <w:start w:val="1"/>
      <w:numFmt w:val="lowerLetter"/>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 w15:restartNumberingAfterBreak="0">
    <w:nsid w:val="10234FB3"/>
    <w:multiLevelType w:val="multilevel"/>
    <w:tmpl w:val="C4743A40"/>
    <w:styleLink w:val="vslist"/>
    <w:lvl w:ilvl="0">
      <w:start w:val="1"/>
      <w:numFmt w:val="decimal"/>
      <w:lvlText w:val="%1."/>
      <w:lvlJc w:val="left"/>
      <w:pPr>
        <w:ind w:left="360" w:hanging="360"/>
      </w:pPr>
      <w:rPr>
        <w:rFonts w:ascii="Times New Roman" w:hAnsi="Times New Roman" w:hint="default"/>
        <w:b/>
        <w:color w:val="000000" w:themeColor="text1"/>
        <w:sz w:val="24"/>
      </w:rPr>
    </w:lvl>
    <w:lvl w:ilvl="1">
      <w:start w:val="1"/>
      <w:numFmt w:val="decimal"/>
      <w:lvlText w:val="%1.%2."/>
      <w:lvlJc w:val="left"/>
      <w:pPr>
        <w:ind w:left="360" w:hanging="360"/>
      </w:pPr>
      <w:rPr>
        <w:rFonts w:ascii="Times New Roman" w:hAnsi="Times New Roman" w:hint="default"/>
        <w:b/>
        <w:color w:val="000000" w:themeColor="text1"/>
        <w:sz w:val="24"/>
      </w:rPr>
    </w:lvl>
    <w:lvl w:ilvl="2">
      <w:start w:val="1"/>
      <w:numFmt w:val="lowerLetter"/>
      <w:lvlText w:val="%3."/>
      <w:lvlJc w:val="right"/>
      <w:pPr>
        <w:ind w:left="180" w:hanging="180"/>
      </w:pPr>
      <w:rPr>
        <w:rFonts w:ascii="Times New Roman" w:hAnsi="Times New Roman" w:hint="default"/>
        <w:b/>
        <w:color w:val="000000" w:themeColor="text1"/>
        <w:sz w:val="24"/>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31F3390"/>
    <w:multiLevelType w:val="multilevel"/>
    <w:tmpl w:val="90105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984D71"/>
    <w:multiLevelType w:val="hybridMultilevel"/>
    <w:tmpl w:val="008EA6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2D53AF"/>
    <w:multiLevelType w:val="hybridMultilevel"/>
    <w:tmpl w:val="C7D0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91560E"/>
    <w:multiLevelType w:val="hybridMultilevel"/>
    <w:tmpl w:val="9EEE9092"/>
    <w:lvl w:ilvl="0" w:tplc="823CD680">
      <w:start w:val="1"/>
      <w:numFmt w:val="decimal"/>
      <w:lvlText w:val="%1."/>
      <w:lvlJc w:val="left"/>
      <w:pPr>
        <w:ind w:left="1080" w:hanging="360"/>
      </w:pPr>
      <w:rPr>
        <w:rFonts w:ascii="Times New Roman" w:hAnsi="Times New Roman" w:cs="Times New Roman"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CF0356E"/>
    <w:multiLevelType w:val="hybridMultilevel"/>
    <w:tmpl w:val="06728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E60ED4"/>
    <w:multiLevelType w:val="hybridMultilevel"/>
    <w:tmpl w:val="1712541A"/>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720" w:hanging="360"/>
      </w:pPr>
      <w:rPr>
        <w:rFonts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56A5628"/>
    <w:multiLevelType w:val="hybridMultilevel"/>
    <w:tmpl w:val="585A0E52"/>
    <w:lvl w:ilvl="0" w:tplc="1FC67574">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C51FA"/>
    <w:multiLevelType w:val="multilevel"/>
    <w:tmpl w:val="34ECC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E467D3"/>
    <w:multiLevelType w:val="multilevel"/>
    <w:tmpl w:val="99109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346404"/>
    <w:multiLevelType w:val="multilevel"/>
    <w:tmpl w:val="537AE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180E74"/>
    <w:multiLevelType w:val="multilevel"/>
    <w:tmpl w:val="68B42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3943C3"/>
    <w:multiLevelType w:val="hybridMultilevel"/>
    <w:tmpl w:val="B0BCC3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CF27622"/>
    <w:multiLevelType w:val="hybridMultilevel"/>
    <w:tmpl w:val="0DCCB81C"/>
    <w:lvl w:ilvl="0" w:tplc="29B425EA">
      <w:start w:val="9"/>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4265F9"/>
    <w:multiLevelType w:val="hybridMultilevel"/>
    <w:tmpl w:val="1FA2CA2A"/>
    <w:lvl w:ilvl="0" w:tplc="9B768574">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0165E2"/>
    <w:multiLevelType w:val="hybridMultilevel"/>
    <w:tmpl w:val="B664B7E2"/>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BE86DC7"/>
    <w:multiLevelType w:val="hybridMultilevel"/>
    <w:tmpl w:val="66A413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FF304F2"/>
    <w:multiLevelType w:val="hybridMultilevel"/>
    <w:tmpl w:val="46081ED8"/>
    <w:lvl w:ilvl="0" w:tplc="56FC8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E056C9"/>
    <w:multiLevelType w:val="hybridMultilevel"/>
    <w:tmpl w:val="3ED4DE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74BD50DD"/>
    <w:multiLevelType w:val="hybridMultilevel"/>
    <w:tmpl w:val="CDBE9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D450CD"/>
    <w:multiLevelType w:val="hybridMultilevel"/>
    <w:tmpl w:val="CF00D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15"/>
  </w:num>
  <w:num w:numId="5">
    <w:abstractNumId w:val="5"/>
  </w:num>
  <w:num w:numId="6">
    <w:abstractNumId w:val="8"/>
  </w:num>
  <w:num w:numId="7">
    <w:abstractNumId w:val="9"/>
  </w:num>
  <w:num w:numId="8">
    <w:abstractNumId w:val="6"/>
  </w:num>
  <w:num w:numId="9">
    <w:abstractNumId w:val="20"/>
  </w:num>
  <w:num w:numId="10">
    <w:abstractNumId w:val="19"/>
  </w:num>
  <w:num w:numId="11">
    <w:abstractNumId w:val="7"/>
  </w:num>
  <w:num w:numId="12">
    <w:abstractNumId w:val="13"/>
  </w:num>
  <w:num w:numId="13">
    <w:abstractNumId w:val="14"/>
  </w:num>
  <w:num w:numId="14">
    <w:abstractNumId w:val="12"/>
  </w:num>
  <w:num w:numId="15">
    <w:abstractNumId w:val="17"/>
  </w:num>
  <w:num w:numId="16">
    <w:abstractNumId w:val="11"/>
  </w:num>
  <w:num w:numId="17">
    <w:abstractNumId w:val="21"/>
  </w:num>
  <w:num w:numId="18">
    <w:abstractNumId w:val="18"/>
  </w:num>
  <w:num w:numId="19">
    <w:abstractNumId w:val="0"/>
  </w:num>
  <w:num w:numId="20">
    <w:abstractNumId w:val="4"/>
  </w:num>
  <w:num w:numId="21">
    <w:abstractNumId w:val="16"/>
  </w:num>
  <w:num w:numId="22">
    <w:abstractNumId w:val="10"/>
  </w:num>
  <w:num w:numId="23">
    <w:abstractNumId w:val="22"/>
  </w:num>
  <w:num w:numId="24">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vvwes9d9r0epexttyxspebtz5pa2xazt5d&quot;&gt;Renz_FA guidelines&lt;record-ids&gt;&lt;item&gt;1&lt;/item&gt;&lt;item&gt;6&lt;/item&gt;&lt;item&gt;7&lt;/item&gt;&lt;item&gt;10&lt;/item&gt;&lt;item&gt;11&lt;/item&gt;&lt;item&gt;12&lt;/item&gt;&lt;item&gt;13&lt;/item&gt;&lt;item&gt;15&lt;/item&gt;&lt;item&gt;18&lt;/item&gt;&lt;item&gt;19&lt;/item&gt;&lt;item&gt;22&lt;/item&gt;&lt;item&gt;23&lt;/item&gt;&lt;item&gt;24&lt;/item&gt;&lt;item&gt;26&lt;/item&gt;&lt;item&gt;29&lt;/item&gt;&lt;item&gt;30&lt;/item&gt;&lt;item&gt;36&lt;/item&gt;&lt;item&gt;37&lt;/item&gt;&lt;item&gt;38&lt;/item&gt;&lt;item&gt;41&lt;/item&gt;&lt;item&gt;46&lt;/item&gt;&lt;item&gt;47&lt;/item&gt;&lt;item&gt;48&lt;/item&gt;&lt;item&gt;50&lt;/item&gt;&lt;item&gt;56&lt;/item&gt;&lt;item&gt;57&lt;/item&gt;&lt;item&gt;58&lt;/item&gt;&lt;item&gt;59&lt;/item&gt;&lt;item&gt;60&lt;/item&gt;&lt;item&gt;61&lt;/item&gt;&lt;item&gt;62&lt;/item&gt;&lt;item&gt;66&lt;/item&gt;&lt;item&gt;69&lt;/item&gt;&lt;item&gt;70&lt;/item&gt;&lt;item&gt;71&lt;/item&gt;&lt;item&gt;72&lt;/item&gt;&lt;item&gt;73&lt;/item&gt;&lt;item&gt;75&lt;/item&gt;&lt;item&gt;76&lt;/item&gt;&lt;item&gt;77&lt;/item&gt;&lt;item&gt;78&lt;/item&gt;&lt;item&gt;79&lt;/item&gt;&lt;item&gt;80&lt;/item&gt;&lt;item&gt;81&lt;/item&gt;&lt;item&gt;82&lt;/item&gt;&lt;item&gt;85&lt;/item&gt;&lt;item&gt;86&lt;/item&gt;&lt;item&gt;88&lt;/item&gt;&lt;item&gt;90&lt;/item&gt;&lt;item&gt;91&lt;/item&gt;&lt;item&gt;92&lt;/item&gt;&lt;item&gt;93&lt;/item&gt;&lt;item&gt;94&lt;/item&gt;&lt;item&gt;95&lt;/item&gt;&lt;item&gt;96&lt;/item&gt;&lt;item&gt;97&lt;/item&gt;&lt;item&gt;98&lt;/item&gt;&lt;item&gt;99&lt;/item&gt;&lt;item&gt;100&lt;/item&gt;&lt;item&gt;101&lt;/item&gt;&lt;item&gt;105&lt;/item&gt;&lt;item&gt;106&lt;/item&gt;&lt;item&gt;109&lt;/item&gt;&lt;item&gt;116&lt;/item&gt;&lt;item&gt;117&lt;/item&gt;&lt;item&gt;118&lt;/item&gt;&lt;item&gt;120&lt;/item&gt;&lt;item&gt;121&lt;/item&gt;&lt;item&gt;123&lt;/item&gt;&lt;item&gt;125&lt;/item&gt;&lt;item&gt;126&lt;/item&gt;&lt;item&gt;127&lt;/item&gt;&lt;item&gt;128&lt;/item&gt;&lt;item&gt;130&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9&lt;/item&gt;&lt;item&gt;151&lt;/item&gt;&lt;item&gt;152&lt;/item&gt;&lt;item&gt;153&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69&lt;/item&gt;&lt;item&gt;170&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9&lt;/item&gt;&lt;item&gt;201&lt;/item&gt;&lt;item&gt;202&lt;/item&gt;&lt;item&gt;203&lt;/item&gt;&lt;item&gt;205&lt;/item&gt;&lt;item&gt;206&lt;/item&gt;&lt;item&gt;209&lt;/item&gt;&lt;item&gt;210&lt;/item&gt;&lt;item&gt;211&lt;/item&gt;&lt;item&gt;212&lt;/item&gt;&lt;item&gt;214&lt;/item&gt;&lt;item&gt;215&lt;/item&gt;&lt;item&gt;216&lt;/item&gt;&lt;item&gt;218&lt;/item&gt;&lt;item&gt;219&lt;/item&gt;&lt;item&gt;220&lt;/item&gt;&lt;item&gt;222&lt;/item&gt;&lt;item&gt;224&lt;/item&gt;&lt;item&gt;225&lt;/item&gt;&lt;item&gt;226&lt;/item&gt;&lt;item&gt;227&lt;/item&gt;&lt;item&gt;228&lt;/item&gt;&lt;/record-ids&gt;&lt;/item&gt;&lt;/Libraries&gt;"/>
  </w:docVars>
  <w:rsids>
    <w:rsidRoot w:val="000E790D"/>
    <w:rsid w:val="00001DE1"/>
    <w:rsid w:val="0000281E"/>
    <w:rsid w:val="000036BE"/>
    <w:rsid w:val="000052E9"/>
    <w:rsid w:val="00005F1E"/>
    <w:rsid w:val="000068A7"/>
    <w:rsid w:val="000101EF"/>
    <w:rsid w:val="00012A44"/>
    <w:rsid w:val="00014953"/>
    <w:rsid w:val="000150C0"/>
    <w:rsid w:val="00017D45"/>
    <w:rsid w:val="00021278"/>
    <w:rsid w:val="000212E5"/>
    <w:rsid w:val="000217C1"/>
    <w:rsid w:val="000259EA"/>
    <w:rsid w:val="00026003"/>
    <w:rsid w:val="00026403"/>
    <w:rsid w:val="000264F2"/>
    <w:rsid w:val="00026C23"/>
    <w:rsid w:val="00030387"/>
    <w:rsid w:val="0003129D"/>
    <w:rsid w:val="000321F4"/>
    <w:rsid w:val="00032A4B"/>
    <w:rsid w:val="00033585"/>
    <w:rsid w:val="00033C11"/>
    <w:rsid w:val="0004409A"/>
    <w:rsid w:val="00044443"/>
    <w:rsid w:val="00044679"/>
    <w:rsid w:val="00045019"/>
    <w:rsid w:val="000456B1"/>
    <w:rsid w:val="000517E3"/>
    <w:rsid w:val="00053144"/>
    <w:rsid w:val="000542A7"/>
    <w:rsid w:val="00054680"/>
    <w:rsid w:val="00055059"/>
    <w:rsid w:val="000559FA"/>
    <w:rsid w:val="00055A76"/>
    <w:rsid w:val="00056128"/>
    <w:rsid w:val="00056F88"/>
    <w:rsid w:val="00063299"/>
    <w:rsid w:val="000632E8"/>
    <w:rsid w:val="0006507F"/>
    <w:rsid w:val="000667C2"/>
    <w:rsid w:val="0007204A"/>
    <w:rsid w:val="0007355B"/>
    <w:rsid w:val="000821D9"/>
    <w:rsid w:val="000841E0"/>
    <w:rsid w:val="000856D3"/>
    <w:rsid w:val="00090B0D"/>
    <w:rsid w:val="0009441E"/>
    <w:rsid w:val="0009491C"/>
    <w:rsid w:val="000951B3"/>
    <w:rsid w:val="000952DD"/>
    <w:rsid w:val="00096DF9"/>
    <w:rsid w:val="00096E30"/>
    <w:rsid w:val="00097C4B"/>
    <w:rsid w:val="000A0EA1"/>
    <w:rsid w:val="000A10FC"/>
    <w:rsid w:val="000A24C4"/>
    <w:rsid w:val="000A509A"/>
    <w:rsid w:val="000A7229"/>
    <w:rsid w:val="000A740C"/>
    <w:rsid w:val="000B163E"/>
    <w:rsid w:val="000C0491"/>
    <w:rsid w:val="000C0895"/>
    <w:rsid w:val="000C2FEA"/>
    <w:rsid w:val="000C337D"/>
    <w:rsid w:val="000C71C7"/>
    <w:rsid w:val="000D2A02"/>
    <w:rsid w:val="000D364A"/>
    <w:rsid w:val="000D58F1"/>
    <w:rsid w:val="000D71E7"/>
    <w:rsid w:val="000D76F7"/>
    <w:rsid w:val="000E02CA"/>
    <w:rsid w:val="000E09B3"/>
    <w:rsid w:val="000E64E0"/>
    <w:rsid w:val="000E6B3A"/>
    <w:rsid w:val="000E790D"/>
    <w:rsid w:val="000F0087"/>
    <w:rsid w:val="000F17BA"/>
    <w:rsid w:val="000F202A"/>
    <w:rsid w:val="000F3715"/>
    <w:rsid w:val="000F5F7A"/>
    <w:rsid w:val="000F6591"/>
    <w:rsid w:val="000F7527"/>
    <w:rsid w:val="000F7992"/>
    <w:rsid w:val="00100153"/>
    <w:rsid w:val="001014F3"/>
    <w:rsid w:val="00105E47"/>
    <w:rsid w:val="00106E11"/>
    <w:rsid w:val="00107803"/>
    <w:rsid w:val="00107862"/>
    <w:rsid w:val="00110952"/>
    <w:rsid w:val="00111529"/>
    <w:rsid w:val="00111A71"/>
    <w:rsid w:val="00113AB4"/>
    <w:rsid w:val="00113BFB"/>
    <w:rsid w:val="00113C9F"/>
    <w:rsid w:val="00116F2B"/>
    <w:rsid w:val="00122101"/>
    <w:rsid w:val="00122810"/>
    <w:rsid w:val="00122B2D"/>
    <w:rsid w:val="00122FC9"/>
    <w:rsid w:val="00123666"/>
    <w:rsid w:val="001236A3"/>
    <w:rsid w:val="00124A23"/>
    <w:rsid w:val="00126954"/>
    <w:rsid w:val="00127291"/>
    <w:rsid w:val="00130D38"/>
    <w:rsid w:val="00130D3C"/>
    <w:rsid w:val="00132E44"/>
    <w:rsid w:val="0013396D"/>
    <w:rsid w:val="00133D59"/>
    <w:rsid w:val="00134889"/>
    <w:rsid w:val="00135B46"/>
    <w:rsid w:val="00135DEB"/>
    <w:rsid w:val="001362AC"/>
    <w:rsid w:val="0014283A"/>
    <w:rsid w:val="0014291A"/>
    <w:rsid w:val="00143BAB"/>
    <w:rsid w:val="00143DBF"/>
    <w:rsid w:val="00144A9C"/>
    <w:rsid w:val="00146B09"/>
    <w:rsid w:val="00147472"/>
    <w:rsid w:val="001515EC"/>
    <w:rsid w:val="001526FA"/>
    <w:rsid w:val="001545EE"/>
    <w:rsid w:val="001613EC"/>
    <w:rsid w:val="00161FD8"/>
    <w:rsid w:val="00162280"/>
    <w:rsid w:val="00164060"/>
    <w:rsid w:val="001648B4"/>
    <w:rsid w:val="00164947"/>
    <w:rsid w:val="00164EB2"/>
    <w:rsid w:val="00165B2C"/>
    <w:rsid w:val="00166080"/>
    <w:rsid w:val="001667C4"/>
    <w:rsid w:val="00166C5F"/>
    <w:rsid w:val="00170A6D"/>
    <w:rsid w:val="00170F5F"/>
    <w:rsid w:val="001719FE"/>
    <w:rsid w:val="00175C41"/>
    <w:rsid w:val="00176700"/>
    <w:rsid w:val="001769E3"/>
    <w:rsid w:val="0017723D"/>
    <w:rsid w:val="00180B75"/>
    <w:rsid w:val="001829BB"/>
    <w:rsid w:val="001867C5"/>
    <w:rsid w:val="00186C48"/>
    <w:rsid w:val="00187531"/>
    <w:rsid w:val="00194833"/>
    <w:rsid w:val="00194AD4"/>
    <w:rsid w:val="00194DE9"/>
    <w:rsid w:val="00195100"/>
    <w:rsid w:val="001A09CB"/>
    <w:rsid w:val="001A0D64"/>
    <w:rsid w:val="001A14BA"/>
    <w:rsid w:val="001A4369"/>
    <w:rsid w:val="001A4848"/>
    <w:rsid w:val="001A65E6"/>
    <w:rsid w:val="001B007C"/>
    <w:rsid w:val="001B1450"/>
    <w:rsid w:val="001B26CF"/>
    <w:rsid w:val="001B26E9"/>
    <w:rsid w:val="001B4C38"/>
    <w:rsid w:val="001B5346"/>
    <w:rsid w:val="001B59A5"/>
    <w:rsid w:val="001B6D52"/>
    <w:rsid w:val="001B705D"/>
    <w:rsid w:val="001B78D6"/>
    <w:rsid w:val="001C0769"/>
    <w:rsid w:val="001C098E"/>
    <w:rsid w:val="001C1042"/>
    <w:rsid w:val="001C235F"/>
    <w:rsid w:val="001C3732"/>
    <w:rsid w:val="001C473C"/>
    <w:rsid w:val="001C4B3F"/>
    <w:rsid w:val="001C4BA6"/>
    <w:rsid w:val="001C559B"/>
    <w:rsid w:val="001C5D81"/>
    <w:rsid w:val="001C766B"/>
    <w:rsid w:val="001C7F5B"/>
    <w:rsid w:val="001D1798"/>
    <w:rsid w:val="001D187B"/>
    <w:rsid w:val="001D1F62"/>
    <w:rsid w:val="001D2997"/>
    <w:rsid w:val="001D2B43"/>
    <w:rsid w:val="001D4DDC"/>
    <w:rsid w:val="001D657C"/>
    <w:rsid w:val="001E2C4A"/>
    <w:rsid w:val="001E38E2"/>
    <w:rsid w:val="001E593E"/>
    <w:rsid w:val="001E5BC2"/>
    <w:rsid w:val="001F0CC6"/>
    <w:rsid w:val="001F0E4A"/>
    <w:rsid w:val="001F1DC1"/>
    <w:rsid w:val="001F29F5"/>
    <w:rsid w:val="001F2C83"/>
    <w:rsid w:val="001F561F"/>
    <w:rsid w:val="001F6D25"/>
    <w:rsid w:val="001F7577"/>
    <w:rsid w:val="00200E62"/>
    <w:rsid w:val="00201A04"/>
    <w:rsid w:val="0020224D"/>
    <w:rsid w:val="00202BB8"/>
    <w:rsid w:val="00202F15"/>
    <w:rsid w:val="00203772"/>
    <w:rsid w:val="00203A30"/>
    <w:rsid w:val="00207E0D"/>
    <w:rsid w:val="00210329"/>
    <w:rsid w:val="00210E9C"/>
    <w:rsid w:val="0021166D"/>
    <w:rsid w:val="00211D6E"/>
    <w:rsid w:val="00212251"/>
    <w:rsid w:val="0021549C"/>
    <w:rsid w:val="002163A5"/>
    <w:rsid w:val="002176C9"/>
    <w:rsid w:val="00222FED"/>
    <w:rsid w:val="002243A2"/>
    <w:rsid w:val="0022461B"/>
    <w:rsid w:val="00227D42"/>
    <w:rsid w:val="00230A6F"/>
    <w:rsid w:val="00230AF9"/>
    <w:rsid w:val="00231780"/>
    <w:rsid w:val="00233019"/>
    <w:rsid w:val="002331EA"/>
    <w:rsid w:val="002336E8"/>
    <w:rsid w:val="00233853"/>
    <w:rsid w:val="00234C1C"/>
    <w:rsid w:val="00234D2D"/>
    <w:rsid w:val="00235F98"/>
    <w:rsid w:val="00237F1E"/>
    <w:rsid w:val="00241672"/>
    <w:rsid w:val="002436C1"/>
    <w:rsid w:val="00244B4A"/>
    <w:rsid w:val="00244EDB"/>
    <w:rsid w:val="00245AFD"/>
    <w:rsid w:val="00246E24"/>
    <w:rsid w:val="002475FE"/>
    <w:rsid w:val="00247C4B"/>
    <w:rsid w:val="00250AA4"/>
    <w:rsid w:val="002511DB"/>
    <w:rsid w:val="00251F4E"/>
    <w:rsid w:val="00252EE3"/>
    <w:rsid w:val="002550F9"/>
    <w:rsid w:val="00255198"/>
    <w:rsid w:val="002563FA"/>
    <w:rsid w:val="00257207"/>
    <w:rsid w:val="0025779B"/>
    <w:rsid w:val="002611A3"/>
    <w:rsid w:val="002622E0"/>
    <w:rsid w:val="002625E2"/>
    <w:rsid w:val="00262A7A"/>
    <w:rsid w:val="00262CAB"/>
    <w:rsid w:val="0026527C"/>
    <w:rsid w:val="00266F64"/>
    <w:rsid w:val="00267ABC"/>
    <w:rsid w:val="002706C0"/>
    <w:rsid w:val="00270A33"/>
    <w:rsid w:val="0027104E"/>
    <w:rsid w:val="0027120C"/>
    <w:rsid w:val="00271937"/>
    <w:rsid w:val="002721B8"/>
    <w:rsid w:val="00272CE6"/>
    <w:rsid w:val="00272F86"/>
    <w:rsid w:val="00273623"/>
    <w:rsid w:val="002747B8"/>
    <w:rsid w:val="002769A3"/>
    <w:rsid w:val="002769D1"/>
    <w:rsid w:val="00282C4D"/>
    <w:rsid w:val="0028362D"/>
    <w:rsid w:val="002837E7"/>
    <w:rsid w:val="002845C3"/>
    <w:rsid w:val="0028530B"/>
    <w:rsid w:val="00285394"/>
    <w:rsid w:val="00285415"/>
    <w:rsid w:val="00285848"/>
    <w:rsid w:val="00290764"/>
    <w:rsid w:val="00290968"/>
    <w:rsid w:val="00290A3C"/>
    <w:rsid w:val="0029298A"/>
    <w:rsid w:val="00294DA5"/>
    <w:rsid w:val="002A15A9"/>
    <w:rsid w:val="002A2016"/>
    <w:rsid w:val="002A313F"/>
    <w:rsid w:val="002A6044"/>
    <w:rsid w:val="002B102E"/>
    <w:rsid w:val="002B2F73"/>
    <w:rsid w:val="002B4A72"/>
    <w:rsid w:val="002B5D11"/>
    <w:rsid w:val="002B6601"/>
    <w:rsid w:val="002B6BB4"/>
    <w:rsid w:val="002B7F10"/>
    <w:rsid w:val="002C2357"/>
    <w:rsid w:val="002C30DF"/>
    <w:rsid w:val="002C4C7B"/>
    <w:rsid w:val="002C611A"/>
    <w:rsid w:val="002C6485"/>
    <w:rsid w:val="002C6BCD"/>
    <w:rsid w:val="002D34ED"/>
    <w:rsid w:val="002D407C"/>
    <w:rsid w:val="002D7378"/>
    <w:rsid w:val="002D7621"/>
    <w:rsid w:val="002E4FDA"/>
    <w:rsid w:val="002E5259"/>
    <w:rsid w:val="002E5681"/>
    <w:rsid w:val="002E713A"/>
    <w:rsid w:val="002F13AD"/>
    <w:rsid w:val="002F1616"/>
    <w:rsid w:val="002F1A54"/>
    <w:rsid w:val="002F1BE1"/>
    <w:rsid w:val="002F2867"/>
    <w:rsid w:val="002F2EB9"/>
    <w:rsid w:val="002F3276"/>
    <w:rsid w:val="002F7ECE"/>
    <w:rsid w:val="003003F8"/>
    <w:rsid w:val="0030200A"/>
    <w:rsid w:val="0030595C"/>
    <w:rsid w:val="00305A4B"/>
    <w:rsid w:val="0030663A"/>
    <w:rsid w:val="00307CA5"/>
    <w:rsid w:val="0031077B"/>
    <w:rsid w:val="00311CBE"/>
    <w:rsid w:val="00312766"/>
    <w:rsid w:val="003139D0"/>
    <w:rsid w:val="0031546B"/>
    <w:rsid w:val="0031613A"/>
    <w:rsid w:val="00317FDC"/>
    <w:rsid w:val="00320F60"/>
    <w:rsid w:val="00321EA8"/>
    <w:rsid w:val="00322E6C"/>
    <w:rsid w:val="003254AF"/>
    <w:rsid w:val="00331060"/>
    <w:rsid w:val="00332807"/>
    <w:rsid w:val="00332D54"/>
    <w:rsid w:val="0033449D"/>
    <w:rsid w:val="00342BFA"/>
    <w:rsid w:val="003441A8"/>
    <w:rsid w:val="00344EDB"/>
    <w:rsid w:val="003459DC"/>
    <w:rsid w:val="003500CD"/>
    <w:rsid w:val="00352436"/>
    <w:rsid w:val="00353211"/>
    <w:rsid w:val="003542D3"/>
    <w:rsid w:val="003549B2"/>
    <w:rsid w:val="003635B8"/>
    <w:rsid w:val="0036468A"/>
    <w:rsid w:val="0036750F"/>
    <w:rsid w:val="003676C1"/>
    <w:rsid w:val="003702F5"/>
    <w:rsid w:val="00372413"/>
    <w:rsid w:val="00372493"/>
    <w:rsid w:val="00373996"/>
    <w:rsid w:val="00375399"/>
    <w:rsid w:val="003760B6"/>
    <w:rsid w:val="00377DAD"/>
    <w:rsid w:val="00382793"/>
    <w:rsid w:val="00382AB8"/>
    <w:rsid w:val="00383497"/>
    <w:rsid w:val="00383D5D"/>
    <w:rsid w:val="00384E54"/>
    <w:rsid w:val="00387A40"/>
    <w:rsid w:val="00390F52"/>
    <w:rsid w:val="00394361"/>
    <w:rsid w:val="003946A1"/>
    <w:rsid w:val="003953C3"/>
    <w:rsid w:val="00397EF0"/>
    <w:rsid w:val="003A0A1D"/>
    <w:rsid w:val="003A1398"/>
    <w:rsid w:val="003A20E8"/>
    <w:rsid w:val="003A3729"/>
    <w:rsid w:val="003A3D7C"/>
    <w:rsid w:val="003A4748"/>
    <w:rsid w:val="003A48DF"/>
    <w:rsid w:val="003A7928"/>
    <w:rsid w:val="003B0823"/>
    <w:rsid w:val="003B1679"/>
    <w:rsid w:val="003B2207"/>
    <w:rsid w:val="003B26C0"/>
    <w:rsid w:val="003B4486"/>
    <w:rsid w:val="003B4A6E"/>
    <w:rsid w:val="003B662C"/>
    <w:rsid w:val="003B68A2"/>
    <w:rsid w:val="003B7495"/>
    <w:rsid w:val="003B7BAD"/>
    <w:rsid w:val="003C12D7"/>
    <w:rsid w:val="003C28D4"/>
    <w:rsid w:val="003C35EC"/>
    <w:rsid w:val="003C4A7E"/>
    <w:rsid w:val="003C5635"/>
    <w:rsid w:val="003C63FF"/>
    <w:rsid w:val="003C72D5"/>
    <w:rsid w:val="003D0D17"/>
    <w:rsid w:val="003D16AC"/>
    <w:rsid w:val="003D236A"/>
    <w:rsid w:val="003D3302"/>
    <w:rsid w:val="003D35B3"/>
    <w:rsid w:val="003D488D"/>
    <w:rsid w:val="003D4D8A"/>
    <w:rsid w:val="003D51CF"/>
    <w:rsid w:val="003D71D1"/>
    <w:rsid w:val="003D78F8"/>
    <w:rsid w:val="003E1B76"/>
    <w:rsid w:val="003E1B8A"/>
    <w:rsid w:val="003E1DB3"/>
    <w:rsid w:val="003F173B"/>
    <w:rsid w:val="003F269F"/>
    <w:rsid w:val="003F5A2A"/>
    <w:rsid w:val="003F5B3A"/>
    <w:rsid w:val="003F79AD"/>
    <w:rsid w:val="00400AEE"/>
    <w:rsid w:val="004010D7"/>
    <w:rsid w:val="004016D3"/>
    <w:rsid w:val="0040590F"/>
    <w:rsid w:val="00407B4E"/>
    <w:rsid w:val="00411099"/>
    <w:rsid w:val="004112A4"/>
    <w:rsid w:val="00411624"/>
    <w:rsid w:val="004122C2"/>
    <w:rsid w:val="004144FC"/>
    <w:rsid w:val="00414A8C"/>
    <w:rsid w:val="00414FB3"/>
    <w:rsid w:val="0041544B"/>
    <w:rsid w:val="00417C4B"/>
    <w:rsid w:val="00421C16"/>
    <w:rsid w:val="00422DE6"/>
    <w:rsid w:val="00424309"/>
    <w:rsid w:val="00425207"/>
    <w:rsid w:val="0042594E"/>
    <w:rsid w:val="004307C7"/>
    <w:rsid w:val="004334EB"/>
    <w:rsid w:val="004346D2"/>
    <w:rsid w:val="00435834"/>
    <w:rsid w:val="004374B6"/>
    <w:rsid w:val="00437CEE"/>
    <w:rsid w:val="00440E33"/>
    <w:rsid w:val="00440F44"/>
    <w:rsid w:val="00441B07"/>
    <w:rsid w:val="00445B8D"/>
    <w:rsid w:val="004460CD"/>
    <w:rsid w:val="00450001"/>
    <w:rsid w:val="004504C6"/>
    <w:rsid w:val="0045265D"/>
    <w:rsid w:val="00455B54"/>
    <w:rsid w:val="0045655C"/>
    <w:rsid w:val="00456ECE"/>
    <w:rsid w:val="0046216D"/>
    <w:rsid w:val="00462200"/>
    <w:rsid w:val="00462551"/>
    <w:rsid w:val="00463112"/>
    <w:rsid w:val="00465F65"/>
    <w:rsid w:val="00466670"/>
    <w:rsid w:val="00471503"/>
    <w:rsid w:val="00474F2A"/>
    <w:rsid w:val="00476D98"/>
    <w:rsid w:val="004807C1"/>
    <w:rsid w:val="00483DD3"/>
    <w:rsid w:val="00485A05"/>
    <w:rsid w:val="00486486"/>
    <w:rsid w:val="004864A9"/>
    <w:rsid w:val="00490540"/>
    <w:rsid w:val="0049261E"/>
    <w:rsid w:val="00494146"/>
    <w:rsid w:val="00495304"/>
    <w:rsid w:val="004963A3"/>
    <w:rsid w:val="00496947"/>
    <w:rsid w:val="00496B4C"/>
    <w:rsid w:val="00497A81"/>
    <w:rsid w:val="004A1A66"/>
    <w:rsid w:val="004A2403"/>
    <w:rsid w:val="004A79BB"/>
    <w:rsid w:val="004B128A"/>
    <w:rsid w:val="004B1B75"/>
    <w:rsid w:val="004B2217"/>
    <w:rsid w:val="004B25AE"/>
    <w:rsid w:val="004B2672"/>
    <w:rsid w:val="004B3601"/>
    <w:rsid w:val="004B3CAE"/>
    <w:rsid w:val="004B3CB0"/>
    <w:rsid w:val="004B61BA"/>
    <w:rsid w:val="004B63E1"/>
    <w:rsid w:val="004B6894"/>
    <w:rsid w:val="004B6E95"/>
    <w:rsid w:val="004B74C9"/>
    <w:rsid w:val="004C39AD"/>
    <w:rsid w:val="004C5778"/>
    <w:rsid w:val="004C5C47"/>
    <w:rsid w:val="004C5D54"/>
    <w:rsid w:val="004D1667"/>
    <w:rsid w:val="004D1EC1"/>
    <w:rsid w:val="004D206E"/>
    <w:rsid w:val="004D2A5C"/>
    <w:rsid w:val="004D5A7E"/>
    <w:rsid w:val="004D6C74"/>
    <w:rsid w:val="004E19A7"/>
    <w:rsid w:val="004E39FF"/>
    <w:rsid w:val="004E4EBC"/>
    <w:rsid w:val="004E642B"/>
    <w:rsid w:val="004F0FDC"/>
    <w:rsid w:val="004F157A"/>
    <w:rsid w:val="004F1BA1"/>
    <w:rsid w:val="004F2FE4"/>
    <w:rsid w:val="004F6042"/>
    <w:rsid w:val="00501D8E"/>
    <w:rsid w:val="00502503"/>
    <w:rsid w:val="00504EA6"/>
    <w:rsid w:val="005053CD"/>
    <w:rsid w:val="00505C42"/>
    <w:rsid w:val="00512236"/>
    <w:rsid w:val="00515103"/>
    <w:rsid w:val="00515ADC"/>
    <w:rsid w:val="00515B47"/>
    <w:rsid w:val="0051619E"/>
    <w:rsid w:val="00517576"/>
    <w:rsid w:val="005200F0"/>
    <w:rsid w:val="00520374"/>
    <w:rsid w:val="00520ED6"/>
    <w:rsid w:val="005249E2"/>
    <w:rsid w:val="00527D2D"/>
    <w:rsid w:val="00531262"/>
    <w:rsid w:val="00533800"/>
    <w:rsid w:val="005359A8"/>
    <w:rsid w:val="00535A9C"/>
    <w:rsid w:val="00535D8F"/>
    <w:rsid w:val="005367EA"/>
    <w:rsid w:val="0054089C"/>
    <w:rsid w:val="00541AC3"/>
    <w:rsid w:val="00541D43"/>
    <w:rsid w:val="00543A32"/>
    <w:rsid w:val="00544835"/>
    <w:rsid w:val="00545F8B"/>
    <w:rsid w:val="005470B6"/>
    <w:rsid w:val="005476A7"/>
    <w:rsid w:val="00547879"/>
    <w:rsid w:val="005512E7"/>
    <w:rsid w:val="00552B27"/>
    <w:rsid w:val="00556FB1"/>
    <w:rsid w:val="00557864"/>
    <w:rsid w:val="005600EB"/>
    <w:rsid w:val="005642A5"/>
    <w:rsid w:val="00564D0B"/>
    <w:rsid w:val="005709F8"/>
    <w:rsid w:val="00571023"/>
    <w:rsid w:val="0057252B"/>
    <w:rsid w:val="005737C7"/>
    <w:rsid w:val="00577C08"/>
    <w:rsid w:val="00580298"/>
    <w:rsid w:val="00582FAA"/>
    <w:rsid w:val="00584D83"/>
    <w:rsid w:val="00591003"/>
    <w:rsid w:val="005942D7"/>
    <w:rsid w:val="005945CB"/>
    <w:rsid w:val="005945D2"/>
    <w:rsid w:val="00594A08"/>
    <w:rsid w:val="00595020"/>
    <w:rsid w:val="00597F12"/>
    <w:rsid w:val="005A09DC"/>
    <w:rsid w:val="005A34CE"/>
    <w:rsid w:val="005A3A80"/>
    <w:rsid w:val="005A5EB1"/>
    <w:rsid w:val="005A6E3D"/>
    <w:rsid w:val="005B0771"/>
    <w:rsid w:val="005B092D"/>
    <w:rsid w:val="005B1484"/>
    <w:rsid w:val="005B16C7"/>
    <w:rsid w:val="005B4220"/>
    <w:rsid w:val="005B4869"/>
    <w:rsid w:val="005B76AD"/>
    <w:rsid w:val="005B791F"/>
    <w:rsid w:val="005B7E67"/>
    <w:rsid w:val="005C0E2D"/>
    <w:rsid w:val="005C2B56"/>
    <w:rsid w:val="005C3543"/>
    <w:rsid w:val="005C5685"/>
    <w:rsid w:val="005C65CC"/>
    <w:rsid w:val="005C6623"/>
    <w:rsid w:val="005D01CC"/>
    <w:rsid w:val="005D43A6"/>
    <w:rsid w:val="005D52E9"/>
    <w:rsid w:val="005D555B"/>
    <w:rsid w:val="005D6462"/>
    <w:rsid w:val="005E3841"/>
    <w:rsid w:val="005E3EE1"/>
    <w:rsid w:val="005E43EF"/>
    <w:rsid w:val="005E6FAF"/>
    <w:rsid w:val="005E7F17"/>
    <w:rsid w:val="005F231D"/>
    <w:rsid w:val="005F443E"/>
    <w:rsid w:val="005F6049"/>
    <w:rsid w:val="005F7182"/>
    <w:rsid w:val="005F7EB6"/>
    <w:rsid w:val="005F7F82"/>
    <w:rsid w:val="00602E8A"/>
    <w:rsid w:val="006049B1"/>
    <w:rsid w:val="00605032"/>
    <w:rsid w:val="00607D6C"/>
    <w:rsid w:val="006107E6"/>
    <w:rsid w:val="00610A9C"/>
    <w:rsid w:val="00613434"/>
    <w:rsid w:val="0061574B"/>
    <w:rsid w:val="00616209"/>
    <w:rsid w:val="006164BD"/>
    <w:rsid w:val="006202EB"/>
    <w:rsid w:val="0062114E"/>
    <w:rsid w:val="00622C72"/>
    <w:rsid w:val="00623269"/>
    <w:rsid w:val="00624044"/>
    <w:rsid w:val="00625DC3"/>
    <w:rsid w:val="00630865"/>
    <w:rsid w:val="00630A20"/>
    <w:rsid w:val="0063126A"/>
    <w:rsid w:val="00631D2C"/>
    <w:rsid w:val="006342BC"/>
    <w:rsid w:val="00635555"/>
    <w:rsid w:val="0063720D"/>
    <w:rsid w:val="00637682"/>
    <w:rsid w:val="00640C04"/>
    <w:rsid w:val="0064454C"/>
    <w:rsid w:val="00646263"/>
    <w:rsid w:val="00646EA4"/>
    <w:rsid w:val="0064758B"/>
    <w:rsid w:val="006515C3"/>
    <w:rsid w:val="006524C3"/>
    <w:rsid w:val="006536C2"/>
    <w:rsid w:val="00655670"/>
    <w:rsid w:val="00656419"/>
    <w:rsid w:val="00656F3B"/>
    <w:rsid w:val="00657436"/>
    <w:rsid w:val="00657BA3"/>
    <w:rsid w:val="00660ACB"/>
    <w:rsid w:val="00663EA0"/>
    <w:rsid w:val="006650CE"/>
    <w:rsid w:val="00666D07"/>
    <w:rsid w:val="0066701B"/>
    <w:rsid w:val="006734A4"/>
    <w:rsid w:val="00673650"/>
    <w:rsid w:val="00674756"/>
    <w:rsid w:val="006753B1"/>
    <w:rsid w:val="00681F50"/>
    <w:rsid w:val="006827CF"/>
    <w:rsid w:val="00682C2E"/>
    <w:rsid w:val="00682CC7"/>
    <w:rsid w:val="00683587"/>
    <w:rsid w:val="00684F22"/>
    <w:rsid w:val="0068518A"/>
    <w:rsid w:val="0068593E"/>
    <w:rsid w:val="006918DC"/>
    <w:rsid w:val="00691A85"/>
    <w:rsid w:val="006925FB"/>
    <w:rsid w:val="00693BE5"/>
    <w:rsid w:val="00694C07"/>
    <w:rsid w:val="00696F69"/>
    <w:rsid w:val="0069758A"/>
    <w:rsid w:val="006A283B"/>
    <w:rsid w:val="006A4B99"/>
    <w:rsid w:val="006A6D97"/>
    <w:rsid w:val="006B0BA4"/>
    <w:rsid w:val="006C49C3"/>
    <w:rsid w:val="006C4ADD"/>
    <w:rsid w:val="006C654C"/>
    <w:rsid w:val="006C7E59"/>
    <w:rsid w:val="006D0A87"/>
    <w:rsid w:val="006D2281"/>
    <w:rsid w:val="006D3240"/>
    <w:rsid w:val="006D3818"/>
    <w:rsid w:val="006D48A0"/>
    <w:rsid w:val="006D499B"/>
    <w:rsid w:val="006D657D"/>
    <w:rsid w:val="006D6F31"/>
    <w:rsid w:val="006D728E"/>
    <w:rsid w:val="006E01E3"/>
    <w:rsid w:val="006E0C88"/>
    <w:rsid w:val="006E421A"/>
    <w:rsid w:val="006E6D46"/>
    <w:rsid w:val="006E6E31"/>
    <w:rsid w:val="006E7626"/>
    <w:rsid w:val="006F1241"/>
    <w:rsid w:val="006F520A"/>
    <w:rsid w:val="006F554B"/>
    <w:rsid w:val="006F7FD5"/>
    <w:rsid w:val="007007FB"/>
    <w:rsid w:val="00701585"/>
    <w:rsid w:val="007030B8"/>
    <w:rsid w:val="00703382"/>
    <w:rsid w:val="007034A4"/>
    <w:rsid w:val="00704020"/>
    <w:rsid w:val="0070631E"/>
    <w:rsid w:val="00710B97"/>
    <w:rsid w:val="0071170F"/>
    <w:rsid w:val="0071347C"/>
    <w:rsid w:val="00714BC6"/>
    <w:rsid w:val="00715BCD"/>
    <w:rsid w:val="00716329"/>
    <w:rsid w:val="00717954"/>
    <w:rsid w:val="0072099B"/>
    <w:rsid w:val="00721E59"/>
    <w:rsid w:val="00722235"/>
    <w:rsid w:val="0072234B"/>
    <w:rsid w:val="00722800"/>
    <w:rsid w:val="00722D1C"/>
    <w:rsid w:val="007230E2"/>
    <w:rsid w:val="00723178"/>
    <w:rsid w:val="007240C5"/>
    <w:rsid w:val="00731098"/>
    <w:rsid w:val="00732917"/>
    <w:rsid w:val="00732A1E"/>
    <w:rsid w:val="00733E2B"/>
    <w:rsid w:val="0073585B"/>
    <w:rsid w:val="00735E61"/>
    <w:rsid w:val="00736B89"/>
    <w:rsid w:val="007371CA"/>
    <w:rsid w:val="00737FB1"/>
    <w:rsid w:val="007415B3"/>
    <w:rsid w:val="00743B73"/>
    <w:rsid w:val="00746EA0"/>
    <w:rsid w:val="00750199"/>
    <w:rsid w:val="007501D4"/>
    <w:rsid w:val="007502CF"/>
    <w:rsid w:val="0075148C"/>
    <w:rsid w:val="007516EC"/>
    <w:rsid w:val="00751C45"/>
    <w:rsid w:val="0075777B"/>
    <w:rsid w:val="00757F03"/>
    <w:rsid w:val="00760249"/>
    <w:rsid w:val="00760A84"/>
    <w:rsid w:val="00763657"/>
    <w:rsid w:val="007640FF"/>
    <w:rsid w:val="007660C3"/>
    <w:rsid w:val="007674CF"/>
    <w:rsid w:val="007726E1"/>
    <w:rsid w:val="00773B67"/>
    <w:rsid w:val="00773DF5"/>
    <w:rsid w:val="00774FF4"/>
    <w:rsid w:val="007773DC"/>
    <w:rsid w:val="00777566"/>
    <w:rsid w:val="0078114E"/>
    <w:rsid w:val="00781249"/>
    <w:rsid w:val="0078280D"/>
    <w:rsid w:val="00782EB2"/>
    <w:rsid w:val="00783FCA"/>
    <w:rsid w:val="00784591"/>
    <w:rsid w:val="00787AE1"/>
    <w:rsid w:val="00791675"/>
    <w:rsid w:val="00792CA3"/>
    <w:rsid w:val="00795664"/>
    <w:rsid w:val="00795B6B"/>
    <w:rsid w:val="007962FF"/>
    <w:rsid w:val="0079691B"/>
    <w:rsid w:val="007A206F"/>
    <w:rsid w:val="007A4B25"/>
    <w:rsid w:val="007A717A"/>
    <w:rsid w:val="007A7628"/>
    <w:rsid w:val="007A7F9D"/>
    <w:rsid w:val="007B1E31"/>
    <w:rsid w:val="007B20CE"/>
    <w:rsid w:val="007B3553"/>
    <w:rsid w:val="007B4291"/>
    <w:rsid w:val="007B4E6C"/>
    <w:rsid w:val="007B529D"/>
    <w:rsid w:val="007B770F"/>
    <w:rsid w:val="007C4CAC"/>
    <w:rsid w:val="007C66AF"/>
    <w:rsid w:val="007C6FF8"/>
    <w:rsid w:val="007C7065"/>
    <w:rsid w:val="007D138F"/>
    <w:rsid w:val="007D1F0F"/>
    <w:rsid w:val="007D5D8B"/>
    <w:rsid w:val="007E0F6A"/>
    <w:rsid w:val="007E106C"/>
    <w:rsid w:val="007E120E"/>
    <w:rsid w:val="007E4F37"/>
    <w:rsid w:val="007E5AF7"/>
    <w:rsid w:val="007E691E"/>
    <w:rsid w:val="007F2814"/>
    <w:rsid w:val="007F28A5"/>
    <w:rsid w:val="007F2987"/>
    <w:rsid w:val="007F5B62"/>
    <w:rsid w:val="007F7245"/>
    <w:rsid w:val="007F7337"/>
    <w:rsid w:val="007F78E8"/>
    <w:rsid w:val="00800F28"/>
    <w:rsid w:val="008038C7"/>
    <w:rsid w:val="00803E5F"/>
    <w:rsid w:val="0080480D"/>
    <w:rsid w:val="00804BBA"/>
    <w:rsid w:val="008050E7"/>
    <w:rsid w:val="00805822"/>
    <w:rsid w:val="00805DDA"/>
    <w:rsid w:val="00805FA4"/>
    <w:rsid w:val="00810A16"/>
    <w:rsid w:val="00810B2B"/>
    <w:rsid w:val="00811CED"/>
    <w:rsid w:val="00812415"/>
    <w:rsid w:val="00812A63"/>
    <w:rsid w:val="00812BDD"/>
    <w:rsid w:val="00812F4E"/>
    <w:rsid w:val="008146A3"/>
    <w:rsid w:val="008152F0"/>
    <w:rsid w:val="00815BC0"/>
    <w:rsid w:val="00820866"/>
    <w:rsid w:val="008239F9"/>
    <w:rsid w:val="008247DD"/>
    <w:rsid w:val="00824F10"/>
    <w:rsid w:val="008256CC"/>
    <w:rsid w:val="00826F06"/>
    <w:rsid w:val="0082709C"/>
    <w:rsid w:val="00827472"/>
    <w:rsid w:val="008304D6"/>
    <w:rsid w:val="00831AE3"/>
    <w:rsid w:val="00832A9C"/>
    <w:rsid w:val="00835319"/>
    <w:rsid w:val="00836992"/>
    <w:rsid w:val="00837172"/>
    <w:rsid w:val="00841670"/>
    <w:rsid w:val="00841EA9"/>
    <w:rsid w:val="0084408C"/>
    <w:rsid w:val="00844600"/>
    <w:rsid w:val="008459F8"/>
    <w:rsid w:val="00847C7F"/>
    <w:rsid w:val="00850348"/>
    <w:rsid w:val="00851E8E"/>
    <w:rsid w:val="008527F0"/>
    <w:rsid w:val="00852C93"/>
    <w:rsid w:val="00852EE6"/>
    <w:rsid w:val="00853335"/>
    <w:rsid w:val="00854425"/>
    <w:rsid w:val="00855455"/>
    <w:rsid w:val="0085795A"/>
    <w:rsid w:val="00861EFC"/>
    <w:rsid w:val="00862FC0"/>
    <w:rsid w:val="00864792"/>
    <w:rsid w:val="0086614F"/>
    <w:rsid w:val="008661B2"/>
    <w:rsid w:val="00866B82"/>
    <w:rsid w:val="00870B02"/>
    <w:rsid w:val="00872F18"/>
    <w:rsid w:val="0087391A"/>
    <w:rsid w:val="00874601"/>
    <w:rsid w:val="00883C73"/>
    <w:rsid w:val="00884A51"/>
    <w:rsid w:val="00884D3B"/>
    <w:rsid w:val="008854C3"/>
    <w:rsid w:val="00885715"/>
    <w:rsid w:val="00886AAA"/>
    <w:rsid w:val="00886CB2"/>
    <w:rsid w:val="008909A0"/>
    <w:rsid w:val="0089188C"/>
    <w:rsid w:val="00891AE8"/>
    <w:rsid w:val="008940FD"/>
    <w:rsid w:val="008943C9"/>
    <w:rsid w:val="00894B13"/>
    <w:rsid w:val="00896BA8"/>
    <w:rsid w:val="00896C4C"/>
    <w:rsid w:val="0089715D"/>
    <w:rsid w:val="008B029D"/>
    <w:rsid w:val="008B09C9"/>
    <w:rsid w:val="008B0E8D"/>
    <w:rsid w:val="008B2101"/>
    <w:rsid w:val="008B27F9"/>
    <w:rsid w:val="008B56B3"/>
    <w:rsid w:val="008B6632"/>
    <w:rsid w:val="008B6C19"/>
    <w:rsid w:val="008C0A92"/>
    <w:rsid w:val="008C1475"/>
    <w:rsid w:val="008C267B"/>
    <w:rsid w:val="008C2EE0"/>
    <w:rsid w:val="008C30D7"/>
    <w:rsid w:val="008C47A0"/>
    <w:rsid w:val="008C4E88"/>
    <w:rsid w:val="008C5A17"/>
    <w:rsid w:val="008C5F63"/>
    <w:rsid w:val="008C6082"/>
    <w:rsid w:val="008C6784"/>
    <w:rsid w:val="008D0221"/>
    <w:rsid w:val="008D0B11"/>
    <w:rsid w:val="008D0F2C"/>
    <w:rsid w:val="008D15BF"/>
    <w:rsid w:val="008D1D04"/>
    <w:rsid w:val="008D2702"/>
    <w:rsid w:val="008D4791"/>
    <w:rsid w:val="008E43B2"/>
    <w:rsid w:val="008E5947"/>
    <w:rsid w:val="008E643F"/>
    <w:rsid w:val="008E6749"/>
    <w:rsid w:val="008F2425"/>
    <w:rsid w:val="008F2A8D"/>
    <w:rsid w:val="008F420C"/>
    <w:rsid w:val="008F6472"/>
    <w:rsid w:val="008F65E2"/>
    <w:rsid w:val="008F6703"/>
    <w:rsid w:val="009003C3"/>
    <w:rsid w:val="00902C55"/>
    <w:rsid w:val="0090369F"/>
    <w:rsid w:val="009044E8"/>
    <w:rsid w:val="00910C55"/>
    <w:rsid w:val="00914CB9"/>
    <w:rsid w:val="00915192"/>
    <w:rsid w:val="0091557F"/>
    <w:rsid w:val="00920081"/>
    <w:rsid w:val="0092084E"/>
    <w:rsid w:val="00923117"/>
    <w:rsid w:val="009235C0"/>
    <w:rsid w:val="009246C3"/>
    <w:rsid w:val="00924AD6"/>
    <w:rsid w:val="009251A2"/>
    <w:rsid w:val="00926D39"/>
    <w:rsid w:val="009279C3"/>
    <w:rsid w:val="00930B09"/>
    <w:rsid w:val="009334F7"/>
    <w:rsid w:val="00933A00"/>
    <w:rsid w:val="00934D10"/>
    <w:rsid w:val="00940219"/>
    <w:rsid w:val="009418D4"/>
    <w:rsid w:val="0094249D"/>
    <w:rsid w:val="00943475"/>
    <w:rsid w:val="009468C1"/>
    <w:rsid w:val="009475B9"/>
    <w:rsid w:val="009479C7"/>
    <w:rsid w:val="00947FC9"/>
    <w:rsid w:val="00954D9A"/>
    <w:rsid w:val="009551E8"/>
    <w:rsid w:val="00955669"/>
    <w:rsid w:val="009556BA"/>
    <w:rsid w:val="009559F9"/>
    <w:rsid w:val="00955F6C"/>
    <w:rsid w:val="00956652"/>
    <w:rsid w:val="009567F0"/>
    <w:rsid w:val="00960274"/>
    <w:rsid w:val="00960D3F"/>
    <w:rsid w:val="009620A2"/>
    <w:rsid w:val="009620CE"/>
    <w:rsid w:val="009624BB"/>
    <w:rsid w:val="00962C08"/>
    <w:rsid w:val="00965025"/>
    <w:rsid w:val="00966526"/>
    <w:rsid w:val="00966E19"/>
    <w:rsid w:val="00967860"/>
    <w:rsid w:val="009705AD"/>
    <w:rsid w:val="009722E4"/>
    <w:rsid w:val="00973464"/>
    <w:rsid w:val="00973BDB"/>
    <w:rsid w:val="00976A7F"/>
    <w:rsid w:val="00977140"/>
    <w:rsid w:val="0098045D"/>
    <w:rsid w:val="00980A75"/>
    <w:rsid w:val="00980FCA"/>
    <w:rsid w:val="00982265"/>
    <w:rsid w:val="00983F01"/>
    <w:rsid w:val="00984D69"/>
    <w:rsid w:val="0098518A"/>
    <w:rsid w:val="009859A7"/>
    <w:rsid w:val="00985A5C"/>
    <w:rsid w:val="00986EAB"/>
    <w:rsid w:val="00987A0D"/>
    <w:rsid w:val="00990913"/>
    <w:rsid w:val="00990A54"/>
    <w:rsid w:val="009922A4"/>
    <w:rsid w:val="00992B8A"/>
    <w:rsid w:val="00994EDC"/>
    <w:rsid w:val="00995A40"/>
    <w:rsid w:val="009960B7"/>
    <w:rsid w:val="00997B74"/>
    <w:rsid w:val="009A1600"/>
    <w:rsid w:val="009A23B6"/>
    <w:rsid w:val="009A2C6F"/>
    <w:rsid w:val="009A4D1F"/>
    <w:rsid w:val="009A62DB"/>
    <w:rsid w:val="009A6AB4"/>
    <w:rsid w:val="009B11EF"/>
    <w:rsid w:val="009B26B9"/>
    <w:rsid w:val="009B2703"/>
    <w:rsid w:val="009B2AFB"/>
    <w:rsid w:val="009B59AC"/>
    <w:rsid w:val="009B601D"/>
    <w:rsid w:val="009C01CD"/>
    <w:rsid w:val="009C1EF1"/>
    <w:rsid w:val="009C278A"/>
    <w:rsid w:val="009C38C1"/>
    <w:rsid w:val="009C434F"/>
    <w:rsid w:val="009C5056"/>
    <w:rsid w:val="009C5425"/>
    <w:rsid w:val="009C6775"/>
    <w:rsid w:val="009C780F"/>
    <w:rsid w:val="009C7BDE"/>
    <w:rsid w:val="009D260F"/>
    <w:rsid w:val="009D2A1A"/>
    <w:rsid w:val="009D3A13"/>
    <w:rsid w:val="009D3BBA"/>
    <w:rsid w:val="009D44E1"/>
    <w:rsid w:val="009D5576"/>
    <w:rsid w:val="009D7D88"/>
    <w:rsid w:val="009E2F46"/>
    <w:rsid w:val="009E3375"/>
    <w:rsid w:val="009E4104"/>
    <w:rsid w:val="009E4687"/>
    <w:rsid w:val="009E4F81"/>
    <w:rsid w:val="009E70CE"/>
    <w:rsid w:val="009E74F6"/>
    <w:rsid w:val="009F30FE"/>
    <w:rsid w:val="009F4172"/>
    <w:rsid w:val="009F461B"/>
    <w:rsid w:val="009F48E7"/>
    <w:rsid w:val="009F4C6B"/>
    <w:rsid w:val="009F598E"/>
    <w:rsid w:val="009F6B6E"/>
    <w:rsid w:val="00A005BE"/>
    <w:rsid w:val="00A011AD"/>
    <w:rsid w:val="00A0177E"/>
    <w:rsid w:val="00A02074"/>
    <w:rsid w:val="00A02414"/>
    <w:rsid w:val="00A0355B"/>
    <w:rsid w:val="00A03ABE"/>
    <w:rsid w:val="00A04108"/>
    <w:rsid w:val="00A06F8C"/>
    <w:rsid w:val="00A074E1"/>
    <w:rsid w:val="00A10343"/>
    <w:rsid w:val="00A118A4"/>
    <w:rsid w:val="00A12000"/>
    <w:rsid w:val="00A13123"/>
    <w:rsid w:val="00A13221"/>
    <w:rsid w:val="00A13BAC"/>
    <w:rsid w:val="00A16140"/>
    <w:rsid w:val="00A1757F"/>
    <w:rsid w:val="00A175C0"/>
    <w:rsid w:val="00A22048"/>
    <w:rsid w:val="00A30802"/>
    <w:rsid w:val="00A314CD"/>
    <w:rsid w:val="00A324D8"/>
    <w:rsid w:val="00A340F2"/>
    <w:rsid w:val="00A3521E"/>
    <w:rsid w:val="00A354F2"/>
    <w:rsid w:val="00A36434"/>
    <w:rsid w:val="00A370E9"/>
    <w:rsid w:val="00A37BEE"/>
    <w:rsid w:val="00A40EDF"/>
    <w:rsid w:val="00A4113B"/>
    <w:rsid w:val="00A42484"/>
    <w:rsid w:val="00A4354D"/>
    <w:rsid w:val="00A43F3F"/>
    <w:rsid w:val="00A463E2"/>
    <w:rsid w:val="00A47663"/>
    <w:rsid w:val="00A50162"/>
    <w:rsid w:val="00A50B68"/>
    <w:rsid w:val="00A51F0E"/>
    <w:rsid w:val="00A53437"/>
    <w:rsid w:val="00A543C5"/>
    <w:rsid w:val="00A56B91"/>
    <w:rsid w:val="00A56E9F"/>
    <w:rsid w:val="00A57F54"/>
    <w:rsid w:val="00A649D2"/>
    <w:rsid w:val="00A64C80"/>
    <w:rsid w:val="00A6566A"/>
    <w:rsid w:val="00A66359"/>
    <w:rsid w:val="00A711C9"/>
    <w:rsid w:val="00A72574"/>
    <w:rsid w:val="00A726A6"/>
    <w:rsid w:val="00A728A2"/>
    <w:rsid w:val="00A76E61"/>
    <w:rsid w:val="00A77EC3"/>
    <w:rsid w:val="00A81668"/>
    <w:rsid w:val="00A818A6"/>
    <w:rsid w:val="00A85855"/>
    <w:rsid w:val="00A85C5D"/>
    <w:rsid w:val="00A85CFE"/>
    <w:rsid w:val="00A93E84"/>
    <w:rsid w:val="00AA1534"/>
    <w:rsid w:val="00AA304E"/>
    <w:rsid w:val="00AA4859"/>
    <w:rsid w:val="00AA61F8"/>
    <w:rsid w:val="00AA632B"/>
    <w:rsid w:val="00AA705C"/>
    <w:rsid w:val="00AA7E41"/>
    <w:rsid w:val="00AB032D"/>
    <w:rsid w:val="00AB2E4D"/>
    <w:rsid w:val="00AB497D"/>
    <w:rsid w:val="00AB5861"/>
    <w:rsid w:val="00AB7FB9"/>
    <w:rsid w:val="00AC025B"/>
    <w:rsid w:val="00AC31A1"/>
    <w:rsid w:val="00AC3A09"/>
    <w:rsid w:val="00AC4013"/>
    <w:rsid w:val="00AC6F1B"/>
    <w:rsid w:val="00AD1C6B"/>
    <w:rsid w:val="00AD29E2"/>
    <w:rsid w:val="00AD4DFD"/>
    <w:rsid w:val="00AD59C4"/>
    <w:rsid w:val="00AE24A6"/>
    <w:rsid w:val="00AE3CC3"/>
    <w:rsid w:val="00AE4366"/>
    <w:rsid w:val="00AE4C52"/>
    <w:rsid w:val="00AE5AA8"/>
    <w:rsid w:val="00AF12B8"/>
    <w:rsid w:val="00AF17D4"/>
    <w:rsid w:val="00AF29B1"/>
    <w:rsid w:val="00AF3FED"/>
    <w:rsid w:val="00AF4D37"/>
    <w:rsid w:val="00AF5B79"/>
    <w:rsid w:val="00AF6EB1"/>
    <w:rsid w:val="00AF74D6"/>
    <w:rsid w:val="00B009DC"/>
    <w:rsid w:val="00B00B39"/>
    <w:rsid w:val="00B01DD4"/>
    <w:rsid w:val="00B01F67"/>
    <w:rsid w:val="00B02F87"/>
    <w:rsid w:val="00B03C78"/>
    <w:rsid w:val="00B05EF0"/>
    <w:rsid w:val="00B12E4B"/>
    <w:rsid w:val="00B141B4"/>
    <w:rsid w:val="00B141D8"/>
    <w:rsid w:val="00B22085"/>
    <w:rsid w:val="00B22AAE"/>
    <w:rsid w:val="00B22B9B"/>
    <w:rsid w:val="00B25C0E"/>
    <w:rsid w:val="00B25C64"/>
    <w:rsid w:val="00B27409"/>
    <w:rsid w:val="00B279CE"/>
    <w:rsid w:val="00B303EA"/>
    <w:rsid w:val="00B31564"/>
    <w:rsid w:val="00B31FE6"/>
    <w:rsid w:val="00B3250D"/>
    <w:rsid w:val="00B330F6"/>
    <w:rsid w:val="00B33C3F"/>
    <w:rsid w:val="00B346AD"/>
    <w:rsid w:val="00B34F17"/>
    <w:rsid w:val="00B37EFC"/>
    <w:rsid w:val="00B40888"/>
    <w:rsid w:val="00B40BBA"/>
    <w:rsid w:val="00B40ECC"/>
    <w:rsid w:val="00B41407"/>
    <w:rsid w:val="00B4252B"/>
    <w:rsid w:val="00B438E2"/>
    <w:rsid w:val="00B43B3F"/>
    <w:rsid w:val="00B4532E"/>
    <w:rsid w:val="00B45A58"/>
    <w:rsid w:val="00B47026"/>
    <w:rsid w:val="00B51563"/>
    <w:rsid w:val="00B51D5A"/>
    <w:rsid w:val="00B523E7"/>
    <w:rsid w:val="00B5241E"/>
    <w:rsid w:val="00B529CA"/>
    <w:rsid w:val="00B52AA4"/>
    <w:rsid w:val="00B5332A"/>
    <w:rsid w:val="00B538AB"/>
    <w:rsid w:val="00B558E0"/>
    <w:rsid w:val="00B55F0F"/>
    <w:rsid w:val="00B5714E"/>
    <w:rsid w:val="00B57FA5"/>
    <w:rsid w:val="00B638AB"/>
    <w:rsid w:val="00B6471D"/>
    <w:rsid w:val="00B67D1F"/>
    <w:rsid w:val="00B71273"/>
    <w:rsid w:val="00B71A56"/>
    <w:rsid w:val="00B72581"/>
    <w:rsid w:val="00B7395D"/>
    <w:rsid w:val="00B75D86"/>
    <w:rsid w:val="00B76A8B"/>
    <w:rsid w:val="00B76E0D"/>
    <w:rsid w:val="00B77B3A"/>
    <w:rsid w:val="00B80289"/>
    <w:rsid w:val="00B82C62"/>
    <w:rsid w:val="00B82C72"/>
    <w:rsid w:val="00B832AF"/>
    <w:rsid w:val="00B90443"/>
    <w:rsid w:val="00B94203"/>
    <w:rsid w:val="00B9510F"/>
    <w:rsid w:val="00B95146"/>
    <w:rsid w:val="00B965D7"/>
    <w:rsid w:val="00B96883"/>
    <w:rsid w:val="00B96901"/>
    <w:rsid w:val="00B96A8D"/>
    <w:rsid w:val="00B96E35"/>
    <w:rsid w:val="00BA2443"/>
    <w:rsid w:val="00BB1C40"/>
    <w:rsid w:val="00BB35B0"/>
    <w:rsid w:val="00BB7110"/>
    <w:rsid w:val="00BC0E96"/>
    <w:rsid w:val="00BC3934"/>
    <w:rsid w:val="00BC604C"/>
    <w:rsid w:val="00BC6C95"/>
    <w:rsid w:val="00BC7E78"/>
    <w:rsid w:val="00BD0C98"/>
    <w:rsid w:val="00BD29DD"/>
    <w:rsid w:val="00BD2BD1"/>
    <w:rsid w:val="00BD2C63"/>
    <w:rsid w:val="00BD3FF9"/>
    <w:rsid w:val="00BD54CE"/>
    <w:rsid w:val="00BD71EE"/>
    <w:rsid w:val="00BE15A5"/>
    <w:rsid w:val="00BE2ED6"/>
    <w:rsid w:val="00BE36AC"/>
    <w:rsid w:val="00BE3DE2"/>
    <w:rsid w:val="00BE761A"/>
    <w:rsid w:val="00BE7F15"/>
    <w:rsid w:val="00BF172B"/>
    <w:rsid w:val="00BF2453"/>
    <w:rsid w:val="00BF3122"/>
    <w:rsid w:val="00BF657C"/>
    <w:rsid w:val="00BF7FCC"/>
    <w:rsid w:val="00C0097F"/>
    <w:rsid w:val="00C031C1"/>
    <w:rsid w:val="00C03DCA"/>
    <w:rsid w:val="00C04E73"/>
    <w:rsid w:val="00C06475"/>
    <w:rsid w:val="00C07C69"/>
    <w:rsid w:val="00C12CEA"/>
    <w:rsid w:val="00C13FFF"/>
    <w:rsid w:val="00C156B2"/>
    <w:rsid w:val="00C175C3"/>
    <w:rsid w:val="00C20415"/>
    <w:rsid w:val="00C2297B"/>
    <w:rsid w:val="00C24295"/>
    <w:rsid w:val="00C246D7"/>
    <w:rsid w:val="00C30C14"/>
    <w:rsid w:val="00C321AC"/>
    <w:rsid w:val="00C325F9"/>
    <w:rsid w:val="00C32A80"/>
    <w:rsid w:val="00C32F75"/>
    <w:rsid w:val="00C33F28"/>
    <w:rsid w:val="00C36769"/>
    <w:rsid w:val="00C40C1F"/>
    <w:rsid w:val="00C41B02"/>
    <w:rsid w:val="00C41B72"/>
    <w:rsid w:val="00C42618"/>
    <w:rsid w:val="00C4275B"/>
    <w:rsid w:val="00C44C52"/>
    <w:rsid w:val="00C44F23"/>
    <w:rsid w:val="00C45426"/>
    <w:rsid w:val="00C4674E"/>
    <w:rsid w:val="00C46BD8"/>
    <w:rsid w:val="00C50713"/>
    <w:rsid w:val="00C50A03"/>
    <w:rsid w:val="00C50CA8"/>
    <w:rsid w:val="00C51DBA"/>
    <w:rsid w:val="00C546B3"/>
    <w:rsid w:val="00C55325"/>
    <w:rsid w:val="00C55C7A"/>
    <w:rsid w:val="00C57CD4"/>
    <w:rsid w:val="00C57D48"/>
    <w:rsid w:val="00C61431"/>
    <w:rsid w:val="00C621EC"/>
    <w:rsid w:val="00C627EE"/>
    <w:rsid w:val="00C6494C"/>
    <w:rsid w:val="00C705C7"/>
    <w:rsid w:val="00C70DDD"/>
    <w:rsid w:val="00C71D1C"/>
    <w:rsid w:val="00C727AE"/>
    <w:rsid w:val="00C76CCF"/>
    <w:rsid w:val="00C8055D"/>
    <w:rsid w:val="00C82C84"/>
    <w:rsid w:val="00C83910"/>
    <w:rsid w:val="00C83AE3"/>
    <w:rsid w:val="00C83D0A"/>
    <w:rsid w:val="00C85656"/>
    <w:rsid w:val="00C86874"/>
    <w:rsid w:val="00C874F9"/>
    <w:rsid w:val="00C87FC8"/>
    <w:rsid w:val="00C90366"/>
    <w:rsid w:val="00C92DDD"/>
    <w:rsid w:val="00C9369C"/>
    <w:rsid w:val="00C97110"/>
    <w:rsid w:val="00CA004D"/>
    <w:rsid w:val="00CA016B"/>
    <w:rsid w:val="00CA055C"/>
    <w:rsid w:val="00CA067A"/>
    <w:rsid w:val="00CA0D5A"/>
    <w:rsid w:val="00CA2856"/>
    <w:rsid w:val="00CA51DE"/>
    <w:rsid w:val="00CA5776"/>
    <w:rsid w:val="00CA5DC2"/>
    <w:rsid w:val="00CA6777"/>
    <w:rsid w:val="00CA7337"/>
    <w:rsid w:val="00CA7932"/>
    <w:rsid w:val="00CB0991"/>
    <w:rsid w:val="00CB0E42"/>
    <w:rsid w:val="00CB12DD"/>
    <w:rsid w:val="00CB1CC2"/>
    <w:rsid w:val="00CB4126"/>
    <w:rsid w:val="00CB5287"/>
    <w:rsid w:val="00CC13CC"/>
    <w:rsid w:val="00CC236B"/>
    <w:rsid w:val="00CC62B5"/>
    <w:rsid w:val="00CC675B"/>
    <w:rsid w:val="00CD0B47"/>
    <w:rsid w:val="00CD1918"/>
    <w:rsid w:val="00CD606C"/>
    <w:rsid w:val="00CD6BD5"/>
    <w:rsid w:val="00CD7231"/>
    <w:rsid w:val="00CE17C2"/>
    <w:rsid w:val="00CE39CC"/>
    <w:rsid w:val="00CE47CD"/>
    <w:rsid w:val="00CE6562"/>
    <w:rsid w:val="00CE74A4"/>
    <w:rsid w:val="00CE777D"/>
    <w:rsid w:val="00CE7CAC"/>
    <w:rsid w:val="00CF14CA"/>
    <w:rsid w:val="00CF1A53"/>
    <w:rsid w:val="00CF37EB"/>
    <w:rsid w:val="00CF3C57"/>
    <w:rsid w:val="00CF46C9"/>
    <w:rsid w:val="00CF5AFC"/>
    <w:rsid w:val="00D02D6A"/>
    <w:rsid w:val="00D02F28"/>
    <w:rsid w:val="00D042DA"/>
    <w:rsid w:val="00D051FA"/>
    <w:rsid w:val="00D05445"/>
    <w:rsid w:val="00D06110"/>
    <w:rsid w:val="00D06129"/>
    <w:rsid w:val="00D067A0"/>
    <w:rsid w:val="00D1095F"/>
    <w:rsid w:val="00D11355"/>
    <w:rsid w:val="00D12AC4"/>
    <w:rsid w:val="00D14CDA"/>
    <w:rsid w:val="00D16C82"/>
    <w:rsid w:val="00D2213A"/>
    <w:rsid w:val="00D22546"/>
    <w:rsid w:val="00D226B6"/>
    <w:rsid w:val="00D23EBA"/>
    <w:rsid w:val="00D24D8B"/>
    <w:rsid w:val="00D26FEB"/>
    <w:rsid w:val="00D30643"/>
    <w:rsid w:val="00D31887"/>
    <w:rsid w:val="00D3318A"/>
    <w:rsid w:val="00D336B7"/>
    <w:rsid w:val="00D3388C"/>
    <w:rsid w:val="00D3489A"/>
    <w:rsid w:val="00D40315"/>
    <w:rsid w:val="00D40399"/>
    <w:rsid w:val="00D42466"/>
    <w:rsid w:val="00D479F9"/>
    <w:rsid w:val="00D52E92"/>
    <w:rsid w:val="00D53CF4"/>
    <w:rsid w:val="00D53FAA"/>
    <w:rsid w:val="00D54A34"/>
    <w:rsid w:val="00D557AF"/>
    <w:rsid w:val="00D56552"/>
    <w:rsid w:val="00D56D43"/>
    <w:rsid w:val="00D60C29"/>
    <w:rsid w:val="00D63DAE"/>
    <w:rsid w:val="00D64F7A"/>
    <w:rsid w:val="00D65E6B"/>
    <w:rsid w:val="00D70A9B"/>
    <w:rsid w:val="00D72211"/>
    <w:rsid w:val="00D730EE"/>
    <w:rsid w:val="00D7416D"/>
    <w:rsid w:val="00D748B8"/>
    <w:rsid w:val="00D74DFA"/>
    <w:rsid w:val="00D806EE"/>
    <w:rsid w:val="00D81594"/>
    <w:rsid w:val="00D864E2"/>
    <w:rsid w:val="00D93267"/>
    <w:rsid w:val="00D941CC"/>
    <w:rsid w:val="00D946A4"/>
    <w:rsid w:val="00D960C3"/>
    <w:rsid w:val="00DA16D7"/>
    <w:rsid w:val="00DA292F"/>
    <w:rsid w:val="00DA2D9C"/>
    <w:rsid w:val="00DA2EB2"/>
    <w:rsid w:val="00DA486D"/>
    <w:rsid w:val="00DA7337"/>
    <w:rsid w:val="00DB67D5"/>
    <w:rsid w:val="00DC1387"/>
    <w:rsid w:val="00DC4383"/>
    <w:rsid w:val="00DC5382"/>
    <w:rsid w:val="00DC5EC2"/>
    <w:rsid w:val="00DC6479"/>
    <w:rsid w:val="00DC67ED"/>
    <w:rsid w:val="00DD2136"/>
    <w:rsid w:val="00DD2525"/>
    <w:rsid w:val="00DD4EB5"/>
    <w:rsid w:val="00DD6873"/>
    <w:rsid w:val="00DD75E8"/>
    <w:rsid w:val="00DE040E"/>
    <w:rsid w:val="00DE0A2D"/>
    <w:rsid w:val="00DE23EB"/>
    <w:rsid w:val="00DE4DF4"/>
    <w:rsid w:val="00DE562C"/>
    <w:rsid w:val="00DE5B9D"/>
    <w:rsid w:val="00DE654A"/>
    <w:rsid w:val="00DE685B"/>
    <w:rsid w:val="00DE7184"/>
    <w:rsid w:val="00DF0129"/>
    <w:rsid w:val="00DF105E"/>
    <w:rsid w:val="00DF14DD"/>
    <w:rsid w:val="00DF201A"/>
    <w:rsid w:val="00DF47F2"/>
    <w:rsid w:val="00E035A2"/>
    <w:rsid w:val="00E037F1"/>
    <w:rsid w:val="00E05469"/>
    <w:rsid w:val="00E067FC"/>
    <w:rsid w:val="00E06EB0"/>
    <w:rsid w:val="00E1062B"/>
    <w:rsid w:val="00E108AC"/>
    <w:rsid w:val="00E115E4"/>
    <w:rsid w:val="00E1322D"/>
    <w:rsid w:val="00E14362"/>
    <w:rsid w:val="00E14E47"/>
    <w:rsid w:val="00E1512F"/>
    <w:rsid w:val="00E15961"/>
    <w:rsid w:val="00E1605F"/>
    <w:rsid w:val="00E16215"/>
    <w:rsid w:val="00E20363"/>
    <w:rsid w:val="00E2106D"/>
    <w:rsid w:val="00E229BA"/>
    <w:rsid w:val="00E2352A"/>
    <w:rsid w:val="00E24279"/>
    <w:rsid w:val="00E257CF"/>
    <w:rsid w:val="00E269AB"/>
    <w:rsid w:val="00E302E0"/>
    <w:rsid w:val="00E30DD5"/>
    <w:rsid w:val="00E31D90"/>
    <w:rsid w:val="00E330BC"/>
    <w:rsid w:val="00E330CF"/>
    <w:rsid w:val="00E35122"/>
    <w:rsid w:val="00E357C9"/>
    <w:rsid w:val="00E40A0D"/>
    <w:rsid w:val="00E41F8A"/>
    <w:rsid w:val="00E4369F"/>
    <w:rsid w:val="00E43D43"/>
    <w:rsid w:val="00E43D48"/>
    <w:rsid w:val="00E456E2"/>
    <w:rsid w:val="00E46200"/>
    <w:rsid w:val="00E508A9"/>
    <w:rsid w:val="00E53242"/>
    <w:rsid w:val="00E560CC"/>
    <w:rsid w:val="00E56B4F"/>
    <w:rsid w:val="00E5737F"/>
    <w:rsid w:val="00E613AA"/>
    <w:rsid w:val="00E61F01"/>
    <w:rsid w:val="00E62D90"/>
    <w:rsid w:val="00E638BF"/>
    <w:rsid w:val="00E6392D"/>
    <w:rsid w:val="00E64C44"/>
    <w:rsid w:val="00E66761"/>
    <w:rsid w:val="00E66B5C"/>
    <w:rsid w:val="00E670FB"/>
    <w:rsid w:val="00E7048C"/>
    <w:rsid w:val="00E74BF7"/>
    <w:rsid w:val="00E75775"/>
    <w:rsid w:val="00E76598"/>
    <w:rsid w:val="00E82EBA"/>
    <w:rsid w:val="00E83268"/>
    <w:rsid w:val="00E84F98"/>
    <w:rsid w:val="00E869B8"/>
    <w:rsid w:val="00E8724B"/>
    <w:rsid w:val="00E87AD8"/>
    <w:rsid w:val="00E87BB6"/>
    <w:rsid w:val="00E9221D"/>
    <w:rsid w:val="00E94275"/>
    <w:rsid w:val="00E945A5"/>
    <w:rsid w:val="00E97CD0"/>
    <w:rsid w:val="00EA0EEB"/>
    <w:rsid w:val="00EA109F"/>
    <w:rsid w:val="00EA13CE"/>
    <w:rsid w:val="00EA6FCE"/>
    <w:rsid w:val="00EA7840"/>
    <w:rsid w:val="00EA7EEE"/>
    <w:rsid w:val="00EB7061"/>
    <w:rsid w:val="00EC4B3A"/>
    <w:rsid w:val="00EC6493"/>
    <w:rsid w:val="00EC6516"/>
    <w:rsid w:val="00EC6532"/>
    <w:rsid w:val="00EC6C2C"/>
    <w:rsid w:val="00ED0656"/>
    <w:rsid w:val="00ED16C3"/>
    <w:rsid w:val="00ED16D5"/>
    <w:rsid w:val="00ED1B6E"/>
    <w:rsid w:val="00ED376A"/>
    <w:rsid w:val="00ED49A9"/>
    <w:rsid w:val="00ED6507"/>
    <w:rsid w:val="00EE0A2F"/>
    <w:rsid w:val="00EE1918"/>
    <w:rsid w:val="00EE3A84"/>
    <w:rsid w:val="00EE6DA6"/>
    <w:rsid w:val="00EE7576"/>
    <w:rsid w:val="00EE7C9F"/>
    <w:rsid w:val="00EF30AB"/>
    <w:rsid w:val="00EF3117"/>
    <w:rsid w:val="00EF5A3E"/>
    <w:rsid w:val="00F009D2"/>
    <w:rsid w:val="00F04045"/>
    <w:rsid w:val="00F0476E"/>
    <w:rsid w:val="00F04DF8"/>
    <w:rsid w:val="00F10B83"/>
    <w:rsid w:val="00F11B33"/>
    <w:rsid w:val="00F12913"/>
    <w:rsid w:val="00F12C02"/>
    <w:rsid w:val="00F148A4"/>
    <w:rsid w:val="00F2021B"/>
    <w:rsid w:val="00F24EE9"/>
    <w:rsid w:val="00F2749E"/>
    <w:rsid w:val="00F307B3"/>
    <w:rsid w:val="00F31D15"/>
    <w:rsid w:val="00F3419F"/>
    <w:rsid w:val="00F352F0"/>
    <w:rsid w:val="00F3748E"/>
    <w:rsid w:val="00F37B80"/>
    <w:rsid w:val="00F40052"/>
    <w:rsid w:val="00F40458"/>
    <w:rsid w:val="00F4160E"/>
    <w:rsid w:val="00F42D9B"/>
    <w:rsid w:val="00F42F65"/>
    <w:rsid w:val="00F42F9D"/>
    <w:rsid w:val="00F44C40"/>
    <w:rsid w:val="00F45DAD"/>
    <w:rsid w:val="00F45E12"/>
    <w:rsid w:val="00F463A4"/>
    <w:rsid w:val="00F47226"/>
    <w:rsid w:val="00F5420F"/>
    <w:rsid w:val="00F5517F"/>
    <w:rsid w:val="00F55A7C"/>
    <w:rsid w:val="00F55BE5"/>
    <w:rsid w:val="00F57971"/>
    <w:rsid w:val="00F622D9"/>
    <w:rsid w:val="00F64ADA"/>
    <w:rsid w:val="00F668C1"/>
    <w:rsid w:val="00F7090D"/>
    <w:rsid w:val="00F72192"/>
    <w:rsid w:val="00F737A0"/>
    <w:rsid w:val="00F742BD"/>
    <w:rsid w:val="00F77731"/>
    <w:rsid w:val="00F818FF"/>
    <w:rsid w:val="00F84D46"/>
    <w:rsid w:val="00F8780D"/>
    <w:rsid w:val="00F87E03"/>
    <w:rsid w:val="00F900D5"/>
    <w:rsid w:val="00F92A5D"/>
    <w:rsid w:val="00F95207"/>
    <w:rsid w:val="00F95331"/>
    <w:rsid w:val="00F9560C"/>
    <w:rsid w:val="00F95758"/>
    <w:rsid w:val="00F95C59"/>
    <w:rsid w:val="00F97966"/>
    <w:rsid w:val="00FA1873"/>
    <w:rsid w:val="00FA1CAA"/>
    <w:rsid w:val="00FA1F2A"/>
    <w:rsid w:val="00FA2A80"/>
    <w:rsid w:val="00FA34E0"/>
    <w:rsid w:val="00FA3AAB"/>
    <w:rsid w:val="00FA4EA3"/>
    <w:rsid w:val="00FA5560"/>
    <w:rsid w:val="00FA5910"/>
    <w:rsid w:val="00FA72F1"/>
    <w:rsid w:val="00FB192C"/>
    <w:rsid w:val="00FB24FD"/>
    <w:rsid w:val="00FB27CB"/>
    <w:rsid w:val="00FB5C26"/>
    <w:rsid w:val="00FB7261"/>
    <w:rsid w:val="00FC0CF3"/>
    <w:rsid w:val="00FC0E92"/>
    <w:rsid w:val="00FC35E6"/>
    <w:rsid w:val="00FC4625"/>
    <w:rsid w:val="00FC5A7D"/>
    <w:rsid w:val="00FC60E9"/>
    <w:rsid w:val="00FD05F4"/>
    <w:rsid w:val="00FD6E41"/>
    <w:rsid w:val="00FE0261"/>
    <w:rsid w:val="00FE029B"/>
    <w:rsid w:val="00FE36A6"/>
    <w:rsid w:val="00FE438A"/>
    <w:rsid w:val="00FE4891"/>
    <w:rsid w:val="00FE4A31"/>
    <w:rsid w:val="00FE6297"/>
    <w:rsid w:val="00FF0CE9"/>
    <w:rsid w:val="00FF1959"/>
    <w:rsid w:val="00FF395E"/>
    <w:rsid w:val="00FF442F"/>
    <w:rsid w:val="00FF4799"/>
    <w:rsid w:val="00FF4B03"/>
    <w:rsid w:val="00FF5131"/>
    <w:rsid w:val="00FF60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3B5FD"/>
  <w15:chartTrackingRefBased/>
  <w15:docId w15:val="{A9ED6538-23A1-FD44-B6FD-9C26BB5CA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6E11"/>
    <w:rPr>
      <w:rFonts w:ascii="Times New Roman" w:eastAsia="Times New Roman" w:hAnsi="Times New Roman" w:cs="Times New Roman"/>
    </w:rPr>
  </w:style>
  <w:style w:type="paragraph" w:styleId="Heading1">
    <w:name w:val="heading 1"/>
    <w:basedOn w:val="Normal"/>
    <w:next w:val="Normal"/>
    <w:link w:val="Heading1Char"/>
    <w:uiPriority w:val="9"/>
    <w:qFormat/>
    <w:rsid w:val="00AF6EB1"/>
    <w:pPr>
      <w:keepNext/>
      <w:keepLines/>
      <w:spacing w:before="240" w:line="360" w:lineRule="auto"/>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F6EB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A1322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vslist">
    <w:name w:val="vs list"/>
    <w:uiPriority w:val="99"/>
    <w:rsid w:val="00331060"/>
    <w:pPr>
      <w:numPr>
        <w:numId w:val="1"/>
      </w:numPr>
    </w:pPr>
  </w:style>
  <w:style w:type="numbering" w:customStyle="1" w:styleId="21">
    <w:name w:val="2.1"/>
    <w:basedOn w:val="NoList"/>
    <w:uiPriority w:val="99"/>
    <w:rsid w:val="00331060"/>
    <w:pPr>
      <w:numPr>
        <w:numId w:val="2"/>
      </w:numPr>
    </w:pPr>
  </w:style>
  <w:style w:type="numbering" w:customStyle="1" w:styleId="List1-number">
    <w:name w:val="List1-number"/>
    <w:basedOn w:val="NoList"/>
    <w:uiPriority w:val="99"/>
    <w:rsid w:val="00A02074"/>
    <w:pPr>
      <w:numPr>
        <w:numId w:val="3"/>
      </w:numPr>
    </w:pPr>
  </w:style>
  <w:style w:type="character" w:customStyle="1" w:styleId="Heading1Char">
    <w:name w:val="Heading 1 Char"/>
    <w:basedOn w:val="DefaultParagraphFont"/>
    <w:link w:val="Heading1"/>
    <w:uiPriority w:val="9"/>
    <w:rsid w:val="00AF6EB1"/>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F6EB1"/>
    <w:rPr>
      <w:rFonts w:ascii="Times New Roman" w:eastAsiaTheme="majorEastAsia" w:hAnsi="Times New Roman" w:cstheme="majorBidi"/>
      <w:b/>
      <w:color w:val="000000" w:themeColor="text1"/>
      <w:szCs w:val="26"/>
    </w:rPr>
  </w:style>
  <w:style w:type="table" w:styleId="TableGrid">
    <w:name w:val="Table Grid"/>
    <w:basedOn w:val="TableNormal"/>
    <w:uiPriority w:val="59"/>
    <w:rsid w:val="000E79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E790D"/>
  </w:style>
  <w:style w:type="character" w:styleId="Hyperlink">
    <w:name w:val="Hyperlink"/>
    <w:basedOn w:val="DefaultParagraphFont"/>
    <w:uiPriority w:val="99"/>
    <w:unhideWhenUsed/>
    <w:rsid w:val="000E790D"/>
    <w:rPr>
      <w:color w:val="0000FF"/>
      <w:u w:val="single"/>
    </w:rPr>
  </w:style>
  <w:style w:type="paragraph" w:styleId="ListParagraph">
    <w:name w:val="List Paragraph"/>
    <w:basedOn w:val="Normal"/>
    <w:uiPriority w:val="34"/>
    <w:qFormat/>
    <w:rsid w:val="00582FAA"/>
    <w:pPr>
      <w:ind w:left="720"/>
      <w:contextualSpacing/>
    </w:pPr>
  </w:style>
  <w:style w:type="paragraph" w:styleId="Header">
    <w:name w:val="header"/>
    <w:basedOn w:val="Normal"/>
    <w:link w:val="HeaderChar"/>
    <w:uiPriority w:val="99"/>
    <w:unhideWhenUsed/>
    <w:rsid w:val="00DF105E"/>
    <w:pPr>
      <w:tabs>
        <w:tab w:val="center" w:pos="4680"/>
        <w:tab w:val="right" w:pos="9360"/>
      </w:tabs>
    </w:pPr>
  </w:style>
  <w:style w:type="character" w:customStyle="1" w:styleId="HeaderChar">
    <w:name w:val="Header Char"/>
    <w:basedOn w:val="DefaultParagraphFont"/>
    <w:link w:val="Header"/>
    <w:uiPriority w:val="99"/>
    <w:rsid w:val="00DF105E"/>
    <w:rPr>
      <w:rFonts w:ascii="Times New Roman" w:hAnsi="Times New Roman"/>
    </w:rPr>
  </w:style>
  <w:style w:type="paragraph" w:styleId="Footer">
    <w:name w:val="footer"/>
    <w:basedOn w:val="Normal"/>
    <w:link w:val="FooterChar"/>
    <w:uiPriority w:val="99"/>
    <w:unhideWhenUsed/>
    <w:rsid w:val="00DF105E"/>
    <w:pPr>
      <w:tabs>
        <w:tab w:val="center" w:pos="4680"/>
        <w:tab w:val="right" w:pos="9360"/>
      </w:tabs>
    </w:pPr>
  </w:style>
  <w:style w:type="character" w:customStyle="1" w:styleId="FooterChar">
    <w:name w:val="Footer Char"/>
    <w:basedOn w:val="DefaultParagraphFont"/>
    <w:link w:val="Footer"/>
    <w:uiPriority w:val="99"/>
    <w:rsid w:val="00DF105E"/>
    <w:rPr>
      <w:rFonts w:ascii="Times New Roman" w:hAnsi="Times New Roman"/>
    </w:rPr>
  </w:style>
  <w:style w:type="paragraph" w:customStyle="1" w:styleId="xmsolistparagraph">
    <w:name w:val="x_msolistparagraph"/>
    <w:basedOn w:val="Normal"/>
    <w:rsid w:val="00424309"/>
    <w:pPr>
      <w:spacing w:before="100" w:beforeAutospacing="1" w:after="100" w:afterAutospacing="1"/>
    </w:pPr>
  </w:style>
  <w:style w:type="paragraph" w:customStyle="1" w:styleId="xmsonormal">
    <w:name w:val="x_msonormal"/>
    <w:basedOn w:val="Normal"/>
    <w:rsid w:val="00424309"/>
    <w:pPr>
      <w:spacing w:before="100" w:beforeAutospacing="1" w:after="100" w:afterAutospacing="1"/>
    </w:pPr>
  </w:style>
  <w:style w:type="character" w:customStyle="1" w:styleId="UnresolvedMention1">
    <w:name w:val="Unresolved Mention1"/>
    <w:basedOn w:val="DefaultParagraphFont"/>
    <w:uiPriority w:val="99"/>
    <w:semiHidden/>
    <w:unhideWhenUsed/>
    <w:rsid w:val="00E66B5C"/>
    <w:rPr>
      <w:color w:val="605E5C"/>
      <w:shd w:val="clear" w:color="auto" w:fill="E1DFDD"/>
    </w:rPr>
  </w:style>
  <w:style w:type="character" w:styleId="SubtleEmphasis">
    <w:name w:val="Subtle Emphasis"/>
    <w:basedOn w:val="DefaultParagraphFont"/>
    <w:uiPriority w:val="19"/>
    <w:qFormat/>
    <w:rsid w:val="00795B6B"/>
    <w:rPr>
      <w:i/>
      <w:iCs/>
      <w:color w:val="404040" w:themeColor="text1" w:themeTint="BF"/>
    </w:rPr>
  </w:style>
  <w:style w:type="character" w:styleId="CommentReference">
    <w:name w:val="annotation reference"/>
    <w:basedOn w:val="DefaultParagraphFont"/>
    <w:uiPriority w:val="99"/>
    <w:semiHidden/>
    <w:unhideWhenUsed/>
    <w:rsid w:val="000456B1"/>
    <w:rPr>
      <w:sz w:val="16"/>
      <w:szCs w:val="16"/>
    </w:rPr>
  </w:style>
  <w:style w:type="paragraph" w:styleId="CommentText">
    <w:name w:val="annotation text"/>
    <w:basedOn w:val="Normal"/>
    <w:link w:val="CommentTextChar"/>
    <w:uiPriority w:val="99"/>
    <w:unhideWhenUsed/>
    <w:rsid w:val="000456B1"/>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0456B1"/>
    <w:rPr>
      <w:rFonts w:ascii="Arial" w:eastAsia="Arial" w:hAnsi="Arial" w:cs="Arial"/>
      <w:sz w:val="20"/>
      <w:szCs w:val="20"/>
      <w:lang w:val="en"/>
    </w:rPr>
  </w:style>
  <w:style w:type="paragraph" w:customStyle="1" w:styleId="EndNoteBibliographyTitle">
    <w:name w:val="EndNote Bibliography Title"/>
    <w:basedOn w:val="Normal"/>
    <w:link w:val="EndNoteBibliographyTitleChar"/>
    <w:rsid w:val="00CF46C9"/>
    <w:pPr>
      <w:jc w:val="center"/>
    </w:pPr>
  </w:style>
  <w:style w:type="character" w:customStyle="1" w:styleId="EndNoteBibliographyTitleChar">
    <w:name w:val="EndNote Bibliography Title Char"/>
    <w:basedOn w:val="DefaultParagraphFont"/>
    <w:link w:val="EndNoteBibliographyTitle"/>
    <w:rsid w:val="00CF46C9"/>
    <w:rPr>
      <w:rFonts w:ascii="Times New Roman" w:eastAsia="Times New Roman" w:hAnsi="Times New Roman" w:cs="Times New Roman"/>
    </w:rPr>
  </w:style>
  <w:style w:type="paragraph" w:customStyle="1" w:styleId="EndNoteBibliography">
    <w:name w:val="EndNote Bibliography"/>
    <w:basedOn w:val="Normal"/>
    <w:link w:val="EndNoteBibliographyChar"/>
    <w:rsid w:val="00CF46C9"/>
  </w:style>
  <w:style w:type="character" w:customStyle="1" w:styleId="EndNoteBibliographyChar">
    <w:name w:val="EndNote Bibliography Char"/>
    <w:basedOn w:val="DefaultParagraphFont"/>
    <w:link w:val="EndNoteBibliography"/>
    <w:rsid w:val="00CF46C9"/>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CC13CC"/>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CC13CC"/>
    <w:rPr>
      <w:rFonts w:ascii="Times New Roman" w:eastAsia="Times New Roman" w:hAnsi="Times New Roman" w:cs="Times New Roman"/>
      <w:b/>
      <w:bCs/>
      <w:sz w:val="20"/>
      <w:szCs w:val="20"/>
      <w:lang w:val="en"/>
    </w:rPr>
  </w:style>
  <w:style w:type="character" w:customStyle="1" w:styleId="docsum-pmid">
    <w:name w:val="docsum-pmid"/>
    <w:basedOn w:val="DefaultParagraphFont"/>
    <w:rsid w:val="005B1484"/>
  </w:style>
  <w:style w:type="character" w:customStyle="1" w:styleId="Heading3Char">
    <w:name w:val="Heading 3 Char"/>
    <w:basedOn w:val="DefaultParagraphFont"/>
    <w:link w:val="Heading3"/>
    <w:uiPriority w:val="9"/>
    <w:semiHidden/>
    <w:rsid w:val="00A13221"/>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A16140"/>
    <w:pPr>
      <w:spacing w:before="100" w:beforeAutospacing="1" w:after="100" w:afterAutospacing="1"/>
    </w:pPr>
  </w:style>
  <w:style w:type="paragraph" w:customStyle="1" w:styleId="ydp8982e9dmsonormal">
    <w:name w:val="ydp8982e9dmsonormal"/>
    <w:basedOn w:val="Normal"/>
    <w:rsid w:val="00012A44"/>
    <w:pPr>
      <w:spacing w:before="100" w:beforeAutospacing="1" w:after="100" w:afterAutospacing="1"/>
    </w:pPr>
  </w:style>
  <w:style w:type="character" w:customStyle="1" w:styleId="ydp8982e9dhgkelc">
    <w:name w:val="ydp8982e9dhgkelc"/>
    <w:basedOn w:val="DefaultParagraphFont"/>
    <w:rsid w:val="00012A44"/>
  </w:style>
  <w:style w:type="paragraph" w:customStyle="1" w:styleId="ydp8982e9dyiv5591850786endnotebibliography">
    <w:name w:val="ydp8982e9dyiv5591850786endnotebibliography"/>
    <w:basedOn w:val="Normal"/>
    <w:rsid w:val="00012A44"/>
    <w:pPr>
      <w:spacing w:before="100" w:beforeAutospacing="1" w:after="100" w:afterAutospacing="1"/>
    </w:pPr>
  </w:style>
  <w:style w:type="character" w:customStyle="1" w:styleId="ydp8982e9ddocsum-authors">
    <w:name w:val="ydp8982e9ddocsum-authors"/>
    <w:basedOn w:val="DefaultParagraphFont"/>
    <w:rsid w:val="00012A44"/>
  </w:style>
  <w:style w:type="character" w:customStyle="1" w:styleId="ydp8982e9ddocsum-journal-citation">
    <w:name w:val="ydp8982e9ddocsum-journal-citation"/>
    <w:basedOn w:val="DefaultParagraphFont"/>
    <w:rsid w:val="00012A44"/>
  </w:style>
  <w:style w:type="character" w:customStyle="1" w:styleId="ydp8982e9dcomma">
    <w:name w:val="ydp8982e9dcomma"/>
    <w:basedOn w:val="DefaultParagraphFont"/>
    <w:rsid w:val="00012A44"/>
  </w:style>
  <w:style w:type="character" w:customStyle="1" w:styleId="ydp8982e9dauthor-sup-separator">
    <w:name w:val="ydp8982e9dauthor-sup-separator"/>
    <w:basedOn w:val="DefaultParagraphFont"/>
    <w:rsid w:val="00012A44"/>
  </w:style>
  <w:style w:type="character" w:customStyle="1" w:styleId="ydp8982e9dperiod">
    <w:name w:val="ydp8982e9dperiod"/>
    <w:basedOn w:val="DefaultParagraphFont"/>
    <w:rsid w:val="00012A44"/>
  </w:style>
  <w:style w:type="character" w:customStyle="1" w:styleId="ydp8982e9dcit">
    <w:name w:val="ydp8982e9dcit"/>
    <w:basedOn w:val="DefaultParagraphFont"/>
    <w:rsid w:val="00012A44"/>
  </w:style>
  <w:style w:type="character" w:customStyle="1" w:styleId="ydp8982e9dcitation-doi">
    <w:name w:val="ydp8982e9dcitation-doi"/>
    <w:basedOn w:val="DefaultParagraphFont"/>
    <w:rsid w:val="00012A44"/>
  </w:style>
  <w:style w:type="character" w:styleId="FollowedHyperlink">
    <w:name w:val="FollowedHyperlink"/>
    <w:basedOn w:val="DefaultParagraphFont"/>
    <w:uiPriority w:val="99"/>
    <w:semiHidden/>
    <w:unhideWhenUsed/>
    <w:rsid w:val="00B67D1F"/>
    <w:rPr>
      <w:color w:val="954F72" w:themeColor="followedHyperlink"/>
      <w:u w:val="single"/>
    </w:rPr>
  </w:style>
  <w:style w:type="paragraph" w:styleId="NoSpacing">
    <w:name w:val="No Spacing"/>
    <w:uiPriority w:val="1"/>
    <w:qFormat/>
    <w:rsid w:val="00804BBA"/>
    <w:rPr>
      <w:sz w:val="22"/>
      <w:szCs w:val="22"/>
    </w:rPr>
  </w:style>
  <w:style w:type="paragraph" w:customStyle="1" w:styleId="desc">
    <w:name w:val="desc"/>
    <w:basedOn w:val="Normal"/>
    <w:rsid w:val="00517576"/>
    <w:pPr>
      <w:spacing w:before="100" w:beforeAutospacing="1" w:after="100" w:afterAutospacing="1"/>
    </w:pPr>
    <w:rPr>
      <w:lang w:val="en-GB" w:eastAsia="en-GB"/>
    </w:rPr>
  </w:style>
  <w:style w:type="character" w:customStyle="1" w:styleId="hgkelc">
    <w:name w:val="hgkelc"/>
    <w:basedOn w:val="DefaultParagraphFont"/>
    <w:rsid w:val="002A6044"/>
  </w:style>
  <w:style w:type="character" w:styleId="Emphasis">
    <w:name w:val="Emphasis"/>
    <w:basedOn w:val="DefaultParagraphFont"/>
    <w:uiPriority w:val="20"/>
    <w:qFormat/>
    <w:rsid w:val="002A6044"/>
    <w:rPr>
      <w:i/>
      <w:iCs/>
    </w:rPr>
  </w:style>
  <w:style w:type="character" w:styleId="Strong">
    <w:name w:val="Strong"/>
    <w:basedOn w:val="DefaultParagraphFont"/>
    <w:uiPriority w:val="22"/>
    <w:qFormat/>
    <w:rsid w:val="00FF4B03"/>
    <w:rPr>
      <w:b/>
      <w:bCs/>
    </w:rPr>
  </w:style>
  <w:style w:type="character" w:styleId="LineNumber">
    <w:name w:val="line number"/>
    <w:basedOn w:val="DefaultParagraphFont"/>
    <w:uiPriority w:val="99"/>
    <w:semiHidden/>
    <w:unhideWhenUsed/>
    <w:rsid w:val="005E43EF"/>
  </w:style>
  <w:style w:type="character" w:styleId="PageNumber">
    <w:name w:val="page number"/>
    <w:basedOn w:val="DefaultParagraphFont"/>
    <w:uiPriority w:val="99"/>
    <w:semiHidden/>
    <w:unhideWhenUsed/>
    <w:rsid w:val="00656419"/>
  </w:style>
  <w:style w:type="paragraph" w:styleId="Revision">
    <w:name w:val="Revision"/>
    <w:hidden/>
    <w:uiPriority w:val="99"/>
    <w:semiHidden/>
    <w:rsid w:val="00656419"/>
    <w:rPr>
      <w:rFonts w:ascii="Times New Roman" w:eastAsia="Times New Roman" w:hAnsi="Times New Roman" w:cs="Times New Roman"/>
    </w:rPr>
  </w:style>
  <w:style w:type="paragraph" w:customStyle="1" w:styleId="Standa1">
    <w:name w:val="Standa1"/>
    <w:rsid w:val="00245AFD"/>
    <w:pPr>
      <w:spacing w:line="280" w:lineRule="atLeast"/>
    </w:pPr>
    <w:rPr>
      <w:rFonts w:ascii="Arial" w:eastAsia="PMingLiU" w:hAnsi="Arial" w:cs="Arial"/>
      <w:sz w:val="20"/>
      <w:lang w:eastAsia="zh-TW" w:bidi="de-DE"/>
    </w:rPr>
  </w:style>
  <w:style w:type="character" w:customStyle="1" w:styleId="crossref">
    <w:name w:val="crossref"/>
    <w:basedOn w:val="DefaultParagraphFont"/>
    <w:uiPriority w:val="99"/>
    <w:rsid w:val="00C46BD8"/>
    <w:rPr>
      <w:rFonts w:cs="Times New Roman"/>
      <w:shd w:val="clear" w:color="auto" w:fill="auto"/>
    </w:rPr>
  </w:style>
  <w:style w:type="paragraph" w:styleId="BalloonText">
    <w:name w:val="Balloon Text"/>
    <w:basedOn w:val="Normal"/>
    <w:link w:val="BalloonTextChar"/>
    <w:uiPriority w:val="99"/>
    <w:semiHidden/>
    <w:unhideWhenUsed/>
    <w:rsid w:val="00AD1C6B"/>
    <w:rPr>
      <w:sz w:val="18"/>
      <w:szCs w:val="18"/>
    </w:rPr>
  </w:style>
  <w:style w:type="character" w:customStyle="1" w:styleId="BalloonTextChar">
    <w:name w:val="Balloon Text Char"/>
    <w:basedOn w:val="DefaultParagraphFont"/>
    <w:link w:val="BalloonText"/>
    <w:uiPriority w:val="99"/>
    <w:semiHidden/>
    <w:rsid w:val="00AD1C6B"/>
    <w:rPr>
      <w:rFonts w:ascii="Times New Roman" w:eastAsia="Times New Roman" w:hAnsi="Times New Roman" w:cs="Times New Roman"/>
      <w:sz w:val="18"/>
      <w:szCs w:val="18"/>
    </w:rPr>
  </w:style>
  <w:style w:type="character" w:customStyle="1" w:styleId="doi">
    <w:name w:val="doi"/>
    <w:rsid w:val="009A1600"/>
  </w:style>
  <w:style w:type="character" w:customStyle="1" w:styleId="authors">
    <w:name w:val="authors"/>
    <w:rsid w:val="009A1600"/>
  </w:style>
  <w:style w:type="character" w:customStyle="1" w:styleId="source">
    <w:name w:val="source"/>
    <w:rsid w:val="009A1600"/>
  </w:style>
  <w:style w:type="character" w:customStyle="1" w:styleId="pubdate">
    <w:name w:val="pubdate"/>
    <w:rsid w:val="009A1600"/>
  </w:style>
  <w:style w:type="character" w:customStyle="1" w:styleId="pubstatus">
    <w:name w:val="pubstatus"/>
    <w:rsid w:val="009A1600"/>
  </w:style>
  <w:style w:type="character" w:customStyle="1" w:styleId="pmid">
    <w:name w:val="pmid"/>
    <w:rsid w:val="009A1600"/>
  </w:style>
  <w:style w:type="character" w:customStyle="1" w:styleId="UnresolvedMention">
    <w:name w:val="Unresolved Mention"/>
    <w:basedOn w:val="DefaultParagraphFont"/>
    <w:uiPriority w:val="99"/>
    <w:semiHidden/>
    <w:unhideWhenUsed/>
    <w:rsid w:val="00305A4B"/>
    <w:rPr>
      <w:color w:val="605E5C"/>
      <w:shd w:val="clear" w:color="auto" w:fill="E1DFDD"/>
    </w:rPr>
  </w:style>
  <w:style w:type="character" w:customStyle="1" w:styleId="Ninguno">
    <w:name w:val="Ninguno"/>
    <w:rsid w:val="009D260F"/>
  </w:style>
  <w:style w:type="paragraph" w:customStyle="1" w:styleId="Default">
    <w:name w:val="Default"/>
    <w:rsid w:val="000632E8"/>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2075">
      <w:bodyDiv w:val="1"/>
      <w:marLeft w:val="0"/>
      <w:marRight w:val="0"/>
      <w:marTop w:val="0"/>
      <w:marBottom w:val="0"/>
      <w:divBdr>
        <w:top w:val="none" w:sz="0" w:space="0" w:color="auto"/>
        <w:left w:val="none" w:sz="0" w:space="0" w:color="auto"/>
        <w:bottom w:val="none" w:sz="0" w:space="0" w:color="auto"/>
        <w:right w:val="none" w:sz="0" w:space="0" w:color="auto"/>
      </w:divBdr>
    </w:div>
    <w:div w:id="22246437">
      <w:bodyDiv w:val="1"/>
      <w:marLeft w:val="0"/>
      <w:marRight w:val="0"/>
      <w:marTop w:val="0"/>
      <w:marBottom w:val="0"/>
      <w:divBdr>
        <w:top w:val="none" w:sz="0" w:space="0" w:color="auto"/>
        <w:left w:val="none" w:sz="0" w:space="0" w:color="auto"/>
        <w:bottom w:val="none" w:sz="0" w:space="0" w:color="auto"/>
        <w:right w:val="none" w:sz="0" w:space="0" w:color="auto"/>
      </w:divBdr>
    </w:div>
    <w:div w:id="55016722">
      <w:bodyDiv w:val="1"/>
      <w:marLeft w:val="0"/>
      <w:marRight w:val="0"/>
      <w:marTop w:val="0"/>
      <w:marBottom w:val="0"/>
      <w:divBdr>
        <w:top w:val="none" w:sz="0" w:space="0" w:color="auto"/>
        <w:left w:val="none" w:sz="0" w:space="0" w:color="auto"/>
        <w:bottom w:val="none" w:sz="0" w:space="0" w:color="auto"/>
        <w:right w:val="none" w:sz="0" w:space="0" w:color="auto"/>
      </w:divBdr>
    </w:div>
    <w:div w:id="92021689">
      <w:bodyDiv w:val="1"/>
      <w:marLeft w:val="0"/>
      <w:marRight w:val="0"/>
      <w:marTop w:val="0"/>
      <w:marBottom w:val="0"/>
      <w:divBdr>
        <w:top w:val="none" w:sz="0" w:space="0" w:color="auto"/>
        <w:left w:val="none" w:sz="0" w:space="0" w:color="auto"/>
        <w:bottom w:val="none" w:sz="0" w:space="0" w:color="auto"/>
        <w:right w:val="none" w:sz="0" w:space="0" w:color="auto"/>
      </w:divBdr>
    </w:div>
    <w:div w:id="116989797">
      <w:bodyDiv w:val="1"/>
      <w:marLeft w:val="0"/>
      <w:marRight w:val="0"/>
      <w:marTop w:val="0"/>
      <w:marBottom w:val="0"/>
      <w:divBdr>
        <w:top w:val="none" w:sz="0" w:space="0" w:color="auto"/>
        <w:left w:val="none" w:sz="0" w:space="0" w:color="auto"/>
        <w:bottom w:val="none" w:sz="0" w:space="0" w:color="auto"/>
        <w:right w:val="none" w:sz="0" w:space="0" w:color="auto"/>
      </w:divBdr>
    </w:div>
    <w:div w:id="117796848">
      <w:bodyDiv w:val="1"/>
      <w:marLeft w:val="0"/>
      <w:marRight w:val="0"/>
      <w:marTop w:val="0"/>
      <w:marBottom w:val="0"/>
      <w:divBdr>
        <w:top w:val="none" w:sz="0" w:space="0" w:color="auto"/>
        <w:left w:val="none" w:sz="0" w:space="0" w:color="auto"/>
        <w:bottom w:val="none" w:sz="0" w:space="0" w:color="auto"/>
        <w:right w:val="none" w:sz="0" w:space="0" w:color="auto"/>
      </w:divBdr>
    </w:div>
    <w:div w:id="152452140">
      <w:bodyDiv w:val="1"/>
      <w:marLeft w:val="0"/>
      <w:marRight w:val="0"/>
      <w:marTop w:val="0"/>
      <w:marBottom w:val="0"/>
      <w:divBdr>
        <w:top w:val="none" w:sz="0" w:space="0" w:color="auto"/>
        <w:left w:val="none" w:sz="0" w:space="0" w:color="auto"/>
        <w:bottom w:val="none" w:sz="0" w:space="0" w:color="auto"/>
        <w:right w:val="none" w:sz="0" w:space="0" w:color="auto"/>
      </w:divBdr>
    </w:div>
    <w:div w:id="168177001">
      <w:bodyDiv w:val="1"/>
      <w:marLeft w:val="0"/>
      <w:marRight w:val="0"/>
      <w:marTop w:val="0"/>
      <w:marBottom w:val="0"/>
      <w:divBdr>
        <w:top w:val="none" w:sz="0" w:space="0" w:color="auto"/>
        <w:left w:val="none" w:sz="0" w:space="0" w:color="auto"/>
        <w:bottom w:val="none" w:sz="0" w:space="0" w:color="auto"/>
        <w:right w:val="none" w:sz="0" w:space="0" w:color="auto"/>
      </w:divBdr>
    </w:div>
    <w:div w:id="169150118">
      <w:bodyDiv w:val="1"/>
      <w:marLeft w:val="0"/>
      <w:marRight w:val="0"/>
      <w:marTop w:val="0"/>
      <w:marBottom w:val="0"/>
      <w:divBdr>
        <w:top w:val="none" w:sz="0" w:space="0" w:color="auto"/>
        <w:left w:val="none" w:sz="0" w:space="0" w:color="auto"/>
        <w:bottom w:val="none" w:sz="0" w:space="0" w:color="auto"/>
        <w:right w:val="none" w:sz="0" w:space="0" w:color="auto"/>
      </w:divBdr>
    </w:div>
    <w:div w:id="217936971">
      <w:bodyDiv w:val="1"/>
      <w:marLeft w:val="0"/>
      <w:marRight w:val="0"/>
      <w:marTop w:val="0"/>
      <w:marBottom w:val="0"/>
      <w:divBdr>
        <w:top w:val="none" w:sz="0" w:space="0" w:color="auto"/>
        <w:left w:val="none" w:sz="0" w:space="0" w:color="auto"/>
        <w:bottom w:val="none" w:sz="0" w:space="0" w:color="auto"/>
        <w:right w:val="none" w:sz="0" w:space="0" w:color="auto"/>
      </w:divBdr>
    </w:div>
    <w:div w:id="226382050">
      <w:bodyDiv w:val="1"/>
      <w:marLeft w:val="0"/>
      <w:marRight w:val="0"/>
      <w:marTop w:val="0"/>
      <w:marBottom w:val="0"/>
      <w:divBdr>
        <w:top w:val="none" w:sz="0" w:space="0" w:color="auto"/>
        <w:left w:val="none" w:sz="0" w:space="0" w:color="auto"/>
        <w:bottom w:val="none" w:sz="0" w:space="0" w:color="auto"/>
        <w:right w:val="none" w:sz="0" w:space="0" w:color="auto"/>
      </w:divBdr>
    </w:div>
    <w:div w:id="287593909">
      <w:bodyDiv w:val="1"/>
      <w:marLeft w:val="0"/>
      <w:marRight w:val="0"/>
      <w:marTop w:val="0"/>
      <w:marBottom w:val="0"/>
      <w:divBdr>
        <w:top w:val="none" w:sz="0" w:space="0" w:color="auto"/>
        <w:left w:val="none" w:sz="0" w:space="0" w:color="auto"/>
        <w:bottom w:val="none" w:sz="0" w:space="0" w:color="auto"/>
        <w:right w:val="none" w:sz="0" w:space="0" w:color="auto"/>
      </w:divBdr>
    </w:div>
    <w:div w:id="303507842">
      <w:bodyDiv w:val="1"/>
      <w:marLeft w:val="0"/>
      <w:marRight w:val="0"/>
      <w:marTop w:val="0"/>
      <w:marBottom w:val="0"/>
      <w:divBdr>
        <w:top w:val="none" w:sz="0" w:space="0" w:color="auto"/>
        <w:left w:val="none" w:sz="0" w:space="0" w:color="auto"/>
        <w:bottom w:val="none" w:sz="0" w:space="0" w:color="auto"/>
        <w:right w:val="none" w:sz="0" w:space="0" w:color="auto"/>
      </w:divBdr>
    </w:div>
    <w:div w:id="349378198">
      <w:bodyDiv w:val="1"/>
      <w:marLeft w:val="0"/>
      <w:marRight w:val="0"/>
      <w:marTop w:val="0"/>
      <w:marBottom w:val="0"/>
      <w:divBdr>
        <w:top w:val="none" w:sz="0" w:space="0" w:color="auto"/>
        <w:left w:val="none" w:sz="0" w:space="0" w:color="auto"/>
        <w:bottom w:val="none" w:sz="0" w:space="0" w:color="auto"/>
        <w:right w:val="none" w:sz="0" w:space="0" w:color="auto"/>
      </w:divBdr>
    </w:div>
    <w:div w:id="368722208">
      <w:bodyDiv w:val="1"/>
      <w:marLeft w:val="0"/>
      <w:marRight w:val="0"/>
      <w:marTop w:val="0"/>
      <w:marBottom w:val="0"/>
      <w:divBdr>
        <w:top w:val="none" w:sz="0" w:space="0" w:color="auto"/>
        <w:left w:val="none" w:sz="0" w:space="0" w:color="auto"/>
        <w:bottom w:val="none" w:sz="0" w:space="0" w:color="auto"/>
        <w:right w:val="none" w:sz="0" w:space="0" w:color="auto"/>
      </w:divBdr>
    </w:div>
    <w:div w:id="379207886">
      <w:bodyDiv w:val="1"/>
      <w:marLeft w:val="0"/>
      <w:marRight w:val="0"/>
      <w:marTop w:val="0"/>
      <w:marBottom w:val="0"/>
      <w:divBdr>
        <w:top w:val="none" w:sz="0" w:space="0" w:color="auto"/>
        <w:left w:val="none" w:sz="0" w:space="0" w:color="auto"/>
        <w:bottom w:val="none" w:sz="0" w:space="0" w:color="auto"/>
        <w:right w:val="none" w:sz="0" w:space="0" w:color="auto"/>
      </w:divBdr>
    </w:div>
    <w:div w:id="389769557">
      <w:bodyDiv w:val="1"/>
      <w:marLeft w:val="0"/>
      <w:marRight w:val="0"/>
      <w:marTop w:val="0"/>
      <w:marBottom w:val="0"/>
      <w:divBdr>
        <w:top w:val="none" w:sz="0" w:space="0" w:color="auto"/>
        <w:left w:val="none" w:sz="0" w:space="0" w:color="auto"/>
        <w:bottom w:val="none" w:sz="0" w:space="0" w:color="auto"/>
        <w:right w:val="none" w:sz="0" w:space="0" w:color="auto"/>
      </w:divBdr>
    </w:div>
    <w:div w:id="430860468">
      <w:bodyDiv w:val="1"/>
      <w:marLeft w:val="0"/>
      <w:marRight w:val="0"/>
      <w:marTop w:val="0"/>
      <w:marBottom w:val="0"/>
      <w:divBdr>
        <w:top w:val="none" w:sz="0" w:space="0" w:color="auto"/>
        <w:left w:val="none" w:sz="0" w:space="0" w:color="auto"/>
        <w:bottom w:val="none" w:sz="0" w:space="0" w:color="auto"/>
        <w:right w:val="none" w:sz="0" w:space="0" w:color="auto"/>
      </w:divBdr>
    </w:div>
    <w:div w:id="479930025">
      <w:bodyDiv w:val="1"/>
      <w:marLeft w:val="0"/>
      <w:marRight w:val="0"/>
      <w:marTop w:val="0"/>
      <w:marBottom w:val="0"/>
      <w:divBdr>
        <w:top w:val="none" w:sz="0" w:space="0" w:color="auto"/>
        <w:left w:val="none" w:sz="0" w:space="0" w:color="auto"/>
        <w:bottom w:val="none" w:sz="0" w:space="0" w:color="auto"/>
        <w:right w:val="none" w:sz="0" w:space="0" w:color="auto"/>
      </w:divBdr>
    </w:div>
    <w:div w:id="511190877">
      <w:bodyDiv w:val="1"/>
      <w:marLeft w:val="0"/>
      <w:marRight w:val="0"/>
      <w:marTop w:val="0"/>
      <w:marBottom w:val="0"/>
      <w:divBdr>
        <w:top w:val="none" w:sz="0" w:space="0" w:color="auto"/>
        <w:left w:val="none" w:sz="0" w:space="0" w:color="auto"/>
        <w:bottom w:val="none" w:sz="0" w:space="0" w:color="auto"/>
        <w:right w:val="none" w:sz="0" w:space="0" w:color="auto"/>
      </w:divBdr>
    </w:div>
    <w:div w:id="512645578">
      <w:bodyDiv w:val="1"/>
      <w:marLeft w:val="0"/>
      <w:marRight w:val="0"/>
      <w:marTop w:val="0"/>
      <w:marBottom w:val="0"/>
      <w:divBdr>
        <w:top w:val="none" w:sz="0" w:space="0" w:color="auto"/>
        <w:left w:val="none" w:sz="0" w:space="0" w:color="auto"/>
        <w:bottom w:val="none" w:sz="0" w:space="0" w:color="auto"/>
        <w:right w:val="none" w:sz="0" w:space="0" w:color="auto"/>
      </w:divBdr>
    </w:div>
    <w:div w:id="542719478">
      <w:bodyDiv w:val="1"/>
      <w:marLeft w:val="0"/>
      <w:marRight w:val="0"/>
      <w:marTop w:val="0"/>
      <w:marBottom w:val="0"/>
      <w:divBdr>
        <w:top w:val="none" w:sz="0" w:space="0" w:color="auto"/>
        <w:left w:val="none" w:sz="0" w:space="0" w:color="auto"/>
        <w:bottom w:val="none" w:sz="0" w:space="0" w:color="auto"/>
        <w:right w:val="none" w:sz="0" w:space="0" w:color="auto"/>
      </w:divBdr>
    </w:div>
    <w:div w:id="548152653">
      <w:bodyDiv w:val="1"/>
      <w:marLeft w:val="0"/>
      <w:marRight w:val="0"/>
      <w:marTop w:val="0"/>
      <w:marBottom w:val="0"/>
      <w:divBdr>
        <w:top w:val="none" w:sz="0" w:space="0" w:color="auto"/>
        <w:left w:val="none" w:sz="0" w:space="0" w:color="auto"/>
        <w:bottom w:val="none" w:sz="0" w:space="0" w:color="auto"/>
        <w:right w:val="none" w:sz="0" w:space="0" w:color="auto"/>
      </w:divBdr>
    </w:div>
    <w:div w:id="569119588">
      <w:bodyDiv w:val="1"/>
      <w:marLeft w:val="0"/>
      <w:marRight w:val="0"/>
      <w:marTop w:val="0"/>
      <w:marBottom w:val="0"/>
      <w:divBdr>
        <w:top w:val="none" w:sz="0" w:space="0" w:color="auto"/>
        <w:left w:val="none" w:sz="0" w:space="0" w:color="auto"/>
        <w:bottom w:val="none" w:sz="0" w:space="0" w:color="auto"/>
        <w:right w:val="none" w:sz="0" w:space="0" w:color="auto"/>
      </w:divBdr>
    </w:div>
    <w:div w:id="572349070">
      <w:bodyDiv w:val="1"/>
      <w:marLeft w:val="0"/>
      <w:marRight w:val="0"/>
      <w:marTop w:val="0"/>
      <w:marBottom w:val="0"/>
      <w:divBdr>
        <w:top w:val="none" w:sz="0" w:space="0" w:color="auto"/>
        <w:left w:val="none" w:sz="0" w:space="0" w:color="auto"/>
        <w:bottom w:val="none" w:sz="0" w:space="0" w:color="auto"/>
        <w:right w:val="none" w:sz="0" w:space="0" w:color="auto"/>
      </w:divBdr>
    </w:div>
    <w:div w:id="598756793">
      <w:bodyDiv w:val="1"/>
      <w:marLeft w:val="0"/>
      <w:marRight w:val="0"/>
      <w:marTop w:val="0"/>
      <w:marBottom w:val="0"/>
      <w:divBdr>
        <w:top w:val="none" w:sz="0" w:space="0" w:color="auto"/>
        <w:left w:val="none" w:sz="0" w:space="0" w:color="auto"/>
        <w:bottom w:val="none" w:sz="0" w:space="0" w:color="auto"/>
        <w:right w:val="none" w:sz="0" w:space="0" w:color="auto"/>
      </w:divBdr>
    </w:div>
    <w:div w:id="608468096">
      <w:bodyDiv w:val="1"/>
      <w:marLeft w:val="0"/>
      <w:marRight w:val="0"/>
      <w:marTop w:val="0"/>
      <w:marBottom w:val="0"/>
      <w:divBdr>
        <w:top w:val="none" w:sz="0" w:space="0" w:color="auto"/>
        <w:left w:val="none" w:sz="0" w:space="0" w:color="auto"/>
        <w:bottom w:val="none" w:sz="0" w:space="0" w:color="auto"/>
        <w:right w:val="none" w:sz="0" w:space="0" w:color="auto"/>
      </w:divBdr>
    </w:div>
    <w:div w:id="700588382">
      <w:bodyDiv w:val="1"/>
      <w:marLeft w:val="0"/>
      <w:marRight w:val="0"/>
      <w:marTop w:val="0"/>
      <w:marBottom w:val="0"/>
      <w:divBdr>
        <w:top w:val="none" w:sz="0" w:space="0" w:color="auto"/>
        <w:left w:val="none" w:sz="0" w:space="0" w:color="auto"/>
        <w:bottom w:val="none" w:sz="0" w:space="0" w:color="auto"/>
        <w:right w:val="none" w:sz="0" w:space="0" w:color="auto"/>
      </w:divBdr>
      <w:divsChild>
        <w:div w:id="142234637">
          <w:marLeft w:val="0"/>
          <w:marRight w:val="0"/>
          <w:marTop w:val="0"/>
          <w:marBottom w:val="0"/>
          <w:divBdr>
            <w:top w:val="none" w:sz="0" w:space="0" w:color="auto"/>
            <w:left w:val="none" w:sz="0" w:space="0" w:color="auto"/>
            <w:bottom w:val="none" w:sz="0" w:space="0" w:color="auto"/>
            <w:right w:val="none" w:sz="0" w:space="0" w:color="auto"/>
          </w:divBdr>
          <w:divsChild>
            <w:div w:id="666909820">
              <w:marLeft w:val="0"/>
              <w:marRight w:val="0"/>
              <w:marTop w:val="0"/>
              <w:marBottom w:val="0"/>
              <w:divBdr>
                <w:top w:val="single" w:sz="8" w:space="3" w:color="E1E1E1"/>
                <w:left w:val="none" w:sz="0" w:space="0" w:color="auto"/>
                <w:bottom w:val="none" w:sz="0" w:space="0" w:color="auto"/>
                <w:right w:val="none" w:sz="0" w:space="0" w:color="auto"/>
              </w:divBdr>
            </w:div>
          </w:divsChild>
        </w:div>
        <w:div w:id="865749629">
          <w:marLeft w:val="0"/>
          <w:marRight w:val="0"/>
          <w:marTop w:val="0"/>
          <w:marBottom w:val="0"/>
          <w:divBdr>
            <w:top w:val="none" w:sz="0" w:space="0" w:color="auto"/>
            <w:left w:val="none" w:sz="0" w:space="0" w:color="auto"/>
            <w:bottom w:val="none" w:sz="0" w:space="0" w:color="auto"/>
            <w:right w:val="none" w:sz="0" w:space="0" w:color="auto"/>
          </w:divBdr>
          <w:divsChild>
            <w:div w:id="567304090">
              <w:marLeft w:val="0"/>
              <w:marRight w:val="0"/>
              <w:marTop w:val="0"/>
              <w:marBottom w:val="0"/>
              <w:divBdr>
                <w:top w:val="single" w:sz="8" w:space="3" w:color="E1E1E1"/>
                <w:left w:val="none" w:sz="0" w:space="0" w:color="auto"/>
                <w:bottom w:val="none" w:sz="0" w:space="0" w:color="auto"/>
                <w:right w:val="none" w:sz="0" w:space="0" w:color="auto"/>
              </w:divBdr>
            </w:div>
          </w:divsChild>
        </w:div>
        <w:div w:id="2145149550">
          <w:marLeft w:val="0"/>
          <w:marRight w:val="0"/>
          <w:marTop w:val="0"/>
          <w:marBottom w:val="0"/>
          <w:divBdr>
            <w:top w:val="none" w:sz="0" w:space="0" w:color="auto"/>
            <w:left w:val="none" w:sz="0" w:space="0" w:color="auto"/>
            <w:bottom w:val="none" w:sz="0" w:space="0" w:color="auto"/>
            <w:right w:val="none" w:sz="0" w:space="0" w:color="auto"/>
          </w:divBdr>
          <w:divsChild>
            <w:div w:id="742489727">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755441983">
      <w:bodyDiv w:val="1"/>
      <w:marLeft w:val="0"/>
      <w:marRight w:val="0"/>
      <w:marTop w:val="0"/>
      <w:marBottom w:val="0"/>
      <w:divBdr>
        <w:top w:val="none" w:sz="0" w:space="0" w:color="auto"/>
        <w:left w:val="none" w:sz="0" w:space="0" w:color="auto"/>
        <w:bottom w:val="none" w:sz="0" w:space="0" w:color="auto"/>
        <w:right w:val="none" w:sz="0" w:space="0" w:color="auto"/>
      </w:divBdr>
    </w:div>
    <w:div w:id="782457563">
      <w:bodyDiv w:val="1"/>
      <w:marLeft w:val="0"/>
      <w:marRight w:val="0"/>
      <w:marTop w:val="0"/>
      <w:marBottom w:val="0"/>
      <w:divBdr>
        <w:top w:val="none" w:sz="0" w:space="0" w:color="auto"/>
        <w:left w:val="none" w:sz="0" w:space="0" w:color="auto"/>
        <w:bottom w:val="none" w:sz="0" w:space="0" w:color="auto"/>
        <w:right w:val="none" w:sz="0" w:space="0" w:color="auto"/>
      </w:divBdr>
    </w:div>
    <w:div w:id="838695539">
      <w:bodyDiv w:val="1"/>
      <w:marLeft w:val="0"/>
      <w:marRight w:val="0"/>
      <w:marTop w:val="0"/>
      <w:marBottom w:val="0"/>
      <w:divBdr>
        <w:top w:val="none" w:sz="0" w:space="0" w:color="auto"/>
        <w:left w:val="none" w:sz="0" w:space="0" w:color="auto"/>
        <w:bottom w:val="none" w:sz="0" w:space="0" w:color="auto"/>
        <w:right w:val="none" w:sz="0" w:space="0" w:color="auto"/>
      </w:divBdr>
    </w:div>
    <w:div w:id="907768226">
      <w:bodyDiv w:val="1"/>
      <w:marLeft w:val="0"/>
      <w:marRight w:val="0"/>
      <w:marTop w:val="0"/>
      <w:marBottom w:val="0"/>
      <w:divBdr>
        <w:top w:val="none" w:sz="0" w:space="0" w:color="auto"/>
        <w:left w:val="none" w:sz="0" w:space="0" w:color="auto"/>
        <w:bottom w:val="none" w:sz="0" w:space="0" w:color="auto"/>
        <w:right w:val="none" w:sz="0" w:space="0" w:color="auto"/>
      </w:divBdr>
    </w:div>
    <w:div w:id="920916140">
      <w:bodyDiv w:val="1"/>
      <w:marLeft w:val="0"/>
      <w:marRight w:val="0"/>
      <w:marTop w:val="0"/>
      <w:marBottom w:val="0"/>
      <w:divBdr>
        <w:top w:val="none" w:sz="0" w:space="0" w:color="auto"/>
        <w:left w:val="none" w:sz="0" w:space="0" w:color="auto"/>
        <w:bottom w:val="none" w:sz="0" w:space="0" w:color="auto"/>
        <w:right w:val="none" w:sz="0" w:space="0" w:color="auto"/>
      </w:divBdr>
    </w:div>
    <w:div w:id="954795499">
      <w:bodyDiv w:val="1"/>
      <w:marLeft w:val="0"/>
      <w:marRight w:val="0"/>
      <w:marTop w:val="0"/>
      <w:marBottom w:val="0"/>
      <w:divBdr>
        <w:top w:val="none" w:sz="0" w:space="0" w:color="auto"/>
        <w:left w:val="none" w:sz="0" w:space="0" w:color="auto"/>
        <w:bottom w:val="none" w:sz="0" w:space="0" w:color="auto"/>
        <w:right w:val="none" w:sz="0" w:space="0" w:color="auto"/>
      </w:divBdr>
    </w:div>
    <w:div w:id="986014737">
      <w:bodyDiv w:val="1"/>
      <w:marLeft w:val="0"/>
      <w:marRight w:val="0"/>
      <w:marTop w:val="0"/>
      <w:marBottom w:val="0"/>
      <w:divBdr>
        <w:top w:val="none" w:sz="0" w:space="0" w:color="auto"/>
        <w:left w:val="none" w:sz="0" w:space="0" w:color="auto"/>
        <w:bottom w:val="none" w:sz="0" w:space="0" w:color="auto"/>
        <w:right w:val="none" w:sz="0" w:space="0" w:color="auto"/>
      </w:divBdr>
    </w:div>
    <w:div w:id="1017392577">
      <w:bodyDiv w:val="1"/>
      <w:marLeft w:val="0"/>
      <w:marRight w:val="0"/>
      <w:marTop w:val="0"/>
      <w:marBottom w:val="0"/>
      <w:divBdr>
        <w:top w:val="none" w:sz="0" w:space="0" w:color="auto"/>
        <w:left w:val="none" w:sz="0" w:space="0" w:color="auto"/>
        <w:bottom w:val="none" w:sz="0" w:space="0" w:color="auto"/>
        <w:right w:val="none" w:sz="0" w:space="0" w:color="auto"/>
      </w:divBdr>
    </w:div>
    <w:div w:id="1021392096">
      <w:bodyDiv w:val="1"/>
      <w:marLeft w:val="0"/>
      <w:marRight w:val="0"/>
      <w:marTop w:val="0"/>
      <w:marBottom w:val="0"/>
      <w:divBdr>
        <w:top w:val="none" w:sz="0" w:space="0" w:color="auto"/>
        <w:left w:val="none" w:sz="0" w:space="0" w:color="auto"/>
        <w:bottom w:val="none" w:sz="0" w:space="0" w:color="auto"/>
        <w:right w:val="none" w:sz="0" w:space="0" w:color="auto"/>
      </w:divBdr>
    </w:div>
    <w:div w:id="1045568205">
      <w:bodyDiv w:val="1"/>
      <w:marLeft w:val="0"/>
      <w:marRight w:val="0"/>
      <w:marTop w:val="0"/>
      <w:marBottom w:val="0"/>
      <w:divBdr>
        <w:top w:val="none" w:sz="0" w:space="0" w:color="auto"/>
        <w:left w:val="none" w:sz="0" w:space="0" w:color="auto"/>
        <w:bottom w:val="none" w:sz="0" w:space="0" w:color="auto"/>
        <w:right w:val="none" w:sz="0" w:space="0" w:color="auto"/>
      </w:divBdr>
    </w:div>
    <w:div w:id="1049644675">
      <w:bodyDiv w:val="1"/>
      <w:marLeft w:val="0"/>
      <w:marRight w:val="0"/>
      <w:marTop w:val="0"/>
      <w:marBottom w:val="0"/>
      <w:divBdr>
        <w:top w:val="none" w:sz="0" w:space="0" w:color="auto"/>
        <w:left w:val="none" w:sz="0" w:space="0" w:color="auto"/>
        <w:bottom w:val="none" w:sz="0" w:space="0" w:color="auto"/>
        <w:right w:val="none" w:sz="0" w:space="0" w:color="auto"/>
      </w:divBdr>
    </w:div>
    <w:div w:id="1062290943">
      <w:bodyDiv w:val="1"/>
      <w:marLeft w:val="0"/>
      <w:marRight w:val="0"/>
      <w:marTop w:val="0"/>
      <w:marBottom w:val="0"/>
      <w:divBdr>
        <w:top w:val="none" w:sz="0" w:space="0" w:color="auto"/>
        <w:left w:val="none" w:sz="0" w:space="0" w:color="auto"/>
        <w:bottom w:val="none" w:sz="0" w:space="0" w:color="auto"/>
        <w:right w:val="none" w:sz="0" w:space="0" w:color="auto"/>
      </w:divBdr>
    </w:div>
    <w:div w:id="1062292292">
      <w:bodyDiv w:val="1"/>
      <w:marLeft w:val="0"/>
      <w:marRight w:val="0"/>
      <w:marTop w:val="0"/>
      <w:marBottom w:val="0"/>
      <w:divBdr>
        <w:top w:val="none" w:sz="0" w:space="0" w:color="auto"/>
        <w:left w:val="none" w:sz="0" w:space="0" w:color="auto"/>
        <w:bottom w:val="none" w:sz="0" w:space="0" w:color="auto"/>
        <w:right w:val="none" w:sz="0" w:space="0" w:color="auto"/>
      </w:divBdr>
    </w:div>
    <w:div w:id="1075514078">
      <w:bodyDiv w:val="1"/>
      <w:marLeft w:val="0"/>
      <w:marRight w:val="0"/>
      <w:marTop w:val="0"/>
      <w:marBottom w:val="0"/>
      <w:divBdr>
        <w:top w:val="none" w:sz="0" w:space="0" w:color="auto"/>
        <w:left w:val="none" w:sz="0" w:space="0" w:color="auto"/>
        <w:bottom w:val="none" w:sz="0" w:space="0" w:color="auto"/>
        <w:right w:val="none" w:sz="0" w:space="0" w:color="auto"/>
      </w:divBdr>
    </w:div>
    <w:div w:id="1104961055">
      <w:bodyDiv w:val="1"/>
      <w:marLeft w:val="0"/>
      <w:marRight w:val="0"/>
      <w:marTop w:val="0"/>
      <w:marBottom w:val="0"/>
      <w:divBdr>
        <w:top w:val="none" w:sz="0" w:space="0" w:color="auto"/>
        <w:left w:val="none" w:sz="0" w:space="0" w:color="auto"/>
        <w:bottom w:val="none" w:sz="0" w:space="0" w:color="auto"/>
        <w:right w:val="none" w:sz="0" w:space="0" w:color="auto"/>
      </w:divBdr>
    </w:div>
    <w:div w:id="1106534491">
      <w:bodyDiv w:val="1"/>
      <w:marLeft w:val="0"/>
      <w:marRight w:val="0"/>
      <w:marTop w:val="0"/>
      <w:marBottom w:val="0"/>
      <w:divBdr>
        <w:top w:val="none" w:sz="0" w:space="0" w:color="auto"/>
        <w:left w:val="none" w:sz="0" w:space="0" w:color="auto"/>
        <w:bottom w:val="none" w:sz="0" w:space="0" w:color="auto"/>
        <w:right w:val="none" w:sz="0" w:space="0" w:color="auto"/>
      </w:divBdr>
    </w:div>
    <w:div w:id="1145590449">
      <w:bodyDiv w:val="1"/>
      <w:marLeft w:val="0"/>
      <w:marRight w:val="0"/>
      <w:marTop w:val="0"/>
      <w:marBottom w:val="0"/>
      <w:divBdr>
        <w:top w:val="none" w:sz="0" w:space="0" w:color="auto"/>
        <w:left w:val="none" w:sz="0" w:space="0" w:color="auto"/>
        <w:bottom w:val="none" w:sz="0" w:space="0" w:color="auto"/>
        <w:right w:val="none" w:sz="0" w:space="0" w:color="auto"/>
      </w:divBdr>
    </w:div>
    <w:div w:id="1150093002">
      <w:bodyDiv w:val="1"/>
      <w:marLeft w:val="0"/>
      <w:marRight w:val="0"/>
      <w:marTop w:val="0"/>
      <w:marBottom w:val="0"/>
      <w:divBdr>
        <w:top w:val="none" w:sz="0" w:space="0" w:color="auto"/>
        <w:left w:val="none" w:sz="0" w:space="0" w:color="auto"/>
        <w:bottom w:val="none" w:sz="0" w:space="0" w:color="auto"/>
        <w:right w:val="none" w:sz="0" w:space="0" w:color="auto"/>
      </w:divBdr>
    </w:div>
    <w:div w:id="1155294737">
      <w:bodyDiv w:val="1"/>
      <w:marLeft w:val="0"/>
      <w:marRight w:val="0"/>
      <w:marTop w:val="0"/>
      <w:marBottom w:val="0"/>
      <w:divBdr>
        <w:top w:val="none" w:sz="0" w:space="0" w:color="auto"/>
        <w:left w:val="none" w:sz="0" w:space="0" w:color="auto"/>
        <w:bottom w:val="none" w:sz="0" w:space="0" w:color="auto"/>
        <w:right w:val="none" w:sz="0" w:space="0" w:color="auto"/>
      </w:divBdr>
    </w:div>
    <w:div w:id="1160996780">
      <w:bodyDiv w:val="1"/>
      <w:marLeft w:val="0"/>
      <w:marRight w:val="0"/>
      <w:marTop w:val="0"/>
      <w:marBottom w:val="0"/>
      <w:divBdr>
        <w:top w:val="none" w:sz="0" w:space="0" w:color="auto"/>
        <w:left w:val="none" w:sz="0" w:space="0" w:color="auto"/>
        <w:bottom w:val="none" w:sz="0" w:space="0" w:color="auto"/>
        <w:right w:val="none" w:sz="0" w:space="0" w:color="auto"/>
      </w:divBdr>
    </w:div>
    <w:div w:id="1192063727">
      <w:bodyDiv w:val="1"/>
      <w:marLeft w:val="0"/>
      <w:marRight w:val="0"/>
      <w:marTop w:val="0"/>
      <w:marBottom w:val="0"/>
      <w:divBdr>
        <w:top w:val="none" w:sz="0" w:space="0" w:color="auto"/>
        <w:left w:val="none" w:sz="0" w:space="0" w:color="auto"/>
        <w:bottom w:val="none" w:sz="0" w:space="0" w:color="auto"/>
        <w:right w:val="none" w:sz="0" w:space="0" w:color="auto"/>
      </w:divBdr>
    </w:div>
    <w:div w:id="1201014303">
      <w:bodyDiv w:val="1"/>
      <w:marLeft w:val="0"/>
      <w:marRight w:val="0"/>
      <w:marTop w:val="0"/>
      <w:marBottom w:val="0"/>
      <w:divBdr>
        <w:top w:val="none" w:sz="0" w:space="0" w:color="auto"/>
        <w:left w:val="none" w:sz="0" w:space="0" w:color="auto"/>
        <w:bottom w:val="none" w:sz="0" w:space="0" w:color="auto"/>
        <w:right w:val="none" w:sz="0" w:space="0" w:color="auto"/>
      </w:divBdr>
    </w:div>
    <w:div w:id="1225799833">
      <w:bodyDiv w:val="1"/>
      <w:marLeft w:val="0"/>
      <w:marRight w:val="0"/>
      <w:marTop w:val="0"/>
      <w:marBottom w:val="0"/>
      <w:divBdr>
        <w:top w:val="none" w:sz="0" w:space="0" w:color="auto"/>
        <w:left w:val="none" w:sz="0" w:space="0" w:color="auto"/>
        <w:bottom w:val="none" w:sz="0" w:space="0" w:color="auto"/>
        <w:right w:val="none" w:sz="0" w:space="0" w:color="auto"/>
      </w:divBdr>
    </w:div>
    <w:div w:id="1231118740">
      <w:bodyDiv w:val="1"/>
      <w:marLeft w:val="0"/>
      <w:marRight w:val="0"/>
      <w:marTop w:val="0"/>
      <w:marBottom w:val="0"/>
      <w:divBdr>
        <w:top w:val="none" w:sz="0" w:space="0" w:color="auto"/>
        <w:left w:val="none" w:sz="0" w:space="0" w:color="auto"/>
        <w:bottom w:val="none" w:sz="0" w:space="0" w:color="auto"/>
        <w:right w:val="none" w:sz="0" w:space="0" w:color="auto"/>
      </w:divBdr>
      <w:divsChild>
        <w:div w:id="741415790">
          <w:marLeft w:val="0"/>
          <w:marRight w:val="0"/>
          <w:marTop w:val="0"/>
          <w:marBottom w:val="0"/>
          <w:divBdr>
            <w:top w:val="none" w:sz="0" w:space="0" w:color="auto"/>
            <w:left w:val="none" w:sz="0" w:space="0" w:color="auto"/>
            <w:bottom w:val="none" w:sz="0" w:space="0" w:color="auto"/>
            <w:right w:val="none" w:sz="0" w:space="0" w:color="auto"/>
          </w:divBdr>
          <w:divsChild>
            <w:div w:id="1918705213">
              <w:marLeft w:val="0"/>
              <w:marRight w:val="0"/>
              <w:marTop w:val="0"/>
              <w:marBottom w:val="0"/>
              <w:divBdr>
                <w:top w:val="none" w:sz="0" w:space="0" w:color="auto"/>
                <w:left w:val="none" w:sz="0" w:space="0" w:color="auto"/>
                <w:bottom w:val="none" w:sz="0" w:space="0" w:color="auto"/>
                <w:right w:val="none" w:sz="0" w:space="0" w:color="auto"/>
              </w:divBdr>
              <w:divsChild>
                <w:div w:id="3948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61441">
      <w:bodyDiv w:val="1"/>
      <w:marLeft w:val="0"/>
      <w:marRight w:val="0"/>
      <w:marTop w:val="0"/>
      <w:marBottom w:val="0"/>
      <w:divBdr>
        <w:top w:val="none" w:sz="0" w:space="0" w:color="auto"/>
        <w:left w:val="none" w:sz="0" w:space="0" w:color="auto"/>
        <w:bottom w:val="none" w:sz="0" w:space="0" w:color="auto"/>
        <w:right w:val="none" w:sz="0" w:space="0" w:color="auto"/>
      </w:divBdr>
    </w:div>
    <w:div w:id="1303123154">
      <w:bodyDiv w:val="1"/>
      <w:marLeft w:val="0"/>
      <w:marRight w:val="0"/>
      <w:marTop w:val="0"/>
      <w:marBottom w:val="0"/>
      <w:divBdr>
        <w:top w:val="none" w:sz="0" w:space="0" w:color="auto"/>
        <w:left w:val="none" w:sz="0" w:space="0" w:color="auto"/>
        <w:bottom w:val="none" w:sz="0" w:space="0" w:color="auto"/>
        <w:right w:val="none" w:sz="0" w:space="0" w:color="auto"/>
      </w:divBdr>
    </w:div>
    <w:div w:id="1326930019">
      <w:bodyDiv w:val="1"/>
      <w:marLeft w:val="0"/>
      <w:marRight w:val="0"/>
      <w:marTop w:val="0"/>
      <w:marBottom w:val="0"/>
      <w:divBdr>
        <w:top w:val="none" w:sz="0" w:space="0" w:color="auto"/>
        <w:left w:val="none" w:sz="0" w:space="0" w:color="auto"/>
        <w:bottom w:val="none" w:sz="0" w:space="0" w:color="auto"/>
        <w:right w:val="none" w:sz="0" w:space="0" w:color="auto"/>
      </w:divBdr>
    </w:div>
    <w:div w:id="1350066031">
      <w:bodyDiv w:val="1"/>
      <w:marLeft w:val="0"/>
      <w:marRight w:val="0"/>
      <w:marTop w:val="0"/>
      <w:marBottom w:val="0"/>
      <w:divBdr>
        <w:top w:val="none" w:sz="0" w:space="0" w:color="auto"/>
        <w:left w:val="none" w:sz="0" w:space="0" w:color="auto"/>
        <w:bottom w:val="none" w:sz="0" w:space="0" w:color="auto"/>
        <w:right w:val="none" w:sz="0" w:space="0" w:color="auto"/>
      </w:divBdr>
    </w:div>
    <w:div w:id="1382054115">
      <w:bodyDiv w:val="1"/>
      <w:marLeft w:val="0"/>
      <w:marRight w:val="0"/>
      <w:marTop w:val="0"/>
      <w:marBottom w:val="0"/>
      <w:divBdr>
        <w:top w:val="none" w:sz="0" w:space="0" w:color="auto"/>
        <w:left w:val="none" w:sz="0" w:space="0" w:color="auto"/>
        <w:bottom w:val="none" w:sz="0" w:space="0" w:color="auto"/>
        <w:right w:val="none" w:sz="0" w:space="0" w:color="auto"/>
      </w:divBdr>
    </w:div>
    <w:div w:id="1387023475">
      <w:bodyDiv w:val="1"/>
      <w:marLeft w:val="0"/>
      <w:marRight w:val="0"/>
      <w:marTop w:val="0"/>
      <w:marBottom w:val="0"/>
      <w:divBdr>
        <w:top w:val="none" w:sz="0" w:space="0" w:color="auto"/>
        <w:left w:val="none" w:sz="0" w:space="0" w:color="auto"/>
        <w:bottom w:val="none" w:sz="0" w:space="0" w:color="auto"/>
        <w:right w:val="none" w:sz="0" w:space="0" w:color="auto"/>
      </w:divBdr>
    </w:div>
    <w:div w:id="1483231205">
      <w:bodyDiv w:val="1"/>
      <w:marLeft w:val="0"/>
      <w:marRight w:val="0"/>
      <w:marTop w:val="0"/>
      <w:marBottom w:val="0"/>
      <w:divBdr>
        <w:top w:val="none" w:sz="0" w:space="0" w:color="auto"/>
        <w:left w:val="none" w:sz="0" w:space="0" w:color="auto"/>
        <w:bottom w:val="none" w:sz="0" w:space="0" w:color="auto"/>
        <w:right w:val="none" w:sz="0" w:space="0" w:color="auto"/>
      </w:divBdr>
    </w:div>
    <w:div w:id="1495562738">
      <w:bodyDiv w:val="1"/>
      <w:marLeft w:val="0"/>
      <w:marRight w:val="0"/>
      <w:marTop w:val="0"/>
      <w:marBottom w:val="0"/>
      <w:divBdr>
        <w:top w:val="none" w:sz="0" w:space="0" w:color="auto"/>
        <w:left w:val="none" w:sz="0" w:space="0" w:color="auto"/>
        <w:bottom w:val="none" w:sz="0" w:space="0" w:color="auto"/>
        <w:right w:val="none" w:sz="0" w:space="0" w:color="auto"/>
      </w:divBdr>
    </w:div>
    <w:div w:id="1500121996">
      <w:bodyDiv w:val="1"/>
      <w:marLeft w:val="0"/>
      <w:marRight w:val="0"/>
      <w:marTop w:val="0"/>
      <w:marBottom w:val="0"/>
      <w:divBdr>
        <w:top w:val="none" w:sz="0" w:space="0" w:color="auto"/>
        <w:left w:val="none" w:sz="0" w:space="0" w:color="auto"/>
        <w:bottom w:val="none" w:sz="0" w:space="0" w:color="auto"/>
        <w:right w:val="none" w:sz="0" w:space="0" w:color="auto"/>
      </w:divBdr>
    </w:div>
    <w:div w:id="1509296572">
      <w:bodyDiv w:val="1"/>
      <w:marLeft w:val="0"/>
      <w:marRight w:val="0"/>
      <w:marTop w:val="0"/>
      <w:marBottom w:val="0"/>
      <w:divBdr>
        <w:top w:val="none" w:sz="0" w:space="0" w:color="auto"/>
        <w:left w:val="none" w:sz="0" w:space="0" w:color="auto"/>
        <w:bottom w:val="none" w:sz="0" w:space="0" w:color="auto"/>
        <w:right w:val="none" w:sz="0" w:space="0" w:color="auto"/>
      </w:divBdr>
    </w:div>
    <w:div w:id="1543398531">
      <w:bodyDiv w:val="1"/>
      <w:marLeft w:val="0"/>
      <w:marRight w:val="0"/>
      <w:marTop w:val="0"/>
      <w:marBottom w:val="0"/>
      <w:divBdr>
        <w:top w:val="none" w:sz="0" w:space="0" w:color="auto"/>
        <w:left w:val="none" w:sz="0" w:space="0" w:color="auto"/>
        <w:bottom w:val="none" w:sz="0" w:space="0" w:color="auto"/>
        <w:right w:val="none" w:sz="0" w:space="0" w:color="auto"/>
      </w:divBdr>
    </w:div>
    <w:div w:id="1545630187">
      <w:bodyDiv w:val="1"/>
      <w:marLeft w:val="0"/>
      <w:marRight w:val="0"/>
      <w:marTop w:val="0"/>
      <w:marBottom w:val="0"/>
      <w:divBdr>
        <w:top w:val="none" w:sz="0" w:space="0" w:color="auto"/>
        <w:left w:val="none" w:sz="0" w:space="0" w:color="auto"/>
        <w:bottom w:val="none" w:sz="0" w:space="0" w:color="auto"/>
        <w:right w:val="none" w:sz="0" w:space="0" w:color="auto"/>
      </w:divBdr>
    </w:div>
    <w:div w:id="1548253207">
      <w:bodyDiv w:val="1"/>
      <w:marLeft w:val="0"/>
      <w:marRight w:val="0"/>
      <w:marTop w:val="0"/>
      <w:marBottom w:val="0"/>
      <w:divBdr>
        <w:top w:val="none" w:sz="0" w:space="0" w:color="auto"/>
        <w:left w:val="none" w:sz="0" w:space="0" w:color="auto"/>
        <w:bottom w:val="none" w:sz="0" w:space="0" w:color="auto"/>
        <w:right w:val="none" w:sz="0" w:space="0" w:color="auto"/>
      </w:divBdr>
    </w:div>
    <w:div w:id="1579318398">
      <w:bodyDiv w:val="1"/>
      <w:marLeft w:val="0"/>
      <w:marRight w:val="0"/>
      <w:marTop w:val="0"/>
      <w:marBottom w:val="0"/>
      <w:divBdr>
        <w:top w:val="none" w:sz="0" w:space="0" w:color="auto"/>
        <w:left w:val="none" w:sz="0" w:space="0" w:color="auto"/>
        <w:bottom w:val="none" w:sz="0" w:space="0" w:color="auto"/>
        <w:right w:val="none" w:sz="0" w:space="0" w:color="auto"/>
      </w:divBdr>
    </w:div>
    <w:div w:id="1599292526">
      <w:bodyDiv w:val="1"/>
      <w:marLeft w:val="0"/>
      <w:marRight w:val="0"/>
      <w:marTop w:val="0"/>
      <w:marBottom w:val="0"/>
      <w:divBdr>
        <w:top w:val="none" w:sz="0" w:space="0" w:color="auto"/>
        <w:left w:val="none" w:sz="0" w:space="0" w:color="auto"/>
        <w:bottom w:val="none" w:sz="0" w:space="0" w:color="auto"/>
        <w:right w:val="none" w:sz="0" w:space="0" w:color="auto"/>
      </w:divBdr>
    </w:div>
    <w:div w:id="1629819026">
      <w:bodyDiv w:val="1"/>
      <w:marLeft w:val="0"/>
      <w:marRight w:val="0"/>
      <w:marTop w:val="0"/>
      <w:marBottom w:val="0"/>
      <w:divBdr>
        <w:top w:val="none" w:sz="0" w:space="0" w:color="auto"/>
        <w:left w:val="none" w:sz="0" w:space="0" w:color="auto"/>
        <w:bottom w:val="none" w:sz="0" w:space="0" w:color="auto"/>
        <w:right w:val="none" w:sz="0" w:space="0" w:color="auto"/>
      </w:divBdr>
    </w:div>
    <w:div w:id="1665860013">
      <w:bodyDiv w:val="1"/>
      <w:marLeft w:val="0"/>
      <w:marRight w:val="0"/>
      <w:marTop w:val="0"/>
      <w:marBottom w:val="0"/>
      <w:divBdr>
        <w:top w:val="none" w:sz="0" w:space="0" w:color="auto"/>
        <w:left w:val="none" w:sz="0" w:space="0" w:color="auto"/>
        <w:bottom w:val="none" w:sz="0" w:space="0" w:color="auto"/>
        <w:right w:val="none" w:sz="0" w:space="0" w:color="auto"/>
      </w:divBdr>
    </w:div>
    <w:div w:id="1766270174">
      <w:bodyDiv w:val="1"/>
      <w:marLeft w:val="0"/>
      <w:marRight w:val="0"/>
      <w:marTop w:val="0"/>
      <w:marBottom w:val="0"/>
      <w:divBdr>
        <w:top w:val="none" w:sz="0" w:space="0" w:color="auto"/>
        <w:left w:val="none" w:sz="0" w:space="0" w:color="auto"/>
        <w:bottom w:val="none" w:sz="0" w:space="0" w:color="auto"/>
        <w:right w:val="none" w:sz="0" w:space="0" w:color="auto"/>
      </w:divBdr>
    </w:div>
    <w:div w:id="1769085636">
      <w:bodyDiv w:val="1"/>
      <w:marLeft w:val="0"/>
      <w:marRight w:val="0"/>
      <w:marTop w:val="0"/>
      <w:marBottom w:val="0"/>
      <w:divBdr>
        <w:top w:val="none" w:sz="0" w:space="0" w:color="auto"/>
        <w:left w:val="none" w:sz="0" w:space="0" w:color="auto"/>
        <w:bottom w:val="none" w:sz="0" w:space="0" w:color="auto"/>
        <w:right w:val="none" w:sz="0" w:space="0" w:color="auto"/>
      </w:divBdr>
    </w:div>
    <w:div w:id="1770395376">
      <w:bodyDiv w:val="1"/>
      <w:marLeft w:val="0"/>
      <w:marRight w:val="0"/>
      <w:marTop w:val="0"/>
      <w:marBottom w:val="0"/>
      <w:divBdr>
        <w:top w:val="none" w:sz="0" w:space="0" w:color="auto"/>
        <w:left w:val="none" w:sz="0" w:space="0" w:color="auto"/>
        <w:bottom w:val="none" w:sz="0" w:space="0" w:color="auto"/>
        <w:right w:val="none" w:sz="0" w:space="0" w:color="auto"/>
      </w:divBdr>
    </w:div>
    <w:div w:id="1822307410">
      <w:bodyDiv w:val="1"/>
      <w:marLeft w:val="0"/>
      <w:marRight w:val="0"/>
      <w:marTop w:val="0"/>
      <w:marBottom w:val="0"/>
      <w:divBdr>
        <w:top w:val="none" w:sz="0" w:space="0" w:color="auto"/>
        <w:left w:val="none" w:sz="0" w:space="0" w:color="auto"/>
        <w:bottom w:val="none" w:sz="0" w:space="0" w:color="auto"/>
        <w:right w:val="none" w:sz="0" w:space="0" w:color="auto"/>
      </w:divBdr>
    </w:div>
    <w:div w:id="1844052666">
      <w:bodyDiv w:val="1"/>
      <w:marLeft w:val="0"/>
      <w:marRight w:val="0"/>
      <w:marTop w:val="0"/>
      <w:marBottom w:val="0"/>
      <w:divBdr>
        <w:top w:val="none" w:sz="0" w:space="0" w:color="auto"/>
        <w:left w:val="none" w:sz="0" w:space="0" w:color="auto"/>
        <w:bottom w:val="none" w:sz="0" w:space="0" w:color="auto"/>
        <w:right w:val="none" w:sz="0" w:space="0" w:color="auto"/>
      </w:divBdr>
    </w:div>
    <w:div w:id="1874612296">
      <w:bodyDiv w:val="1"/>
      <w:marLeft w:val="0"/>
      <w:marRight w:val="0"/>
      <w:marTop w:val="0"/>
      <w:marBottom w:val="0"/>
      <w:divBdr>
        <w:top w:val="none" w:sz="0" w:space="0" w:color="auto"/>
        <w:left w:val="none" w:sz="0" w:space="0" w:color="auto"/>
        <w:bottom w:val="none" w:sz="0" w:space="0" w:color="auto"/>
        <w:right w:val="none" w:sz="0" w:space="0" w:color="auto"/>
      </w:divBdr>
    </w:div>
    <w:div w:id="1876305297">
      <w:bodyDiv w:val="1"/>
      <w:marLeft w:val="0"/>
      <w:marRight w:val="0"/>
      <w:marTop w:val="0"/>
      <w:marBottom w:val="0"/>
      <w:divBdr>
        <w:top w:val="none" w:sz="0" w:space="0" w:color="auto"/>
        <w:left w:val="none" w:sz="0" w:space="0" w:color="auto"/>
        <w:bottom w:val="none" w:sz="0" w:space="0" w:color="auto"/>
        <w:right w:val="none" w:sz="0" w:space="0" w:color="auto"/>
      </w:divBdr>
    </w:div>
    <w:div w:id="1896773752">
      <w:bodyDiv w:val="1"/>
      <w:marLeft w:val="0"/>
      <w:marRight w:val="0"/>
      <w:marTop w:val="0"/>
      <w:marBottom w:val="0"/>
      <w:divBdr>
        <w:top w:val="none" w:sz="0" w:space="0" w:color="auto"/>
        <w:left w:val="none" w:sz="0" w:space="0" w:color="auto"/>
        <w:bottom w:val="none" w:sz="0" w:space="0" w:color="auto"/>
        <w:right w:val="none" w:sz="0" w:space="0" w:color="auto"/>
      </w:divBdr>
    </w:div>
    <w:div w:id="1900242263">
      <w:bodyDiv w:val="1"/>
      <w:marLeft w:val="0"/>
      <w:marRight w:val="0"/>
      <w:marTop w:val="0"/>
      <w:marBottom w:val="0"/>
      <w:divBdr>
        <w:top w:val="none" w:sz="0" w:space="0" w:color="auto"/>
        <w:left w:val="none" w:sz="0" w:space="0" w:color="auto"/>
        <w:bottom w:val="none" w:sz="0" w:space="0" w:color="auto"/>
        <w:right w:val="none" w:sz="0" w:space="0" w:color="auto"/>
      </w:divBdr>
    </w:div>
    <w:div w:id="1921669781">
      <w:bodyDiv w:val="1"/>
      <w:marLeft w:val="0"/>
      <w:marRight w:val="0"/>
      <w:marTop w:val="0"/>
      <w:marBottom w:val="0"/>
      <w:divBdr>
        <w:top w:val="none" w:sz="0" w:space="0" w:color="auto"/>
        <w:left w:val="none" w:sz="0" w:space="0" w:color="auto"/>
        <w:bottom w:val="none" w:sz="0" w:space="0" w:color="auto"/>
        <w:right w:val="none" w:sz="0" w:space="0" w:color="auto"/>
      </w:divBdr>
    </w:div>
    <w:div w:id="1936202686">
      <w:bodyDiv w:val="1"/>
      <w:marLeft w:val="0"/>
      <w:marRight w:val="0"/>
      <w:marTop w:val="0"/>
      <w:marBottom w:val="0"/>
      <w:divBdr>
        <w:top w:val="none" w:sz="0" w:space="0" w:color="auto"/>
        <w:left w:val="none" w:sz="0" w:space="0" w:color="auto"/>
        <w:bottom w:val="none" w:sz="0" w:space="0" w:color="auto"/>
        <w:right w:val="none" w:sz="0" w:space="0" w:color="auto"/>
      </w:divBdr>
    </w:div>
    <w:div w:id="1946841918">
      <w:bodyDiv w:val="1"/>
      <w:marLeft w:val="0"/>
      <w:marRight w:val="0"/>
      <w:marTop w:val="0"/>
      <w:marBottom w:val="0"/>
      <w:divBdr>
        <w:top w:val="none" w:sz="0" w:space="0" w:color="auto"/>
        <w:left w:val="none" w:sz="0" w:space="0" w:color="auto"/>
        <w:bottom w:val="none" w:sz="0" w:space="0" w:color="auto"/>
        <w:right w:val="none" w:sz="0" w:space="0" w:color="auto"/>
      </w:divBdr>
      <w:divsChild>
        <w:div w:id="1433280103">
          <w:marLeft w:val="0"/>
          <w:marRight w:val="0"/>
          <w:marTop w:val="0"/>
          <w:marBottom w:val="0"/>
          <w:divBdr>
            <w:top w:val="none" w:sz="0" w:space="0" w:color="auto"/>
            <w:left w:val="none" w:sz="0" w:space="0" w:color="auto"/>
            <w:bottom w:val="none" w:sz="0" w:space="0" w:color="auto"/>
            <w:right w:val="none" w:sz="0" w:space="0" w:color="auto"/>
          </w:divBdr>
          <w:divsChild>
            <w:div w:id="759328848">
              <w:marLeft w:val="0"/>
              <w:marRight w:val="0"/>
              <w:marTop w:val="0"/>
              <w:marBottom w:val="0"/>
              <w:divBdr>
                <w:top w:val="none" w:sz="0" w:space="0" w:color="auto"/>
                <w:left w:val="none" w:sz="0" w:space="0" w:color="auto"/>
                <w:bottom w:val="none" w:sz="0" w:space="0" w:color="auto"/>
                <w:right w:val="none" w:sz="0" w:space="0" w:color="auto"/>
              </w:divBdr>
              <w:divsChild>
                <w:div w:id="1092972856">
                  <w:marLeft w:val="0"/>
                  <w:marRight w:val="0"/>
                  <w:marTop w:val="0"/>
                  <w:marBottom w:val="0"/>
                  <w:divBdr>
                    <w:top w:val="none" w:sz="0" w:space="0" w:color="auto"/>
                    <w:left w:val="none" w:sz="0" w:space="0" w:color="auto"/>
                    <w:bottom w:val="none" w:sz="0" w:space="0" w:color="auto"/>
                    <w:right w:val="none" w:sz="0" w:space="0" w:color="auto"/>
                  </w:divBdr>
                  <w:divsChild>
                    <w:div w:id="133938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5468">
      <w:bodyDiv w:val="1"/>
      <w:marLeft w:val="0"/>
      <w:marRight w:val="0"/>
      <w:marTop w:val="0"/>
      <w:marBottom w:val="0"/>
      <w:divBdr>
        <w:top w:val="none" w:sz="0" w:space="0" w:color="auto"/>
        <w:left w:val="none" w:sz="0" w:space="0" w:color="auto"/>
        <w:bottom w:val="none" w:sz="0" w:space="0" w:color="auto"/>
        <w:right w:val="none" w:sz="0" w:space="0" w:color="auto"/>
      </w:divBdr>
    </w:div>
    <w:div w:id="1950618866">
      <w:bodyDiv w:val="1"/>
      <w:marLeft w:val="0"/>
      <w:marRight w:val="0"/>
      <w:marTop w:val="0"/>
      <w:marBottom w:val="0"/>
      <w:divBdr>
        <w:top w:val="none" w:sz="0" w:space="0" w:color="auto"/>
        <w:left w:val="none" w:sz="0" w:space="0" w:color="auto"/>
        <w:bottom w:val="none" w:sz="0" w:space="0" w:color="auto"/>
        <w:right w:val="none" w:sz="0" w:space="0" w:color="auto"/>
      </w:divBdr>
    </w:div>
    <w:div w:id="1992561290">
      <w:bodyDiv w:val="1"/>
      <w:marLeft w:val="0"/>
      <w:marRight w:val="0"/>
      <w:marTop w:val="0"/>
      <w:marBottom w:val="0"/>
      <w:divBdr>
        <w:top w:val="none" w:sz="0" w:space="0" w:color="auto"/>
        <w:left w:val="none" w:sz="0" w:space="0" w:color="auto"/>
        <w:bottom w:val="none" w:sz="0" w:space="0" w:color="auto"/>
        <w:right w:val="none" w:sz="0" w:space="0" w:color="auto"/>
      </w:divBdr>
    </w:div>
    <w:div w:id="2003115911">
      <w:bodyDiv w:val="1"/>
      <w:marLeft w:val="0"/>
      <w:marRight w:val="0"/>
      <w:marTop w:val="0"/>
      <w:marBottom w:val="0"/>
      <w:divBdr>
        <w:top w:val="none" w:sz="0" w:space="0" w:color="auto"/>
        <w:left w:val="none" w:sz="0" w:space="0" w:color="auto"/>
        <w:bottom w:val="none" w:sz="0" w:space="0" w:color="auto"/>
        <w:right w:val="none" w:sz="0" w:space="0" w:color="auto"/>
      </w:divBdr>
    </w:div>
    <w:div w:id="2043626011">
      <w:bodyDiv w:val="1"/>
      <w:marLeft w:val="0"/>
      <w:marRight w:val="0"/>
      <w:marTop w:val="0"/>
      <w:marBottom w:val="0"/>
      <w:divBdr>
        <w:top w:val="none" w:sz="0" w:space="0" w:color="auto"/>
        <w:left w:val="none" w:sz="0" w:space="0" w:color="auto"/>
        <w:bottom w:val="none" w:sz="0" w:space="0" w:color="auto"/>
        <w:right w:val="none" w:sz="0" w:space="0" w:color="auto"/>
      </w:divBdr>
    </w:div>
    <w:div w:id="2060787750">
      <w:bodyDiv w:val="1"/>
      <w:marLeft w:val="0"/>
      <w:marRight w:val="0"/>
      <w:marTop w:val="0"/>
      <w:marBottom w:val="0"/>
      <w:divBdr>
        <w:top w:val="none" w:sz="0" w:space="0" w:color="auto"/>
        <w:left w:val="none" w:sz="0" w:space="0" w:color="auto"/>
        <w:bottom w:val="none" w:sz="0" w:space="0" w:color="auto"/>
        <w:right w:val="none" w:sz="0" w:space="0" w:color="auto"/>
      </w:divBdr>
    </w:div>
    <w:div w:id="2096322783">
      <w:bodyDiv w:val="1"/>
      <w:marLeft w:val="0"/>
      <w:marRight w:val="0"/>
      <w:marTop w:val="0"/>
      <w:marBottom w:val="0"/>
      <w:divBdr>
        <w:top w:val="none" w:sz="0" w:space="0" w:color="auto"/>
        <w:left w:val="none" w:sz="0" w:space="0" w:color="auto"/>
        <w:bottom w:val="none" w:sz="0" w:space="0" w:color="auto"/>
        <w:right w:val="none" w:sz="0" w:space="0" w:color="auto"/>
      </w:divBdr>
    </w:div>
    <w:div w:id="2114202388">
      <w:bodyDiv w:val="1"/>
      <w:marLeft w:val="0"/>
      <w:marRight w:val="0"/>
      <w:marTop w:val="0"/>
      <w:marBottom w:val="0"/>
      <w:divBdr>
        <w:top w:val="none" w:sz="0" w:space="0" w:color="auto"/>
        <w:left w:val="none" w:sz="0" w:space="0" w:color="auto"/>
        <w:bottom w:val="none" w:sz="0" w:space="0" w:color="auto"/>
        <w:right w:val="none" w:sz="0" w:space="0" w:color="auto"/>
      </w:divBdr>
    </w:div>
    <w:div w:id="2132436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adeau@stanford.edu" TargetMode="External"/><Relationship Id="rId13" Type="http://schemas.openxmlformats.org/officeDocument/2006/relationships/header" Target="header3.xml"/><Relationship Id="rId18" Type="http://schemas.openxmlformats.org/officeDocument/2006/relationships/hyperlink" Target="https://www.ams.edu.sg/view-pdf.aspx?file=media%5C5649_fi_819.pdf&amp;ofile=Consensus+Statement+on+Primary+Prevention+of+Allergy+in+At-Risk+Infants+(FINAL).pdf" TargetMode="External"/><Relationship Id="rId26" Type="http://schemas.openxmlformats.org/officeDocument/2006/relationships/hyperlink" Target="http://anzctr.org.au/Trial/Registration/TrialReview.aspx?ACTRN=12617000914369" TargetMode="External"/><Relationship Id="rId3" Type="http://schemas.openxmlformats.org/officeDocument/2006/relationships/styles" Target="styles.xml"/><Relationship Id="rId21" Type="http://schemas.openxmlformats.org/officeDocument/2006/relationships/hyperlink" Target="https://www.europeanpharmaceuticalreview.com/news/138359/european-commission-approves-first-treatment-for-peanut-allergy/" TargetMode="External"/><Relationship Id="rId34" Type="http://schemas.openxmlformats.org/officeDocument/2006/relationships/hyperlink" Target="https://www.allergymsai.org/pdf/guideline-map.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allergy.org.au/images/pcc/ASCIA_Guidelines_Infant_Feeding_and_Allergy_Prevention_2020.pdf" TargetMode="External"/><Relationship Id="rId25" Type="http://schemas.openxmlformats.org/officeDocument/2006/relationships/hyperlink" Target="http://anzctr.org.au/Trial/Registration/TrialReview.aspx?ACTRN=12619000306112" TargetMode="External"/><Relationship Id="rId33" Type="http://schemas.openxmlformats.org/officeDocument/2006/relationships/hyperlink" Target="https://cot.food.gov.uk/sites/default/files/jointsacncotallergystatementfinal2.pdf" TargetMode="External"/><Relationship Id="rId2" Type="http://schemas.openxmlformats.org/officeDocument/2006/relationships/numbering" Target="numbering.xml"/><Relationship Id="rId16" Type="http://schemas.openxmlformats.org/officeDocument/2006/relationships/hyperlink" Target="http://www.apapari.org/resources/journal04.asp" TargetMode="External"/><Relationship Id="rId20" Type="http://schemas.openxmlformats.org/officeDocument/2006/relationships/hyperlink" Target="http://www.allergy.org.hk/HKIA%20-%20Guildelines%20for%20Prevention%20of%20Peanut%20Allergy%20(Final).pdf" TargetMode="External"/><Relationship Id="rId29" Type="http://schemas.openxmlformats.org/officeDocument/2006/relationships/hyperlink" Target="http://www.thaipediatrics.org/Media/media-2016120810275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anzctr.org.au/Trial/Registration/TrialReview.aspx?id=377706" TargetMode="External"/><Relationship Id="rId32" Type="http://schemas.openxmlformats.org/officeDocument/2006/relationships/hyperlink" Target="https://www.allergy.org.au/images/stories/hp/info/ASCIA_Infant_Feeding_Advice_2010.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llergy.org.au/hp/papers/position-paper-evidence-based-versus-non-evidence-based-allergy-tests-and-treatments" TargetMode="External"/><Relationship Id="rId23" Type="http://schemas.openxmlformats.org/officeDocument/2006/relationships/hyperlink" Target="http://anzctr.org.au/Trial/Registration/TrialReview.aspx?ACTRN=12619000480189" TargetMode="External"/><Relationship Id="rId28" Type="http://schemas.openxmlformats.org/officeDocument/2006/relationships/hyperlink" Target="https://www.minsal.cl/portal/url/item/dd7c4cf4c183c58de040010165016b2a.pdf"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www.moh.gov.sg/docs/librariesprovider4/guidelines/cpg_management-of-food-allergy.pdf" TargetMode="External"/><Relationship Id="rId31" Type="http://schemas.openxmlformats.org/officeDocument/2006/relationships/hyperlink" Target="https://www.allergy.org.hk/HKIA%20-%20Guidelines%20for%20the%20Diagnosis%20and%20Management%20Cow's%20Milk%20Protein%20Allergy%20(CMPA)%20in%20Hong%20Kong%20(Final).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allergy.org.au/hp/papers/ascia-oral-immunotherapy-for-food-allergy" TargetMode="External"/><Relationship Id="rId27" Type="http://schemas.openxmlformats.org/officeDocument/2006/relationships/hyperlink" Target="http://www.cenetec.salud.gob.mx/descargas/gpc/CatalogoMaestro/495_GPC_Alergia_alimentaria_en_nixos/IMSS-495-11-GRR_AlergiaAlimentos.pdf" TargetMode="External"/><Relationship Id="rId30" Type="http://schemas.openxmlformats.org/officeDocument/2006/relationships/hyperlink" Target="https://www.allergymsai.org/pdf/guideline-cows-milk.pdf" TargetMode="External"/><Relationship Id="rId35" Type="http://schemas.openxmlformats.org/officeDocument/2006/relationships/hyperlink" Target="https://cot.food.gov.uk/sites/default/files/finalstatement-hydrolysedformul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FAA45-E0AB-40B9-B4B4-7B29DCE4C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27277</Words>
  <Characters>155479</Characters>
  <Application>Microsoft Office Word</Application>
  <DocSecurity>0</DocSecurity>
  <Lines>1295</Lines>
  <Paragraphs>3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itha Sampath</dc:creator>
  <cp:keywords/>
  <dc:description/>
  <cp:lastModifiedBy>Graham Roberts</cp:lastModifiedBy>
  <cp:revision>2</cp:revision>
  <cp:lastPrinted>2021-08-10T19:13:00Z</cp:lastPrinted>
  <dcterms:created xsi:type="dcterms:W3CDTF">2022-03-02T09:44:00Z</dcterms:created>
  <dcterms:modified xsi:type="dcterms:W3CDTF">2022-03-02T09:44:00Z</dcterms:modified>
</cp:coreProperties>
</file>